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A583B" w14:textId="1BCA67D6" w:rsidR="00F657CA" w:rsidRDefault="00F657CA" w:rsidP="00F657CA">
      <w:pPr>
        <w:spacing w:line="360" w:lineRule="auto"/>
        <w:jc w:val="center"/>
        <w:rPr>
          <w:rFonts w:cs="Times New Roman"/>
          <w:b/>
          <w:szCs w:val="24"/>
        </w:rPr>
      </w:pPr>
      <w:r w:rsidRPr="000C2C39">
        <w:rPr>
          <w:rFonts w:cs="Times New Roman"/>
          <w:b/>
          <w:szCs w:val="24"/>
        </w:rPr>
        <w:t xml:space="preserve">LAPORAN PRAKTIKUM </w:t>
      </w:r>
      <w:r w:rsidR="005059F6">
        <w:rPr>
          <w:rFonts w:cs="Times New Roman"/>
          <w:b/>
          <w:szCs w:val="24"/>
        </w:rPr>
        <w:t>1</w:t>
      </w:r>
    </w:p>
    <w:p w14:paraId="18377C9E" w14:textId="0A9788F9" w:rsidR="00F657CA" w:rsidRDefault="005059F6" w:rsidP="00F657CA">
      <w:pPr>
        <w:spacing w:line="360" w:lineRule="auto"/>
        <w:jc w:val="center"/>
        <w:rPr>
          <w:rFonts w:cs="Times New Roman"/>
          <w:b/>
          <w:szCs w:val="24"/>
          <w:lang w:val="en-US"/>
        </w:rPr>
      </w:pPr>
      <w:r>
        <w:rPr>
          <w:rFonts w:cs="Times New Roman"/>
          <w:b/>
          <w:szCs w:val="24"/>
        </w:rPr>
        <w:t>PENGOLAHAN CITRA DIGITAL</w:t>
      </w:r>
    </w:p>
    <w:p w14:paraId="3EA8CA15" w14:textId="34EA8A30" w:rsidR="00054D29" w:rsidRPr="00054D29" w:rsidRDefault="005059F6" w:rsidP="00F657CA">
      <w:pPr>
        <w:spacing w:line="360" w:lineRule="auto"/>
        <w:jc w:val="center"/>
        <w:rPr>
          <w:rFonts w:cs="Times New Roman"/>
          <w:b/>
          <w:szCs w:val="24"/>
        </w:rPr>
      </w:pPr>
      <w:r>
        <w:rPr>
          <w:rFonts w:cs="Times New Roman"/>
          <w:b/>
          <w:szCs w:val="24"/>
        </w:rPr>
        <w:t>DASAR PENGOLAHAN CITRA DIGITAL</w:t>
      </w:r>
    </w:p>
    <w:p w14:paraId="23B4812F" w14:textId="7B955B62" w:rsidR="00F657CA" w:rsidRPr="000C2C39" w:rsidRDefault="00F657CA" w:rsidP="00F657CA">
      <w:pPr>
        <w:spacing w:line="360" w:lineRule="auto"/>
        <w:rPr>
          <w:rFonts w:cs="Times New Roman"/>
          <w:szCs w:val="24"/>
        </w:rPr>
      </w:pPr>
    </w:p>
    <w:p w14:paraId="382B42ED" w14:textId="77777777" w:rsidR="00686A4A" w:rsidRDefault="00686A4A" w:rsidP="00B439C3">
      <w:pPr>
        <w:spacing w:line="360" w:lineRule="auto"/>
        <w:rPr>
          <w:rFonts w:cs="Times New Roman"/>
          <w:szCs w:val="24"/>
        </w:rPr>
      </w:pPr>
    </w:p>
    <w:p w14:paraId="6FDA1406" w14:textId="5D9AFCD1" w:rsidR="00686A4A" w:rsidRDefault="00206939" w:rsidP="005046AA">
      <w:pPr>
        <w:spacing w:line="360" w:lineRule="auto"/>
        <w:jc w:val="center"/>
        <w:rPr>
          <w:rFonts w:cs="Times New Roman"/>
          <w:szCs w:val="24"/>
        </w:rPr>
      </w:pPr>
      <w:r>
        <w:rPr>
          <w:rFonts w:cs="Times New Roman"/>
          <w:noProof/>
          <w:szCs w:val="24"/>
          <w:lang w:eastAsia="id-ID"/>
        </w:rPr>
        <w:drawing>
          <wp:inline distT="0" distB="0" distL="0" distR="0" wp14:anchorId="69916951" wp14:editId="5DA738B7">
            <wp:extent cx="1786270" cy="1996132"/>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89759" cy="2000031"/>
                    </a:xfrm>
                    <a:prstGeom prst="rect">
                      <a:avLst/>
                    </a:prstGeom>
                    <a:noFill/>
                    <a:ln>
                      <a:noFill/>
                    </a:ln>
                  </pic:spPr>
                </pic:pic>
              </a:graphicData>
            </a:graphic>
          </wp:inline>
        </w:drawing>
      </w:r>
    </w:p>
    <w:p w14:paraId="1C3F140E" w14:textId="77777777" w:rsidR="00686A4A" w:rsidRDefault="00686A4A" w:rsidP="00B439C3">
      <w:pPr>
        <w:spacing w:line="360" w:lineRule="auto"/>
        <w:rPr>
          <w:rFonts w:cs="Times New Roman"/>
          <w:szCs w:val="24"/>
        </w:rPr>
      </w:pPr>
    </w:p>
    <w:p w14:paraId="3AF129E3" w14:textId="77777777" w:rsidR="00686A4A" w:rsidRPr="000C2C39" w:rsidRDefault="00686A4A" w:rsidP="00B439C3">
      <w:pPr>
        <w:spacing w:line="360" w:lineRule="auto"/>
        <w:rPr>
          <w:rFonts w:cs="Times New Roman"/>
          <w:szCs w:val="24"/>
        </w:rPr>
      </w:pPr>
    </w:p>
    <w:p w14:paraId="5ABCACFB" w14:textId="7874A895" w:rsidR="00F657CA" w:rsidRPr="000C2C39" w:rsidRDefault="00F657CA" w:rsidP="00F657CA">
      <w:pPr>
        <w:spacing w:line="360" w:lineRule="auto"/>
        <w:jc w:val="center"/>
        <w:rPr>
          <w:rFonts w:cs="Times New Roman"/>
          <w:szCs w:val="24"/>
        </w:rPr>
      </w:pPr>
      <w:r w:rsidRPr="000C2C39">
        <w:rPr>
          <w:rFonts w:cs="Times New Roman"/>
          <w:szCs w:val="24"/>
        </w:rPr>
        <w:t>Oleh</w:t>
      </w:r>
    </w:p>
    <w:p w14:paraId="1344F2F3" w14:textId="77777777" w:rsidR="00F657CA" w:rsidRPr="000C2C39" w:rsidRDefault="00F657CA" w:rsidP="00F657CA">
      <w:pPr>
        <w:spacing w:line="360" w:lineRule="auto"/>
        <w:jc w:val="center"/>
        <w:rPr>
          <w:rFonts w:cs="Times New Roman"/>
          <w:szCs w:val="24"/>
        </w:rPr>
      </w:pPr>
    </w:p>
    <w:tbl>
      <w:tblPr>
        <w:tblStyle w:val="TableGrid"/>
        <w:tblpPr w:leftFromText="180" w:rightFromText="180" w:vertAnchor="text" w:horzAnchor="page" w:tblpX="3300" w:tblpY="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459"/>
        <w:gridCol w:w="3557"/>
      </w:tblGrid>
      <w:tr w:rsidR="00F657CA" w:rsidRPr="000C2C39" w14:paraId="0685493B" w14:textId="77777777" w:rsidTr="00E430FD">
        <w:trPr>
          <w:trHeight w:val="425"/>
        </w:trPr>
        <w:tc>
          <w:tcPr>
            <w:tcW w:w="2613" w:type="dxa"/>
          </w:tcPr>
          <w:p w14:paraId="57291EFB" w14:textId="77777777" w:rsidR="00F657CA" w:rsidRPr="000C2C39" w:rsidRDefault="00F657CA" w:rsidP="00AD0E9B">
            <w:pPr>
              <w:spacing w:line="360" w:lineRule="auto"/>
              <w:rPr>
                <w:rFonts w:cs="Times New Roman"/>
                <w:bCs/>
                <w:szCs w:val="24"/>
                <w:lang w:val="en-US"/>
              </w:rPr>
            </w:pPr>
            <w:proofErr w:type="spellStart"/>
            <w:r w:rsidRPr="000C2C39">
              <w:rPr>
                <w:rFonts w:cs="Times New Roman"/>
                <w:bCs/>
                <w:szCs w:val="24"/>
                <w:lang w:val="en-US"/>
              </w:rPr>
              <w:t>Nama</w:t>
            </w:r>
            <w:proofErr w:type="spellEnd"/>
          </w:p>
        </w:tc>
        <w:tc>
          <w:tcPr>
            <w:tcW w:w="459" w:type="dxa"/>
          </w:tcPr>
          <w:p w14:paraId="5F9660B1" w14:textId="77777777" w:rsidR="00F657CA" w:rsidRPr="000C2C39" w:rsidRDefault="00F657CA" w:rsidP="00AD0E9B">
            <w:pPr>
              <w:spacing w:line="360" w:lineRule="auto"/>
              <w:rPr>
                <w:rFonts w:cs="Times New Roman"/>
                <w:bCs/>
                <w:szCs w:val="24"/>
                <w:lang w:val="en-US"/>
              </w:rPr>
            </w:pPr>
            <w:r w:rsidRPr="000C2C39">
              <w:rPr>
                <w:rFonts w:cs="Times New Roman"/>
                <w:bCs/>
                <w:szCs w:val="24"/>
                <w:lang w:val="en-US"/>
              </w:rPr>
              <w:t>:</w:t>
            </w:r>
          </w:p>
        </w:tc>
        <w:tc>
          <w:tcPr>
            <w:tcW w:w="3557" w:type="dxa"/>
          </w:tcPr>
          <w:p w14:paraId="27085A84" w14:textId="77777777" w:rsidR="00F657CA" w:rsidRPr="00E430FD" w:rsidRDefault="00ED3F22" w:rsidP="00AD0E9B">
            <w:pPr>
              <w:spacing w:line="360" w:lineRule="auto"/>
              <w:rPr>
                <w:rFonts w:cs="Times New Roman"/>
                <w:bCs/>
                <w:szCs w:val="24"/>
              </w:rPr>
            </w:pPr>
            <w:r>
              <w:rPr>
                <w:rFonts w:cs="Times New Roman"/>
                <w:bCs/>
                <w:szCs w:val="24"/>
              </w:rPr>
              <w:t>Rizqillah</w:t>
            </w:r>
          </w:p>
        </w:tc>
      </w:tr>
      <w:tr w:rsidR="00E430FD" w:rsidRPr="000C2C39" w14:paraId="582DC566" w14:textId="77777777" w:rsidTr="00E430FD">
        <w:trPr>
          <w:trHeight w:val="425"/>
        </w:trPr>
        <w:tc>
          <w:tcPr>
            <w:tcW w:w="2613" w:type="dxa"/>
          </w:tcPr>
          <w:p w14:paraId="425716A7" w14:textId="77777777" w:rsidR="00E430FD" w:rsidRPr="00E430FD" w:rsidRDefault="00E430FD" w:rsidP="00AD0E9B">
            <w:pPr>
              <w:spacing w:line="360" w:lineRule="auto"/>
              <w:rPr>
                <w:rFonts w:cs="Times New Roman"/>
                <w:bCs/>
                <w:szCs w:val="24"/>
              </w:rPr>
            </w:pPr>
            <w:r>
              <w:rPr>
                <w:rFonts w:cs="Times New Roman"/>
                <w:bCs/>
                <w:szCs w:val="24"/>
              </w:rPr>
              <w:t>NIM</w:t>
            </w:r>
          </w:p>
        </w:tc>
        <w:tc>
          <w:tcPr>
            <w:tcW w:w="459" w:type="dxa"/>
          </w:tcPr>
          <w:p w14:paraId="220CE3AE" w14:textId="77777777" w:rsidR="00E430FD" w:rsidRPr="00E430FD" w:rsidRDefault="00E430FD" w:rsidP="00AD0E9B">
            <w:pPr>
              <w:spacing w:line="360" w:lineRule="auto"/>
              <w:rPr>
                <w:rFonts w:cs="Times New Roman"/>
                <w:bCs/>
                <w:szCs w:val="24"/>
              </w:rPr>
            </w:pPr>
            <w:r>
              <w:rPr>
                <w:rFonts w:cs="Times New Roman"/>
                <w:bCs/>
                <w:szCs w:val="24"/>
              </w:rPr>
              <w:t>:</w:t>
            </w:r>
          </w:p>
        </w:tc>
        <w:tc>
          <w:tcPr>
            <w:tcW w:w="3557" w:type="dxa"/>
          </w:tcPr>
          <w:p w14:paraId="638749F9" w14:textId="77777777" w:rsidR="00E430FD" w:rsidRDefault="00ED3F22" w:rsidP="00AD0E9B">
            <w:pPr>
              <w:spacing w:line="360" w:lineRule="auto"/>
              <w:rPr>
                <w:rFonts w:cs="Times New Roman"/>
                <w:bCs/>
                <w:szCs w:val="24"/>
              </w:rPr>
            </w:pPr>
            <w:r>
              <w:rPr>
                <w:rFonts w:cs="Times New Roman"/>
                <w:bCs/>
                <w:szCs w:val="24"/>
              </w:rPr>
              <w:t>1957301020</w:t>
            </w:r>
          </w:p>
        </w:tc>
      </w:tr>
      <w:tr w:rsidR="00F657CA" w:rsidRPr="000C2C39" w14:paraId="52002D99" w14:textId="77777777" w:rsidTr="00AD0E9B">
        <w:tc>
          <w:tcPr>
            <w:tcW w:w="2613" w:type="dxa"/>
          </w:tcPr>
          <w:p w14:paraId="6EFAC221" w14:textId="77777777" w:rsidR="00F657CA" w:rsidRPr="000C2C39" w:rsidRDefault="00F657CA" w:rsidP="00AD0E9B">
            <w:pPr>
              <w:spacing w:line="360" w:lineRule="auto"/>
              <w:rPr>
                <w:rFonts w:cs="Times New Roman"/>
                <w:bCs/>
                <w:szCs w:val="24"/>
                <w:lang w:val="en-US"/>
              </w:rPr>
            </w:pPr>
            <w:proofErr w:type="spellStart"/>
            <w:r w:rsidRPr="000C2C39">
              <w:rPr>
                <w:rFonts w:cs="Times New Roman"/>
                <w:bCs/>
                <w:szCs w:val="24"/>
                <w:lang w:val="en-US"/>
              </w:rPr>
              <w:t>Kelas</w:t>
            </w:r>
            <w:proofErr w:type="spellEnd"/>
          </w:p>
        </w:tc>
        <w:tc>
          <w:tcPr>
            <w:tcW w:w="459" w:type="dxa"/>
          </w:tcPr>
          <w:p w14:paraId="24F6514B" w14:textId="77777777" w:rsidR="00F657CA" w:rsidRPr="000C2C39" w:rsidRDefault="00F657CA" w:rsidP="00AD0E9B">
            <w:pPr>
              <w:spacing w:line="360" w:lineRule="auto"/>
              <w:rPr>
                <w:rFonts w:cs="Times New Roman"/>
                <w:bCs/>
                <w:szCs w:val="24"/>
                <w:lang w:val="en-US"/>
              </w:rPr>
            </w:pPr>
            <w:r w:rsidRPr="000C2C39">
              <w:rPr>
                <w:rFonts w:cs="Times New Roman"/>
                <w:bCs/>
                <w:szCs w:val="24"/>
                <w:lang w:val="en-US"/>
              </w:rPr>
              <w:t>:</w:t>
            </w:r>
          </w:p>
        </w:tc>
        <w:tc>
          <w:tcPr>
            <w:tcW w:w="3557" w:type="dxa"/>
          </w:tcPr>
          <w:p w14:paraId="189973E7" w14:textId="304171A4" w:rsidR="00F657CA" w:rsidRPr="00ED3F22" w:rsidRDefault="00E7637C" w:rsidP="00AD0E9B">
            <w:pPr>
              <w:spacing w:line="360" w:lineRule="auto"/>
              <w:rPr>
                <w:rFonts w:cs="Times New Roman"/>
                <w:bCs/>
                <w:szCs w:val="24"/>
              </w:rPr>
            </w:pPr>
            <w:r>
              <w:rPr>
                <w:rFonts w:cs="Times New Roman"/>
                <w:bCs/>
                <w:szCs w:val="24"/>
              </w:rPr>
              <w:t>TI 3</w:t>
            </w:r>
            <w:r w:rsidR="00C1064E">
              <w:rPr>
                <w:rFonts w:cs="Times New Roman"/>
                <w:bCs/>
                <w:szCs w:val="24"/>
              </w:rPr>
              <w:t>C</w:t>
            </w:r>
          </w:p>
        </w:tc>
      </w:tr>
      <w:tr w:rsidR="00F657CA" w:rsidRPr="000C2C39" w14:paraId="2726F195" w14:textId="77777777" w:rsidTr="00AD0E9B">
        <w:tc>
          <w:tcPr>
            <w:tcW w:w="2613" w:type="dxa"/>
          </w:tcPr>
          <w:p w14:paraId="6BE227C3" w14:textId="77777777" w:rsidR="00F657CA" w:rsidRPr="000C2C39" w:rsidRDefault="00F657CA" w:rsidP="00AD0E9B">
            <w:pPr>
              <w:spacing w:line="360" w:lineRule="auto"/>
              <w:rPr>
                <w:rFonts w:cs="Times New Roman"/>
                <w:bCs/>
                <w:szCs w:val="24"/>
                <w:lang w:val="en-US"/>
              </w:rPr>
            </w:pPr>
            <w:proofErr w:type="spellStart"/>
            <w:r w:rsidRPr="000C2C39">
              <w:rPr>
                <w:rFonts w:cs="Times New Roman"/>
                <w:bCs/>
                <w:szCs w:val="24"/>
                <w:lang w:val="en-US"/>
              </w:rPr>
              <w:t>Dosen</w:t>
            </w:r>
            <w:proofErr w:type="spellEnd"/>
            <w:r w:rsidRPr="000C2C39">
              <w:rPr>
                <w:rFonts w:cs="Times New Roman"/>
                <w:bCs/>
                <w:szCs w:val="24"/>
                <w:lang w:val="en-US"/>
              </w:rPr>
              <w:t xml:space="preserve"> </w:t>
            </w:r>
            <w:proofErr w:type="spellStart"/>
            <w:r w:rsidRPr="000C2C39">
              <w:rPr>
                <w:rFonts w:cs="Times New Roman"/>
                <w:bCs/>
                <w:szCs w:val="24"/>
                <w:lang w:val="en-US"/>
              </w:rPr>
              <w:t>Pembimbing</w:t>
            </w:r>
            <w:proofErr w:type="spellEnd"/>
          </w:p>
        </w:tc>
        <w:tc>
          <w:tcPr>
            <w:tcW w:w="459" w:type="dxa"/>
          </w:tcPr>
          <w:p w14:paraId="5E1C543B" w14:textId="77777777" w:rsidR="00F657CA" w:rsidRPr="000C2C39" w:rsidRDefault="00F657CA" w:rsidP="00AD0E9B">
            <w:pPr>
              <w:spacing w:line="360" w:lineRule="auto"/>
              <w:rPr>
                <w:rFonts w:cs="Times New Roman"/>
                <w:bCs/>
                <w:szCs w:val="24"/>
                <w:lang w:val="en-US"/>
              </w:rPr>
            </w:pPr>
            <w:r w:rsidRPr="000C2C39">
              <w:rPr>
                <w:rFonts w:cs="Times New Roman"/>
                <w:bCs/>
                <w:szCs w:val="24"/>
                <w:lang w:val="en-US"/>
              </w:rPr>
              <w:t>:</w:t>
            </w:r>
          </w:p>
        </w:tc>
        <w:tc>
          <w:tcPr>
            <w:tcW w:w="3557" w:type="dxa"/>
          </w:tcPr>
          <w:p w14:paraId="7FD846F4" w14:textId="77777777" w:rsidR="00F657CA" w:rsidRPr="000C2C39" w:rsidRDefault="00C1064E" w:rsidP="00AD0E9B">
            <w:pPr>
              <w:spacing w:line="360" w:lineRule="auto"/>
              <w:rPr>
                <w:rFonts w:cs="Times New Roman"/>
                <w:bCs/>
                <w:szCs w:val="24"/>
              </w:rPr>
            </w:pPr>
            <w:r>
              <w:rPr>
                <w:rFonts w:eastAsia="Times New Roman" w:cs="Times New Roman"/>
                <w:szCs w:val="24"/>
              </w:rPr>
              <w:t>Musta’inul Abdi, SST., M.Kom.</w:t>
            </w:r>
          </w:p>
        </w:tc>
      </w:tr>
    </w:tbl>
    <w:p w14:paraId="1C0EAD2F" w14:textId="77777777" w:rsidR="00F657CA" w:rsidRPr="000C2C39" w:rsidRDefault="00F657CA" w:rsidP="00F657CA">
      <w:pPr>
        <w:spacing w:line="360" w:lineRule="auto"/>
        <w:jc w:val="center"/>
        <w:rPr>
          <w:rFonts w:cs="Times New Roman"/>
          <w:szCs w:val="24"/>
        </w:rPr>
      </w:pPr>
    </w:p>
    <w:p w14:paraId="7A16A58F" w14:textId="77777777" w:rsidR="00F657CA" w:rsidRPr="000C2C39" w:rsidRDefault="00F657CA" w:rsidP="00F657CA">
      <w:pPr>
        <w:spacing w:line="360" w:lineRule="auto"/>
        <w:rPr>
          <w:rFonts w:cs="Times New Roman"/>
          <w:szCs w:val="24"/>
        </w:rPr>
      </w:pPr>
    </w:p>
    <w:p w14:paraId="51DA55B6" w14:textId="77777777" w:rsidR="00F657CA" w:rsidRPr="000C2C39" w:rsidRDefault="00F657CA" w:rsidP="00F657CA">
      <w:pPr>
        <w:spacing w:line="360" w:lineRule="auto"/>
        <w:rPr>
          <w:rFonts w:cs="Times New Roman"/>
          <w:szCs w:val="24"/>
        </w:rPr>
      </w:pPr>
    </w:p>
    <w:p w14:paraId="4016FD36" w14:textId="77777777" w:rsidR="00F657CA" w:rsidRPr="000C2C39" w:rsidRDefault="00F657CA" w:rsidP="00F657CA">
      <w:pPr>
        <w:tabs>
          <w:tab w:val="left" w:pos="1843"/>
        </w:tabs>
        <w:spacing w:line="360" w:lineRule="auto"/>
        <w:rPr>
          <w:rFonts w:cs="Times New Roman"/>
          <w:szCs w:val="24"/>
        </w:rPr>
      </w:pPr>
      <w:r w:rsidRPr="000C2C39">
        <w:rPr>
          <w:rFonts w:cs="Times New Roman"/>
          <w:szCs w:val="24"/>
        </w:rPr>
        <w:tab/>
      </w:r>
    </w:p>
    <w:p w14:paraId="4CFCCF24" w14:textId="77777777" w:rsidR="00F657CA" w:rsidRPr="000C2C39" w:rsidRDefault="00F657CA" w:rsidP="00F657CA">
      <w:pPr>
        <w:spacing w:line="360" w:lineRule="auto"/>
        <w:rPr>
          <w:rFonts w:cs="Times New Roman"/>
          <w:szCs w:val="24"/>
        </w:rPr>
      </w:pPr>
    </w:p>
    <w:p w14:paraId="19A37FB5" w14:textId="77777777" w:rsidR="00F657CA" w:rsidRPr="000C2C39" w:rsidRDefault="00F657CA" w:rsidP="005D7D3D">
      <w:pPr>
        <w:tabs>
          <w:tab w:val="left" w:pos="3300"/>
        </w:tabs>
        <w:spacing w:line="360" w:lineRule="auto"/>
        <w:rPr>
          <w:rFonts w:cs="Times New Roman"/>
          <w:szCs w:val="24"/>
        </w:rPr>
      </w:pPr>
      <w:r w:rsidRPr="000C2C39">
        <w:rPr>
          <w:rFonts w:cs="Times New Roman"/>
          <w:szCs w:val="24"/>
        </w:rPr>
        <w:tab/>
      </w:r>
    </w:p>
    <w:p w14:paraId="3066FE40" w14:textId="77777777" w:rsidR="00F657CA" w:rsidRPr="000C2C39" w:rsidRDefault="00F657CA" w:rsidP="00F657CA">
      <w:pPr>
        <w:spacing w:line="360" w:lineRule="auto"/>
        <w:jc w:val="center"/>
        <w:rPr>
          <w:rFonts w:cs="Times New Roman"/>
          <w:szCs w:val="24"/>
        </w:rPr>
      </w:pPr>
    </w:p>
    <w:p w14:paraId="7A349944" w14:textId="2BDFAC26" w:rsidR="00B439C3" w:rsidRDefault="00B439C3" w:rsidP="00490C68">
      <w:pPr>
        <w:spacing w:line="360" w:lineRule="auto"/>
        <w:jc w:val="center"/>
        <w:rPr>
          <w:rFonts w:cs="Times New Roman"/>
          <w:szCs w:val="24"/>
        </w:rPr>
      </w:pPr>
    </w:p>
    <w:p w14:paraId="4EE8B280" w14:textId="77777777" w:rsidR="00490C68" w:rsidRPr="00490C68" w:rsidRDefault="00490C68" w:rsidP="00490C68">
      <w:pPr>
        <w:spacing w:line="360" w:lineRule="auto"/>
        <w:jc w:val="center"/>
        <w:rPr>
          <w:rFonts w:cs="Times New Roman"/>
          <w:szCs w:val="24"/>
        </w:rPr>
      </w:pPr>
    </w:p>
    <w:p w14:paraId="5014A873" w14:textId="77777777" w:rsidR="00B439C3" w:rsidRPr="000C2C39" w:rsidRDefault="00B439C3" w:rsidP="00F657CA">
      <w:pPr>
        <w:spacing w:line="360" w:lineRule="auto"/>
        <w:rPr>
          <w:rFonts w:cs="Times New Roman"/>
          <w:b/>
          <w:szCs w:val="24"/>
        </w:rPr>
      </w:pPr>
    </w:p>
    <w:p w14:paraId="438F1659" w14:textId="77777777" w:rsidR="00F657CA" w:rsidRPr="000C2C39" w:rsidRDefault="00F657CA" w:rsidP="00F657CA">
      <w:pPr>
        <w:spacing w:line="360" w:lineRule="auto"/>
        <w:jc w:val="center"/>
        <w:rPr>
          <w:rFonts w:cs="Times New Roman"/>
          <w:b/>
          <w:szCs w:val="24"/>
        </w:rPr>
      </w:pPr>
      <w:r w:rsidRPr="000C2C39">
        <w:rPr>
          <w:rFonts w:cs="Times New Roman"/>
          <w:b/>
          <w:szCs w:val="24"/>
        </w:rPr>
        <w:t>PROGRAM STUDI TEKNIK INFORMATIKA</w:t>
      </w:r>
    </w:p>
    <w:p w14:paraId="6359349D" w14:textId="77777777" w:rsidR="00F657CA" w:rsidRPr="000C2C39" w:rsidRDefault="00E762C6" w:rsidP="00F657CA">
      <w:pPr>
        <w:spacing w:line="360" w:lineRule="auto"/>
        <w:jc w:val="center"/>
        <w:rPr>
          <w:rFonts w:cs="Times New Roman"/>
          <w:b/>
          <w:szCs w:val="24"/>
        </w:rPr>
      </w:pPr>
      <w:r>
        <w:rPr>
          <w:rFonts w:cs="Times New Roman"/>
          <w:b/>
          <w:szCs w:val="24"/>
        </w:rPr>
        <w:t>JURUSAN TEKNOLOGI INFORMASI DAN KOMPUTER</w:t>
      </w:r>
    </w:p>
    <w:p w14:paraId="70445488" w14:textId="2DD04565" w:rsidR="00F657CA" w:rsidRPr="00F326BD" w:rsidRDefault="007F2270" w:rsidP="00F657CA">
      <w:pPr>
        <w:spacing w:line="360" w:lineRule="auto"/>
        <w:jc w:val="center"/>
        <w:rPr>
          <w:rFonts w:cs="Times New Roman"/>
          <w:b/>
          <w:szCs w:val="24"/>
          <w:lang w:val="en-US"/>
        </w:rPr>
        <w:sectPr w:rsidR="00F657CA" w:rsidRPr="00F326BD" w:rsidSect="00AD0E9B">
          <w:footerReference w:type="even" r:id="rId9"/>
          <w:footerReference w:type="first" r:id="rId10"/>
          <w:pgSz w:w="11906" w:h="16838" w:code="9"/>
          <w:pgMar w:top="1701" w:right="1701" w:bottom="1701" w:left="2268" w:header="709" w:footer="709" w:gutter="0"/>
          <w:cols w:space="708"/>
          <w:titlePg/>
          <w:docGrid w:linePitch="360"/>
        </w:sectPr>
      </w:pPr>
      <w:r>
        <w:rPr>
          <w:rFonts w:cs="Times New Roman"/>
          <w:b/>
          <w:szCs w:val="24"/>
        </w:rPr>
        <w:t>TAHUN 202</w:t>
      </w:r>
      <w:r w:rsidR="00F326BD">
        <w:rPr>
          <w:rFonts w:cs="Times New Roman"/>
          <w:b/>
          <w:szCs w:val="24"/>
          <w:lang w:val="en-US"/>
        </w:rPr>
        <w:t>1</w:t>
      </w:r>
    </w:p>
    <w:p w14:paraId="086BDC05" w14:textId="77777777" w:rsidR="004204CC" w:rsidRPr="00FE60FC" w:rsidRDefault="004204CC" w:rsidP="002B1491">
      <w:pPr>
        <w:pStyle w:val="Heading1"/>
        <w:numPr>
          <w:ilvl w:val="0"/>
          <w:numId w:val="0"/>
        </w:numPr>
      </w:pPr>
      <w:bookmarkStart w:id="0" w:name="_Toc412532527"/>
      <w:bookmarkStart w:id="1" w:name="_Toc414330169"/>
      <w:bookmarkStart w:id="2" w:name="_Toc414925547"/>
      <w:bookmarkStart w:id="3" w:name="_Toc416755812"/>
      <w:bookmarkStart w:id="4" w:name="_Toc417362218"/>
      <w:bookmarkStart w:id="5" w:name="_Toc57391946"/>
      <w:bookmarkStart w:id="6" w:name="_Toc82945517"/>
      <w:r w:rsidRPr="00FE60FC">
        <w:lastRenderedPageBreak/>
        <w:t>LEMBAR PENGESAHAN</w:t>
      </w:r>
      <w:bookmarkEnd w:id="0"/>
      <w:bookmarkEnd w:id="1"/>
      <w:bookmarkEnd w:id="2"/>
      <w:bookmarkEnd w:id="3"/>
      <w:bookmarkEnd w:id="4"/>
      <w:bookmarkEnd w:id="5"/>
      <w:bookmarkEnd w:id="6"/>
    </w:p>
    <w:p w14:paraId="2CE473F9" w14:textId="77777777" w:rsidR="00FE60FC" w:rsidRPr="000C2C39" w:rsidRDefault="00FE60FC" w:rsidP="004204CC">
      <w:pPr>
        <w:tabs>
          <w:tab w:val="left" w:pos="3300"/>
        </w:tabs>
        <w:spacing w:line="360" w:lineRule="auto"/>
        <w:jc w:val="center"/>
        <w:rPr>
          <w:rFonts w:cs="Times New Roman"/>
          <w:b/>
          <w:szCs w:val="24"/>
        </w:rPr>
      </w:pPr>
    </w:p>
    <w:p w14:paraId="5341EE39" w14:textId="77777777" w:rsidR="004204CC" w:rsidRPr="000C2C39" w:rsidRDefault="004204CC" w:rsidP="004204CC">
      <w:pPr>
        <w:tabs>
          <w:tab w:val="left" w:pos="3300"/>
        </w:tabs>
        <w:spacing w:line="360" w:lineRule="auto"/>
        <w:jc w:val="center"/>
        <w:rPr>
          <w:rFonts w:cs="Times New Roman"/>
          <w:szCs w:val="24"/>
        </w:rPr>
      </w:pPr>
    </w:p>
    <w:p w14:paraId="235CE796" w14:textId="6A78261B" w:rsidR="004204CC" w:rsidRPr="00E62A5D" w:rsidRDefault="00EA141E" w:rsidP="00FE60FC">
      <w:pPr>
        <w:tabs>
          <w:tab w:val="left" w:pos="2552"/>
          <w:tab w:val="left" w:pos="2835"/>
          <w:tab w:val="left" w:pos="3300"/>
        </w:tabs>
        <w:spacing w:line="480" w:lineRule="auto"/>
        <w:rPr>
          <w:rFonts w:cs="Times New Roman"/>
          <w:szCs w:val="24"/>
          <w:lang w:val="en-US"/>
        </w:rPr>
      </w:pPr>
      <w:r>
        <w:rPr>
          <w:rFonts w:cs="Times New Roman"/>
          <w:szCs w:val="24"/>
        </w:rPr>
        <w:t>No. Praktikum</w:t>
      </w:r>
      <w:r>
        <w:rPr>
          <w:rFonts w:cs="Times New Roman"/>
          <w:szCs w:val="24"/>
        </w:rPr>
        <w:tab/>
        <w:t>:</w:t>
      </w:r>
      <w:r>
        <w:rPr>
          <w:rFonts w:cs="Times New Roman"/>
          <w:szCs w:val="24"/>
        </w:rPr>
        <w:tab/>
      </w:r>
      <w:r w:rsidR="004204CC" w:rsidRPr="000C2C39">
        <w:rPr>
          <w:rFonts w:cs="Times New Roman"/>
          <w:szCs w:val="24"/>
        </w:rPr>
        <w:t>0</w:t>
      </w:r>
      <w:r w:rsidR="00C7609A">
        <w:rPr>
          <w:rFonts w:cs="Times New Roman"/>
          <w:szCs w:val="24"/>
        </w:rPr>
        <w:t>1</w:t>
      </w:r>
      <w:r w:rsidR="00EA5441">
        <w:rPr>
          <w:rFonts w:cs="Times New Roman"/>
          <w:szCs w:val="24"/>
        </w:rPr>
        <w:t>/</w:t>
      </w:r>
      <w:r w:rsidR="002B2EF8">
        <w:rPr>
          <w:rFonts w:cs="Times New Roman"/>
          <w:szCs w:val="24"/>
        </w:rPr>
        <w:t>P</w:t>
      </w:r>
      <w:r w:rsidR="00C7609A">
        <w:rPr>
          <w:rFonts w:cs="Times New Roman"/>
          <w:szCs w:val="24"/>
          <w:lang w:val="en-US"/>
        </w:rPr>
        <w:t>PCD</w:t>
      </w:r>
      <w:r w:rsidR="00C7609A">
        <w:rPr>
          <w:rFonts w:cs="Times New Roman"/>
          <w:szCs w:val="24"/>
        </w:rPr>
        <w:t>/3</w:t>
      </w:r>
      <w:r w:rsidR="002B2EF8">
        <w:rPr>
          <w:rFonts w:cs="Times New Roman"/>
          <w:szCs w:val="24"/>
        </w:rPr>
        <w:t>C/TI</w:t>
      </w:r>
      <w:r w:rsidR="00DD4F88">
        <w:rPr>
          <w:rFonts w:cs="Times New Roman"/>
          <w:szCs w:val="24"/>
        </w:rPr>
        <w:t>/202</w:t>
      </w:r>
      <w:r w:rsidR="00E62A5D">
        <w:rPr>
          <w:rFonts w:cs="Times New Roman"/>
          <w:szCs w:val="24"/>
          <w:lang w:val="en-US"/>
        </w:rPr>
        <w:t>1</w:t>
      </w:r>
    </w:p>
    <w:p w14:paraId="3E2D2807" w14:textId="5C63212F" w:rsidR="004204CC" w:rsidRPr="00762506" w:rsidRDefault="004204CC" w:rsidP="00B44772">
      <w:pPr>
        <w:tabs>
          <w:tab w:val="left" w:pos="2552"/>
          <w:tab w:val="left" w:pos="2835"/>
          <w:tab w:val="left" w:pos="3300"/>
        </w:tabs>
        <w:spacing w:line="480" w:lineRule="auto"/>
        <w:rPr>
          <w:rFonts w:cs="Times New Roman"/>
          <w:szCs w:val="24"/>
        </w:rPr>
      </w:pPr>
      <w:r w:rsidRPr="000C2C39">
        <w:rPr>
          <w:rFonts w:cs="Times New Roman"/>
          <w:szCs w:val="24"/>
        </w:rPr>
        <w:t>Judul</w:t>
      </w:r>
      <w:r w:rsidR="0080238D">
        <w:rPr>
          <w:rFonts w:cs="Times New Roman"/>
          <w:szCs w:val="24"/>
        </w:rPr>
        <w:tab/>
        <w:t xml:space="preserve">: </w:t>
      </w:r>
      <w:r w:rsidR="0080238D">
        <w:rPr>
          <w:rFonts w:cs="Times New Roman"/>
          <w:szCs w:val="24"/>
        </w:rPr>
        <w:tab/>
      </w:r>
      <w:r w:rsidR="00C7609A">
        <w:rPr>
          <w:rFonts w:cs="Times New Roman"/>
          <w:szCs w:val="24"/>
        </w:rPr>
        <w:t>Dasar Pengolahan Citra Digital</w:t>
      </w:r>
    </w:p>
    <w:p w14:paraId="656579C5" w14:textId="77777777" w:rsidR="004204CC" w:rsidRDefault="00EA141E" w:rsidP="00FE60FC">
      <w:pPr>
        <w:tabs>
          <w:tab w:val="left" w:pos="2552"/>
        </w:tabs>
        <w:spacing w:line="480" w:lineRule="auto"/>
        <w:rPr>
          <w:rFonts w:cs="Times New Roman"/>
          <w:szCs w:val="24"/>
        </w:rPr>
      </w:pPr>
      <w:r>
        <w:rPr>
          <w:rFonts w:cs="Times New Roman"/>
          <w:szCs w:val="24"/>
        </w:rPr>
        <w:t>Nama</w:t>
      </w:r>
      <w:r>
        <w:rPr>
          <w:rFonts w:cs="Times New Roman"/>
          <w:szCs w:val="24"/>
        </w:rPr>
        <w:tab/>
        <w:t xml:space="preserve">:    </w:t>
      </w:r>
      <w:r w:rsidR="00ED3F22">
        <w:rPr>
          <w:rFonts w:cs="Times New Roman"/>
          <w:szCs w:val="24"/>
        </w:rPr>
        <w:t>Rizqillah</w:t>
      </w:r>
    </w:p>
    <w:p w14:paraId="00FD639F" w14:textId="03E06CE3" w:rsidR="004204CC" w:rsidRPr="000C2C39" w:rsidRDefault="00EA141E" w:rsidP="003126D8">
      <w:pPr>
        <w:spacing w:line="480" w:lineRule="auto"/>
        <w:rPr>
          <w:rFonts w:cs="Times New Roman"/>
          <w:szCs w:val="24"/>
        </w:rPr>
      </w:pPr>
      <w:r>
        <w:rPr>
          <w:rFonts w:cs="Times New Roman"/>
          <w:szCs w:val="24"/>
        </w:rPr>
        <w:t>NIM</w:t>
      </w:r>
      <w:r w:rsidR="003126D8">
        <w:rPr>
          <w:rFonts w:cs="Times New Roman"/>
          <w:szCs w:val="24"/>
        </w:rPr>
        <w:t xml:space="preserve"> / Kelas</w:t>
      </w:r>
      <w:r>
        <w:rPr>
          <w:rFonts w:cs="Times New Roman"/>
          <w:szCs w:val="24"/>
        </w:rPr>
        <w:tab/>
        <w:t xml:space="preserve"> </w:t>
      </w:r>
      <w:r w:rsidR="003E3105">
        <w:rPr>
          <w:rFonts w:cs="Times New Roman"/>
          <w:szCs w:val="24"/>
        </w:rPr>
        <w:t xml:space="preserve">                  :   19</w:t>
      </w:r>
      <w:r w:rsidR="003126D8">
        <w:rPr>
          <w:rFonts w:cs="Times New Roman"/>
          <w:szCs w:val="24"/>
        </w:rPr>
        <w:t xml:space="preserve">57301020 / </w:t>
      </w:r>
      <w:r w:rsidR="00891383">
        <w:rPr>
          <w:rFonts w:cs="Times New Roman"/>
          <w:szCs w:val="24"/>
        </w:rPr>
        <w:t>TI 3</w:t>
      </w:r>
      <w:r w:rsidR="00817DB3">
        <w:rPr>
          <w:rFonts w:cs="Times New Roman"/>
          <w:szCs w:val="24"/>
        </w:rPr>
        <w:t>C</w:t>
      </w:r>
    </w:p>
    <w:p w14:paraId="13E37134" w14:textId="77777777" w:rsidR="004204CC" w:rsidRPr="000C2C39" w:rsidRDefault="00B23A6B" w:rsidP="00FE60FC">
      <w:pPr>
        <w:tabs>
          <w:tab w:val="left" w:pos="2552"/>
          <w:tab w:val="left" w:pos="2835"/>
          <w:tab w:val="left" w:pos="3300"/>
        </w:tabs>
        <w:spacing w:line="480" w:lineRule="auto"/>
        <w:rPr>
          <w:rFonts w:cs="Times New Roman"/>
          <w:szCs w:val="24"/>
        </w:rPr>
      </w:pPr>
      <w:r>
        <w:rPr>
          <w:rFonts w:cs="Times New Roman"/>
          <w:szCs w:val="24"/>
        </w:rPr>
        <w:t xml:space="preserve">Jurusan </w:t>
      </w:r>
      <w:r>
        <w:rPr>
          <w:rFonts w:cs="Times New Roman"/>
          <w:szCs w:val="24"/>
        </w:rPr>
        <w:tab/>
        <w:t>:</w:t>
      </w:r>
      <w:r>
        <w:rPr>
          <w:rFonts w:cs="Times New Roman"/>
          <w:szCs w:val="24"/>
        </w:rPr>
        <w:tab/>
        <w:t>Teknologi Informasi Dan Komputer</w:t>
      </w:r>
    </w:p>
    <w:p w14:paraId="177A9257" w14:textId="77777777" w:rsidR="004204CC" w:rsidRPr="000C2C39" w:rsidRDefault="00EA141E" w:rsidP="00FE60FC">
      <w:pPr>
        <w:tabs>
          <w:tab w:val="left" w:pos="2552"/>
          <w:tab w:val="left" w:pos="2835"/>
          <w:tab w:val="left" w:pos="3300"/>
        </w:tabs>
        <w:spacing w:line="480" w:lineRule="auto"/>
        <w:rPr>
          <w:rFonts w:cs="Times New Roman"/>
          <w:szCs w:val="24"/>
        </w:rPr>
      </w:pPr>
      <w:r>
        <w:rPr>
          <w:rFonts w:cs="Times New Roman"/>
          <w:szCs w:val="24"/>
        </w:rPr>
        <w:t>Prodi</w:t>
      </w:r>
      <w:r>
        <w:rPr>
          <w:rFonts w:cs="Times New Roman"/>
          <w:szCs w:val="24"/>
        </w:rPr>
        <w:tab/>
        <w:t xml:space="preserve">: </w:t>
      </w:r>
      <w:r>
        <w:rPr>
          <w:rFonts w:cs="Times New Roman"/>
          <w:szCs w:val="24"/>
        </w:rPr>
        <w:tab/>
        <w:t>Teknik I</w:t>
      </w:r>
      <w:r w:rsidR="004204CC" w:rsidRPr="000C2C39">
        <w:rPr>
          <w:rFonts w:cs="Times New Roman"/>
          <w:szCs w:val="24"/>
        </w:rPr>
        <w:t>nformatika</w:t>
      </w:r>
    </w:p>
    <w:p w14:paraId="544CC64B" w14:textId="19FE0E56" w:rsidR="004204CC" w:rsidRPr="00556B91" w:rsidRDefault="004204CC" w:rsidP="00FE60FC">
      <w:pPr>
        <w:tabs>
          <w:tab w:val="left" w:pos="2552"/>
          <w:tab w:val="left" w:pos="2835"/>
          <w:tab w:val="left" w:pos="3300"/>
        </w:tabs>
        <w:spacing w:line="480" w:lineRule="auto"/>
        <w:rPr>
          <w:rFonts w:cs="Times New Roman"/>
          <w:szCs w:val="24"/>
          <w:lang w:val="en-US"/>
        </w:rPr>
      </w:pPr>
      <w:r>
        <w:rPr>
          <w:rFonts w:cs="Times New Roman"/>
          <w:szCs w:val="24"/>
        </w:rPr>
        <w:t xml:space="preserve">Tanggal praktikum </w:t>
      </w:r>
      <w:r>
        <w:rPr>
          <w:rFonts w:cs="Times New Roman"/>
          <w:szCs w:val="24"/>
        </w:rPr>
        <w:tab/>
        <w:t>:</w:t>
      </w:r>
      <w:r>
        <w:rPr>
          <w:rFonts w:cs="Times New Roman"/>
          <w:szCs w:val="24"/>
        </w:rPr>
        <w:tab/>
      </w:r>
      <w:r w:rsidR="00C7609A">
        <w:rPr>
          <w:rFonts w:cs="Times New Roman"/>
          <w:szCs w:val="24"/>
        </w:rPr>
        <w:t>17 September</w:t>
      </w:r>
      <w:r w:rsidR="001D27B0">
        <w:rPr>
          <w:rFonts w:cs="Times New Roman"/>
          <w:szCs w:val="24"/>
        </w:rPr>
        <w:t xml:space="preserve"> </w:t>
      </w:r>
      <w:r w:rsidR="00556B91">
        <w:rPr>
          <w:rFonts w:cs="Times New Roman"/>
          <w:szCs w:val="24"/>
          <w:lang w:val="en-US"/>
        </w:rPr>
        <w:t>2021</w:t>
      </w:r>
    </w:p>
    <w:p w14:paraId="206013A9" w14:textId="70627CE4" w:rsidR="004204CC" w:rsidRPr="00A07F42" w:rsidRDefault="004204CC" w:rsidP="00FE60FC">
      <w:pPr>
        <w:tabs>
          <w:tab w:val="left" w:pos="2552"/>
          <w:tab w:val="left" w:pos="2835"/>
          <w:tab w:val="left" w:pos="3300"/>
        </w:tabs>
        <w:spacing w:line="480" w:lineRule="auto"/>
        <w:rPr>
          <w:rFonts w:cs="Times New Roman"/>
          <w:szCs w:val="24"/>
          <w:lang w:val="en-US"/>
        </w:rPr>
      </w:pPr>
      <w:r w:rsidRPr="000C2C39">
        <w:rPr>
          <w:rFonts w:cs="Times New Roman"/>
          <w:szCs w:val="24"/>
        </w:rPr>
        <w:t>Tanggal penyerahan</w:t>
      </w:r>
      <w:r w:rsidRPr="000C2C39">
        <w:rPr>
          <w:rFonts w:cs="Times New Roman"/>
          <w:szCs w:val="24"/>
        </w:rPr>
        <w:tab/>
        <w:t>:</w:t>
      </w:r>
      <w:r w:rsidRPr="000C2C39">
        <w:rPr>
          <w:rFonts w:cs="Times New Roman"/>
          <w:szCs w:val="24"/>
        </w:rPr>
        <w:tab/>
      </w:r>
      <w:r w:rsidR="00B92FEA">
        <w:rPr>
          <w:rFonts w:cs="Times New Roman"/>
          <w:szCs w:val="24"/>
        </w:rPr>
        <w:t>20</w:t>
      </w:r>
      <w:r w:rsidR="00C7609A">
        <w:rPr>
          <w:rFonts w:cs="Times New Roman"/>
          <w:szCs w:val="24"/>
        </w:rPr>
        <w:t xml:space="preserve"> September</w:t>
      </w:r>
      <w:r w:rsidR="00D017DF">
        <w:rPr>
          <w:rFonts w:cs="Times New Roman"/>
          <w:szCs w:val="24"/>
        </w:rPr>
        <w:t xml:space="preserve"> 2021</w:t>
      </w:r>
    </w:p>
    <w:p w14:paraId="20DF057A" w14:textId="77777777" w:rsidR="004204CC" w:rsidRPr="000C2C39" w:rsidRDefault="004204CC" w:rsidP="00FE60FC">
      <w:pPr>
        <w:tabs>
          <w:tab w:val="left" w:pos="2552"/>
          <w:tab w:val="left" w:pos="2835"/>
          <w:tab w:val="left" w:pos="3300"/>
        </w:tabs>
        <w:spacing w:line="480" w:lineRule="auto"/>
        <w:rPr>
          <w:rFonts w:cs="Times New Roman"/>
          <w:szCs w:val="24"/>
        </w:rPr>
      </w:pPr>
      <w:r w:rsidRPr="000C2C39">
        <w:rPr>
          <w:rFonts w:cs="Times New Roman"/>
          <w:szCs w:val="24"/>
        </w:rPr>
        <w:t>Nilai</w:t>
      </w:r>
      <w:r w:rsidRPr="000C2C39">
        <w:rPr>
          <w:rFonts w:cs="Times New Roman"/>
          <w:szCs w:val="24"/>
        </w:rPr>
        <w:tab/>
        <w:t>:</w:t>
      </w:r>
    </w:p>
    <w:p w14:paraId="26E1CCF3" w14:textId="77777777" w:rsidR="004204CC" w:rsidRPr="000C2C39" w:rsidRDefault="004204CC" w:rsidP="004204CC">
      <w:pPr>
        <w:spacing w:line="360" w:lineRule="auto"/>
        <w:rPr>
          <w:rFonts w:cs="Times New Roman"/>
          <w:szCs w:val="24"/>
        </w:rPr>
      </w:pPr>
    </w:p>
    <w:p w14:paraId="3F803F86" w14:textId="77777777" w:rsidR="004204CC" w:rsidRPr="000C2C39" w:rsidRDefault="004204CC" w:rsidP="004204CC">
      <w:pPr>
        <w:spacing w:line="360" w:lineRule="auto"/>
        <w:rPr>
          <w:rFonts w:cs="Times New Roman"/>
          <w:szCs w:val="24"/>
        </w:rPr>
      </w:pPr>
    </w:p>
    <w:p w14:paraId="3611C8D4" w14:textId="77777777" w:rsidR="004204CC" w:rsidRPr="000C2C39" w:rsidRDefault="004204CC" w:rsidP="004204CC">
      <w:pPr>
        <w:spacing w:line="360" w:lineRule="auto"/>
        <w:rPr>
          <w:rFonts w:cs="Times New Roman"/>
          <w:szCs w:val="24"/>
        </w:rPr>
      </w:pPr>
    </w:p>
    <w:tbl>
      <w:tblPr>
        <w:tblStyle w:val="TableGrid"/>
        <w:tblpPr w:leftFromText="180" w:rightFromText="180" w:vertAnchor="text" w:tblpY="4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3650"/>
      </w:tblGrid>
      <w:tr w:rsidR="004204CC" w:rsidRPr="000C2C39" w14:paraId="3E40E3AD" w14:textId="77777777" w:rsidTr="00D32803">
        <w:trPr>
          <w:trHeight w:val="411"/>
        </w:trPr>
        <w:tc>
          <w:tcPr>
            <w:tcW w:w="4503" w:type="dxa"/>
          </w:tcPr>
          <w:p w14:paraId="63523BFD" w14:textId="77777777" w:rsidR="004204CC" w:rsidRPr="000C2C39" w:rsidRDefault="004204CC" w:rsidP="00EA141E">
            <w:pPr>
              <w:spacing w:line="360" w:lineRule="auto"/>
              <w:rPr>
                <w:rFonts w:cs="Times New Roman"/>
                <w:szCs w:val="24"/>
                <w:lang w:val="en-US"/>
              </w:rPr>
            </w:pPr>
          </w:p>
        </w:tc>
        <w:tc>
          <w:tcPr>
            <w:tcW w:w="3650" w:type="dxa"/>
          </w:tcPr>
          <w:p w14:paraId="64D443FB" w14:textId="70A61458" w:rsidR="004204CC" w:rsidRPr="000C2C39" w:rsidRDefault="004204CC" w:rsidP="00EA141E">
            <w:pPr>
              <w:spacing w:line="360" w:lineRule="auto"/>
              <w:jc w:val="center"/>
              <w:rPr>
                <w:rFonts w:cs="Times New Roman"/>
                <w:szCs w:val="24"/>
              </w:rPr>
            </w:pPr>
            <w:proofErr w:type="spellStart"/>
            <w:r w:rsidRPr="000C2C39">
              <w:rPr>
                <w:rFonts w:cs="Times New Roman"/>
                <w:szCs w:val="24"/>
                <w:lang w:val="en-US"/>
              </w:rPr>
              <w:t>Buket</w:t>
            </w:r>
            <w:proofErr w:type="spellEnd"/>
            <w:r w:rsidRPr="000C2C39">
              <w:rPr>
                <w:rFonts w:cs="Times New Roman"/>
                <w:szCs w:val="24"/>
              </w:rPr>
              <w:t>r</w:t>
            </w:r>
            <w:proofErr w:type="spellStart"/>
            <w:r w:rsidRPr="000C2C39">
              <w:rPr>
                <w:rFonts w:cs="Times New Roman"/>
                <w:szCs w:val="24"/>
                <w:lang w:val="en-US"/>
              </w:rPr>
              <w:t>ata</w:t>
            </w:r>
            <w:proofErr w:type="spellEnd"/>
            <w:r w:rsidRPr="000C2C39">
              <w:rPr>
                <w:rFonts w:cs="Times New Roman"/>
                <w:szCs w:val="24"/>
              </w:rPr>
              <w:t xml:space="preserve">, </w:t>
            </w:r>
            <w:r w:rsidR="00B92FEA">
              <w:rPr>
                <w:rFonts w:cs="Times New Roman"/>
                <w:szCs w:val="24"/>
              </w:rPr>
              <w:t>20</w:t>
            </w:r>
            <w:r w:rsidR="00786BE2">
              <w:rPr>
                <w:rFonts w:cs="Times New Roman"/>
                <w:szCs w:val="24"/>
              </w:rPr>
              <w:t xml:space="preserve"> September</w:t>
            </w:r>
            <w:r w:rsidR="00567E93">
              <w:rPr>
                <w:rFonts w:cs="Times New Roman"/>
                <w:szCs w:val="24"/>
                <w:lang w:val="en-US"/>
              </w:rPr>
              <w:t xml:space="preserve"> 2021</w:t>
            </w:r>
          </w:p>
        </w:tc>
      </w:tr>
      <w:tr w:rsidR="004204CC" w:rsidRPr="000C2C39" w14:paraId="7E7E7C50" w14:textId="77777777" w:rsidTr="00D32803">
        <w:tc>
          <w:tcPr>
            <w:tcW w:w="4503" w:type="dxa"/>
          </w:tcPr>
          <w:p w14:paraId="5A6B487A" w14:textId="77777777" w:rsidR="004204CC" w:rsidRPr="000C2C39" w:rsidRDefault="004204CC" w:rsidP="00EA141E">
            <w:pPr>
              <w:spacing w:line="360" w:lineRule="auto"/>
              <w:rPr>
                <w:rFonts w:cs="Times New Roman"/>
                <w:szCs w:val="24"/>
                <w:lang w:val="en-US"/>
              </w:rPr>
            </w:pPr>
          </w:p>
        </w:tc>
        <w:tc>
          <w:tcPr>
            <w:tcW w:w="3650" w:type="dxa"/>
          </w:tcPr>
          <w:p w14:paraId="60C847FC" w14:textId="77777777" w:rsidR="004204CC" w:rsidRPr="00EA141E" w:rsidRDefault="004204CC" w:rsidP="00EA141E">
            <w:pPr>
              <w:spacing w:line="360" w:lineRule="auto"/>
              <w:jc w:val="center"/>
              <w:rPr>
                <w:rFonts w:cs="Times New Roman"/>
                <w:szCs w:val="24"/>
              </w:rPr>
            </w:pPr>
            <w:proofErr w:type="spellStart"/>
            <w:r w:rsidRPr="000C2C39">
              <w:rPr>
                <w:rFonts w:cs="Times New Roman"/>
                <w:szCs w:val="24"/>
                <w:lang w:val="en-US"/>
              </w:rPr>
              <w:t>Dosen</w:t>
            </w:r>
            <w:proofErr w:type="spellEnd"/>
            <w:r w:rsidRPr="000C2C39">
              <w:rPr>
                <w:rFonts w:cs="Times New Roman"/>
                <w:szCs w:val="24"/>
                <w:lang w:val="en-US"/>
              </w:rPr>
              <w:t xml:space="preserve"> </w:t>
            </w:r>
            <w:proofErr w:type="spellStart"/>
            <w:r w:rsidRPr="000C2C39">
              <w:rPr>
                <w:rFonts w:cs="Times New Roman"/>
                <w:szCs w:val="24"/>
                <w:lang w:val="en-US"/>
              </w:rPr>
              <w:t>Pembimbing</w:t>
            </w:r>
            <w:proofErr w:type="spellEnd"/>
            <w:r w:rsidR="00EA141E">
              <w:rPr>
                <w:rFonts w:cs="Times New Roman"/>
                <w:szCs w:val="24"/>
              </w:rPr>
              <w:t>,</w:t>
            </w:r>
          </w:p>
        </w:tc>
      </w:tr>
      <w:tr w:rsidR="004204CC" w:rsidRPr="000C2C39" w14:paraId="2A8724AD" w14:textId="77777777" w:rsidTr="00D32803">
        <w:trPr>
          <w:trHeight w:val="1304"/>
        </w:trPr>
        <w:tc>
          <w:tcPr>
            <w:tcW w:w="4503" w:type="dxa"/>
          </w:tcPr>
          <w:p w14:paraId="55740D3C" w14:textId="77777777" w:rsidR="004204CC" w:rsidRPr="000C2C39" w:rsidRDefault="004204CC" w:rsidP="00EA141E">
            <w:pPr>
              <w:spacing w:line="360" w:lineRule="auto"/>
              <w:rPr>
                <w:rFonts w:cs="Times New Roman"/>
                <w:szCs w:val="24"/>
                <w:lang w:val="en-US"/>
              </w:rPr>
            </w:pPr>
          </w:p>
          <w:p w14:paraId="602CA085" w14:textId="77777777" w:rsidR="004204CC" w:rsidRPr="000C2C39" w:rsidRDefault="004204CC" w:rsidP="00EA141E">
            <w:pPr>
              <w:spacing w:line="360" w:lineRule="auto"/>
              <w:rPr>
                <w:rFonts w:cs="Times New Roman"/>
                <w:szCs w:val="24"/>
                <w:lang w:val="en-US"/>
              </w:rPr>
            </w:pPr>
          </w:p>
        </w:tc>
        <w:tc>
          <w:tcPr>
            <w:tcW w:w="3650" w:type="dxa"/>
          </w:tcPr>
          <w:p w14:paraId="2B16F379" w14:textId="77777777" w:rsidR="004204CC" w:rsidRPr="000C2C39" w:rsidRDefault="004204CC" w:rsidP="00EA141E">
            <w:pPr>
              <w:spacing w:line="360" w:lineRule="auto"/>
              <w:jc w:val="center"/>
              <w:rPr>
                <w:rFonts w:cs="Times New Roman"/>
                <w:szCs w:val="24"/>
                <w:lang w:val="en-US"/>
              </w:rPr>
            </w:pPr>
          </w:p>
        </w:tc>
      </w:tr>
      <w:tr w:rsidR="004204CC" w:rsidRPr="000C2C39" w14:paraId="3B8FB8E9" w14:textId="77777777" w:rsidTr="00D32803">
        <w:tc>
          <w:tcPr>
            <w:tcW w:w="4503" w:type="dxa"/>
          </w:tcPr>
          <w:p w14:paraId="1D96D1C6" w14:textId="77777777" w:rsidR="004204CC" w:rsidRPr="000C2C39" w:rsidRDefault="004204CC" w:rsidP="009F75CB">
            <w:pPr>
              <w:spacing w:line="360" w:lineRule="auto"/>
              <w:jc w:val="center"/>
              <w:rPr>
                <w:rFonts w:cs="Times New Roman"/>
                <w:b/>
                <w:szCs w:val="24"/>
                <w:lang w:val="en-US"/>
              </w:rPr>
            </w:pPr>
          </w:p>
        </w:tc>
        <w:tc>
          <w:tcPr>
            <w:tcW w:w="3650" w:type="dxa"/>
          </w:tcPr>
          <w:p w14:paraId="3DFA5300" w14:textId="77777777" w:rsidR="003371D4" w:rsidRDefault="00D32803" w:rsidP="009F75CB">
            <w:pPr>
              <w:ind w:left="176"/>
              <w:jc w:val="center"/>
              <w:rPr>
                <w:rFonts w:eastAsia="Times New Roman" w:cs="Times New Roman"/>
                <w:szCs w:val="24"/>
              </w:rPr>
            </w:pPr>
            <w:r>
              <w:rPr>
                <w:rFonts w:eastAsia="Times New Roman" w:cs="Times New Roman"/>
                <w:szCs w:val="24"/>
              </w:rPr>
              <w:t>Musta’inul Abdi, SST., M.Kom.</w:t>
            </w:r>
          </w:p>
          <w:p w14:paraId="474EF813" w14:textId="6C798918" w:rsidR="00D32803" w:rsidRPr="009F75CB" w:rsidRDefault="00A34F1C" w:rsidP="00D32803">
            <w:pPr>
              <w:ind w:left="176"/>
              <w:rPr>
                <w:u w:val="single"/>
              </w:rPr>
            </w:pPr>
            <w:r>
              <w:t xml:space="preserve"> </w:t>
            </w:r>
            <w:r w:rsidR="00402353" w:rsidRPr="00D32803">
              <w:t xml:space="preserve">NIP. </w:t>
            </w:r>
            <w:r w:rsidR="00D32803">
              <w:rPr>
                <w:rFonts w:eastAsia="Times New Roman" w:cs="Times New Roman"/>
                <w:szCs w:val="24"/>
              </w:rPr>
              <w:t>19911030</w:t>
            </w:r>
            <w:r w:rsidR="00131DC0">
              <w:rPr>
                <w:rFonts w:eastAsia="Times New Roman" w:cs="Times New Roman"/>
                <w:szCs w:val="24"/>
                <w:lang w:val="en-US"/>
              </w:rPr>
              <w:t xml:space="preserve"> </w:t>
            </w:r>
            <w:r w:rsidR="00D32803">
              <w:rPr>
                <w:rFonts w:eastAsia="Times New Roman" w:cs="Times New Roman"/>
                <w:szCs w:val="24"/>
              </w:rPr>
              <w:t>20190310</w:t>
            </w:r>
            <w:r w:rsidR="00131DC0">
              <w:rPr>
                <w:rFonts w:eastAsia="Times New Roman" w:cs="Times New Roman"/>
                <w:szCs w:val="24"/>
                <w:lang w:val="en-US"/>
              </w:rPr>
              <w:t xml:space="preserve"> </w:t>
            </w:r>
            <w:r w:rsidR="00D32803">
              <w:rPr>
                <w:rFonts w:eastAsia="Times New Roman" w:cs="Times New Roman"/>
                <w:szCs w:val="24"/>
              </w:rPr>
              <w:t>1</w:t>
            </w:r>
            <w:r w:rsidR="00131DC0">
              <w:rPr>
                <w:rFonts w:eastAsia="Times New Roman" w:cs="Times New Roman"/>
                <w:szCs w:val="24"/>
                <w:lang w:val="en-US"/>
              </w:rPr>
              <w:t xml:space="preserve"> </w:t>
            </w:r>
            <w:r w:rsidR="00D32803">
              <w:rPr>
                <w:rFonts w:eastAsia="Times New Roman" w:cs="Times New Roman"/>
                <w:szCs w:val="24"/>
              </w:rPr>
              <w:t>5</w:t>
            </w:r>
          </w:p>
        </w:tc>
      </w:tr>
    </w:tbl>
    <w:p w14:paraId="13B58B7A" w14:textId="77777777" w:rsidR="004204CC" w:rsidRDefault="004204CC" w:rsidP="004204CC">
      <w:pPr>
        <w:pStyle w:val="BAB"/>
        <w:jc w:val="left"/>
      </w:pPr>
    </w:p>
    <w:p w14:paraId="36B49014" w14:textId="77777777" w:rsidR="004204CC" w:rsidRDefault="004204CC" w:rsidP="007F0E00">
      <w:pPr>
        <w:pStyle w:val="BAB"/>
      </w:pPr>
    </w:p>
    <w:p w14:paraId="4808110D" w14:textId="77777777" w:rsidR="004204CC" w:rsidRDefault="004204CC" w:rsidP="007F0E00">
      <w:pPr>
        <w:pStyle w:val="BAB"/>
      </w:pPr>
    </w:p>
    <w:p w14:paraId="78830BFE" w14:textId="77777777" w:rsidR="002F60F9" w:rsidRDefault="002F60F9" w:rsidP="007F0E00">
      <w:pPr>
        <w:pStyle w:val="BAB"/>
      </w:pPr>
    </w:p>
    <w:p w14:paraId="566FFB2B" w14:textId="77777777" w:rsidR="004204CC" w:rsidRDefault="004204CC" w:rsidP="007F0E00">
      <w:pPr>
        <w:pStyle w:val="BAB"/>
      </w:pPr>
    </w:p>
    <w:p w14:paraId="2103900B" w14:textId="77777777" w:rsidR="00A76052" w:rsidRDefault="00A76052" w:rsidP="00FE60FC">
      <w:pPr>
        <w:pStyle w:val="BAB"/>
        <w:jc w:val="left"/>
      </w:pPr>
    </w:p>
    <w:p w14:paraId="20B9AD4C" w14:textId="77777777" w:rsidR="004A00DC" w:rsidRPr="00AD0E9B" w:rsidRDefault="004A00DC" w:rsidP="00E97206">
      <w:pPr>
        <w:pStyle w:val="Heading1"/>
        <w:numPr>
          <w:ilvl w:val="0"/>
          <w:numId w:val="0"/>
        </w:numPr>
      </w:pPr>
      <w:bookmarkStart w:id="7" w:name="_Toc412532528"/>
      <w:bookmarkStart w:id="8" w:name="_Toc414330170"/>
      <w:bookmarkStart w:id="9" w:name="_Toc414925548"/>
      <w:bookmarkStart w:id="10" w:name="_Toc416755813"/>
      <w:bookmarkStart w:id="11" w:name="_Toc417362219"/>
      <w:bookmarkStart w:id="12" w:name="_Toc57391947"/>
      <w:bookmarkStart w:id="13" w:name="_Toc57392061"/>
      <w:bookmarkStart w:id="14" w:name="_Toc57392097"/>
      <w:bookmarkStart w:id="15" w:name="_Toc57392695"/>
      <w:bookmarkStart w:id="16" w:name="_Toc57392715"/>
      <w:bookmarkStart w:id="17" w:name="_Toc57392930"/>
      <w:bookmarkStart w:id="18" w:name="_Toc82945518"/>
      <w:r w:rsidRPr="00AD0E9B">
        <w:lastRenderedPageBreak/>
        <w:t>DAFTAR ISI</w:t>
      </w:r>
      <w:bookmarkEnd w:id="7"/>
      <w:bookmarkEnd w:id="8"/>
      <w:bookmarkEnd w:id="9"/>
      <w:bookmarkEnd w:id="10"/>
      <w:bookmarkEnd w:id="11"/>
      <w:bookmarkEnd w:id="12"/>
      <w:bookmarkEnd w:id="13"/>
      <w:bookmarkEnd w:id="14"/>
      <w:bookmarkEnd w:id="15"/>
      <w:bookmarkEnd w:id="16"/>
      <w:bookmarkEnd w:id="17"/>
      <w:bookmarkEnd w:id="18"/>
    </w:p>
    <w:p w14:paraId="0E39F209" w14:textId="77777777" w:rsidR="00B61ECC" w:rsidRDefault="002603B7" w:rsidP="002603B7">
      <w:pPr>
        <w:pStyle w:val="BAB"/>
        <w:tabs>
          <w:tab w:val="left" w:pos="1691"/>
        </w:tabs>
        <w:jc w:val="left"/>
      </w:pPr>
      <w:r>
        <w:tab/>
      </w:r>
    </w:p>
    <w:p w14:paraId="60070A4D" w14:textId="77777777" w:rsidR="002603B7" w:rsidRDefault="002603B7" w:rsidP="00AB7F36">
      <w:pPr>
        <w:pStyle w:val="BAB"/>
        <w:jc w:val="left"/>
      </w:pPr>
    </w:p>
    <w:p w14:paraId="12420375" w14:textId="77777777" w:rsidR="0053485A" w:rsidRDefault="00852A52">
      <w:pPr>
        <w:pStyle w:val="TOC1"/>
        <w:rPr>
          <w:rFonts w:asciiTheme="minorHAnsi" w:hAnsiTheme="minorHAnsi" w:cstheme="minorBidi"/>
          <w:bCs w:val="0"/>
          <w:noProof/>
          <w:sz w:val="22"/>
          <w:szCs w:val="22"/>
          <w:lang w:eastAsia="id-ID"/>
        </w:rPr>
      </w:pPr>
      <w:r>
        <w:fldChar w:fldCharType="begin"/>
      </w:r>
      <w:r>
        <w:instrText xml:space="preserve"> TOC \o "1-2" \h \z \t "Heading 3;3;Heading 4;4;Heading 5;4;Heading 6;4;Heading 7;4" </w:instrText>
      </w:r>
      <w:r>
        <w:fldChar w:fldCharType="separate"/>
      </w:r>
      <w:hyperlink w:anchor="_Toc82945517" w:history="1">
        <w:r w:rsidR="0053485A" w:rsidRPr="005118FB">
          <w:rPr>
            <w:rStyle w:val="Hyperlink"/>
            <w:noProof/>
          </w:rPr>
          <w:t>LEMBAR PENGESAHAN</w:t>
        </w:r>
        <w:r w:rsidR="0053485A">
          <w:rPr>
            <w:noProof/>
            <w:webHidden/>
          </w:rPr>
          <w:tab/>
        </w:r>
        <w:r w:rsidR="0053485A">
          <w:rPr>
            <w:noProof/>
            <w:webHidden/>
          </w:rPr>
          <w:fldChar w:fldCharType="begin"/>
        </w:r>
        <w:r w:rsidR="0053485A">
          <w:rPr>
            <w:noProof/>
            <w:webHidden/>
          </w:rPr>
          <w:instrText xml:space="preserve"> PAGEREF _Toc82945517 \h </w:instrText>
        </w:r>
        <w:r w:rsidR="0053485A">
          <w:rPr>
            <w:noProof/>
            <w:webHidden/>
          </w:rPr>
        </w:r>
        <w:r w:rsidR="0053485A">
          <w:rPr>
            <w:noProof/>
            <w:webHidden/>
          </w:rPr>
          <w:fldChar w:fldCharType="separate"/>
        </w:r>
        <w:r w:rsidR="00CC185F">
          <w:rPr>
            <w:noProof/>
            <w:webHidden/>
          </w:rPr>
          <w:t>i</w:t>
        </w:r>
        <w:r w:rsidR="0053485A">
          <w:rPr>
            <w:noProof/>
            <w:webHidden/>
          </w:rPr>
          <w:fldChar w:fldCharType="end"/>
        </w:r>
      </w:hyperlink>
    </w:p>
    <w:p w14:paraId="098B52FC" w14:textId="77777777" w:rsidR="0053485A" w:rsidRDefault="004E2C3E">
      <w:pPr>
        <w:pStyle w:val="TOC1"/>
        <w:rPr>
          <w:rFonts w:asciiTheme="minorHAnsi" w:hAnsiTheme="minorHAnsi" w:cstheme="minorBidi"/>
          <w:bCs w:val="0"/>
          <w:noProof/>
          <w:sz w:val="22"/>
          <w:szCs w:val="22"/>
          <w:lang w:eastAsia="id-ID"/>
        </w:rPr>
      </w:pPr>
      <w:hyperlink w:anchor="_Toc82945518" w:history="1">
        <w:r w:rsidR="0053485A" w:rsidRPr="005118FB">
          <w:rPr>
            <w:rStyle w:val="Hyperlink"/>
            <w:noProof/>
          </w:rPr>
          <w:t>DAFTAR ISI</w:t>
        </w:r>
        <w:r w:rsidR="0053485A">
          <w:rPr>
            <w:noProof/>
            <w:webHidden/>
          </w:rPr>
          <w:tab/>
        </w:r>
        <w:r w:rsidR="0053485A">
          <w:rPr>
            <w:noProof/>
            <w:webHidden/>
          </w:rPr>
          <w:fldChar w:fldCharType="begin"/>
        </w:r>
        <w:r w:rsidR="0053485A">
          <w:rPr>
            <w:noProof/>
            <w:webHidden/>
          </w:rPr>
          <w:instrText xml:space="preserve"> PAGEREF _Toc82945518 \h </w:instrText>
        </w:r>
        <w:r w:rsidR="0053485A">
          <w:rPr>
            <w:noProof/>
            <w:webHidden/>
          </w:rPr>
        </w:r>
        <w:r w:rsidR="0053485A">
          <w:rPr>
            <w:noProof/>
            <w:webHidden/>
          </w:rPr>
          <w:fldChar w:fldCharType="separate"/>
        </w:r>
        <w:r w:rsidR="00CC185F">
          <w:rPr>
            <w:noProof/>
            <w:webHidden/>
          </w:rPr>
          <w:t>ii</w:t>
        </w:r>
        <w:r w:rsidR="0053485A">
          <w:rPr>
            <w:noProof/>
            <w:webHidden/>
          </w:rPr>
          <w:fldChar w:fldCharType="end"/>
        </w:r>
      </w:hyperlink>
    </w:p>
    <w:p w14:paraId="40FB38DB" w14:textId="77777777" w:rsidR="0053485A" w:rsidRDefault="004E2C3E">
      <w:pPr>
        <w:pStyle w:val="TOC1"/>
        <w:rPr>
          <w:rFonts w:asciiTheme="minorHAnsi" w:hAnsiTheme="minorHAnsi" w:cstheme="minorBidi"/>
          <w:bCs w:val="0"/>
          <w:noProof/>
          <w:sz w:val="22"/>
          <w:szCs w:val="22"/>
          <w:lang w:eastAsia="id-ID"/>
        </w:rPr>
      </w:pPr>
      <w:hyperlink w:anchor="_Toc82945519" w:history="1">
        <w:r w:rsidR="0053485A" w:rsidRPr="005118FB">
          <w:rPr>
            <w:rStyle w:val="Hyperlink"/>
            <w:noProof/>
          </w:rPr>
          <w:t>DAFTAR GAMBAR</w:t>
        </w:r>
        <w:r w:rsidR="0053485A">
          <w:rPr>
            <w:noProof/>
            <w:webHidden/>
          </w:rPr>
          <w:tab/>
        </w:r>
        <w:r w:rsidR="0053485A">
          <w:rPr>
            <w:noProof/>
            <w:webHidden/>
          </w:rPr>
          <w:fldChar w:fldCharType="begin"/>
        </w:r>
        <w:r w:rsidR="0053485A">
          <w:rPr>
            <w:noProof/>
            <w:webHidden/>
          </w:rPr>
          <w:instrText xml:space="preserve"> PAGEREF _Toc82945519 \h </w:instrText>
        </w:r>
        <w:r w:rsidR="0053485A">
          <w:rPr>
            <w:noProof/>
            <w:webHidden/>
          </w:rPr>
        </w:r>
        <w:r w:rsidR="0053485A">
          <w:rPr>
            <w:noProof/>
            <w:webHidden/>
          </w:rPr>
          <w:fldChar w:fldCharType="separate"/>
        </w:r>
        <w:r w:rsidR="00CC185F">
          <w:rPr>
            <w:noProof/>
            <w:webHidden/>
          </w:rPr>
          <w:t>iii</w:t>
        </w:r>
        <w:r w:rsidR="0053485A">
          <w:rPr>
            <w:noProof/>
            <w:webHidden/>
          </w:rPr>
          <w:fldChar w:fldCharType="end"/>
        </w:r>
      </w:hyperlink>
    </w:p>
    <w:p w14:paraId="00C102F4" w14:textId="0E4FF7B6" w:rsidR="0053485A" w:rsidRDefault="004E2C3E">
      <w:pPr>
        <w:pStyle w:val="TOC1"/>
        <w:rPr>
          <w:rFonts w:asciiTheme="minorHAnsi" w:hAnsiTheme="minorHAnsi" w:cstheme="minorBidi"/>
          <w:bCs w:val="0"/>
          <w:noProof/>
          <w:sz w:val="22"/>
          <w:szCs w:val="22"/>
          <w:lang w:eastAsia="id-ID"/>
        </w:rPr>
      </w:pPr>
      <w:hyperlink w:anchor="_Toc82945520" w:history="1">
        <w:r w:rsidR="0053485A" w:rsidRPr="005118FB">
          <w:rPr>
            <w:rStyle w:val="Hyperlink"/>
            <w:noProof/>
          </w:rPr>
          <w:t>BAB I</w:t>
        </w:r>
        <w:r w:rsidR="00D52B64">
          <w:rPr>
            <w:rStyle w:val="Hyperlink"/>
            <w:noProof/>
          </w:rPr>
          <w:t xml:space="preserve"> PENDAHULUAN </w:t>
        </w:r>
        <w:r w:rsidR="0053485A">
          <w:rPr>
            <w:noProof/>
            <w:webHidden/>
          </w:rPr>
          <w:tab/>
        </w:r>
        <w:r w:rsidR="0053485A">
          <w:rPr>
            <w:noProof/>
            <w:webHidden/>
          </w:rPr>
          <w:fldChar w:fldCharType="begin"/>
        </w:r>
        <w:r w:rsidR="0053485A">
          <w:rPr>
            <w:noProof/>
            <w:webHidden/>
          </w:rPr>
          <w:instrText xml:space="preserve"> PAGEREF _Toc82945520 \h </w:instrText>
        </w:r>
        <w:r w:rsidR="0053485A">
          <w:rPr>
            <w:noProof/>
            <w:webHidden/>
          </w:rPr>
        </w:r>
        <w:r w:rsidR="0053485A">
          <w:rPr>
            <w:noProof/>
            <w:webHidden/>
          </w:rPr>
          <w:fldChar w:fldCharType="separate"/>
        </w:r>
        <w:r w:rsidR="00CC185F">
          <w:rPr>
            <w:noProof/>
            <w:webHidden/>
          </w:rPr>
          <w:t>1</w:t>
        </w:r>
        <w:r w:rsidR="0053485A">
          <w:rPr>
            <w:noProof/>
            <w:webHidden/>
          </w:rPr>
          <w:fldChar w:fldCharType="end"/>
        </w:r>
      </w:hyperlink>
    </w:p>
    <w:p w14:paraId="079AF282" w14:textId="77777777" w:rsidR="0053485A" w:rsidRDefault="004E2C3E">
      <w:pPr>
        <w:pStyle w:val="TOC2"/>
        <w:rPr>
          <w:rFonts w:asciiTheme="minorHAnsi" w:eastAsiaTheme="minorEastAsia" w:hAnsiTheme="minorHAnsi" w:cstheme="minorBidi"/>
          <w:noProof/>
          <w:sz w:val="22"/>
          <w:szCs w:val="22"/>
          <w:lang w:eastAsia="id-ID"/>
        </w:rPr>
      </w:pPr>
      <w:hyperlink w:anchor="_Toc82945521" w:history="1">
        <w:r w:rsidR="0053485A" w:rsidRPr="005118FB">
          <w:rPr>
            <w:rStyle w:val="Hyperlink"/>
            <w:noProof/>
            <w:lang w:val="en-US"/>
          </w:rPr>
          <w:t>1.1</w:t>
        </w:r>
        <w:r w:rsidR="0053485A">
          <w:rPr>
            <w:rFonts w:asciiTheme="minorHAnsi" w:eastAsiaTheme="minorEastAsia" w:hAnsiTheme="minorHAnsi" w:cstheme="minorBidi"/>
            <w:noProof/>
            <w:sz w:val="22"/>
            <w:szCs w:val="22"/>
            <w:lang w:eastAsia="id-ID"/>
          </w:rPr>
          <w:tab/>
        </w:r>
        <w:r w:rsidR="0053485A" w:rsidRPr="005118FB">
          <w:rPr>
            <w:rStyle w:val="Hyperlink"/>
            <w:noProof/>
            <w:lang w:val="en-US"/>
          </w:rPr>
          <w:t>Tujuan</w:t>
        </w:r>
        <w:r w:rsidR="0053485A">
          <w:rPr>
            <w:noProof/>
            <w:webHidden/>
          </w:rPr>
          <w:tab/>
        </w:r>
        <w:r w:rsidR="0053485A">
          <w:rPr>
            <w:noProof/>
            <w:webHidden/>
          </w:rPr>
          <w:fldChar w:fldCharType="begin"/>
        </w:r>
        <w:r w:rsidR="0053485A">
          <w:rPr>
            <w:noProof/>
            <w:webHidden/>
          </w:rPr>
          <w:instrText xml:space="preserve"> PAGEREF _Toc82945521 \h </w:instrText>
        </w:r>
        <w:r w:rsidR="0053485A">
          <w:rPr>
            <w:noProof/>
            <w:webHidden/>
          </w:rPr>
        </w:r>
        <w:r w:rsidR="0053485A">
          <w:rPr>
            <w:noProof/>
            <w:webHidden/>
          </w:rPr>
          <w:fldChar w:fldCharType="separate"/>
        </w:r>
        <w:r w:rsidR="00CC185F">
          <w:rPr>
            <w:noProof/>
            <w:webHidden/>
          </w:rPr>
          <w:t>1</w:t>
        </w:r>
        <w:r w:rsidR="0053485A">
          <w:rPr>
            <w:noProof/>
            <w:webHidden/>
          </w:rPr>
          <w:fldChar w:fldCharType="end"/>
        </w:r>
      </w:hyperlink>
    </w:p>
    <w:p w14:paraId="5E560A9E" w14:textId="77777777" w:rsidR="0053485A" w:rsidRDefault="004E2C3E">
      <w:pPr>
        <w:pStyle w:val="TOC2"/>
        <w:rPr>
          <w:rFonts w:asciiTheme="minorHAnsi" w:eastAsiaTheme="minorEastAsia" w:hAnsiTheme="minorHAnsi" w:cstheme="minorBidi"/>
          <w:noProof/>
          <w:sz w:val="22"/>
          <w:szCs w:val="22"/>
          <w:lang w:eastAsia="id-ID"/>
        </w:rPr>
      </w:pPr>
      <w:hyperlink w:anchor="_Toc82945522" w:history="1">
        <w:r w:rsidR="0053485A" w:rsidRPr="005118FB">
          <w:rPr>
            <w:rStyle w:val="Hyperlink"/>
            <w:noProof/>
          </w:rPr>
          <w:t>1.2</w:t>
        </w:r>
        <w:r w:rsidR="0053485A">
          <w:rPr>
            <w:rFonts w:asciiTheme="minorHAnsi" w:eastAsiaTheme="minorEastAsia" w:hAnsiTheme="minorHAnsi" w:cstheme="minorBidi"/>
            <w:noProof/>
            <w:sz w:val="22"/>
            <w:szCs w:val="22"/>
            <w:lang w:eastAsia="id-ID"/>
          </w:rPr>
          <w:tab/>
        </w:r>
        <w:r w:rsidR="0053485A" w:rsidRPr="005118FB">
          <w:rPr>
            <w:rStyle w:val="Hyperlink"/>
            <w:noProof/>
          </w:rPr>
          <w:t>Dasar Teori</w:t>
        </w:r>
        <w:r w:rsidR="0053485A">
          <w:rPr>
            <w:noProof/>
            <w:webHidden/>
          </w:rPr>
          <w:tab/>
        </w:r>
        <w:r w:rsidR="0053485A">
          <w:rPr>
            <w:noProof/>
            <w:webHidden/>
          </w:rPr>
          <w:fldChar w:fldCharType="begin"/>
        </w:r>
        <w:r w:rsidR="0053485A">
          <w:rPr>
            <w:noProof/>
            <w:webHidden/>
          </w:rPr>
          <w:instrText xml:space="preserve"> PAGEREF _Toc82945522 \h </w:instrText>
        </w:r>
        <w:r w:rsidR="0053485A">
          <w:rPr>
            <w:noProof/>
            <w:webHidden/>
          </w:rPr>
        </w:r>
        <w:r w:rsidR="0053485A">
          <w:rPr>
            <w:noProof/>
            <w:webHidden/>
          </w:rPr>
          <w:fldChar w:fldCharType="separate"/>
        </w:r>
        <w:r w:rsidR="00CC185F">
          <w:rPr>
            <w:noProof/>
            <w:webHidden/>
          </w:rPr>
          <w:t>1</w:t>
        </w:r>
        <w:r w:rsidR="0053485A">
          <w:rPr>
            <w:noProof/>
            <w:webHidden/>
          </w:rPr>
          <w:fldChar w:fldCharType="end"/>
        </w:r>
      </w:hyperlink>
    </w:p>
    <w:p w14:paraId="25E226E1" w14:textId="77777777" w:rsidR="0053485A" w:rsidRDefault="004E2C3E">
      <w:pPr>
        <w:pStyle w:val="TOC2"/>
        <w:rPr>
          <w:rFonts w:asciiTheme="minorHAnsi" w:eastAsiaTheme="minorEastAsia" w:hAnsiTheme="minorHAnsi" w:cstheme="minorBidi"/>
          <w:noProof/>
          <w:sz w:val="22"/>
          <w:szCs w:val="22"/>
          <w:lang w:eastAsia="id-ID"/>
        </w:rPr>
      </w:pPr>
      <w:hyperlink w:anchor="_Toc82945523" w:history="1">
        <w:r w:rsidR="0053485A" w:rsidRPr="005118FB">
          <w:rPr>
            <w:rStyle w:val="Hyperlink"/>
            <w:noProof/>
          </w:rPr>
          <w:t>1.3</w:t>
        </w:r>
        <w:r w:rsidR="0053485A">
          <w:rPr>
            <w:rFonts w:asciiTheme="minorHAnsi" w:eastAsiaTheme="minorEastAsia" w:hAnsiTheme="minorHAnsi" w:cstheme="minorBidi"/>
            <w:noProof/>
            <w:sz w:val="22"/>
            <w:szCs w:val="22"/>
            <w:lang w:eastAsia="id-ID"/>
          </w:rPr>
          <w:tab/>
        </w:r>
        <w:r w:rsidR="0053485A" w:rsidRPr="005118FB">
          <w:rPr>
            <w:rStyle w:val="Hyperlink"/>
            <w:noProof/>
          </w:rPr>
          <w:t>Implementasi</w:t>
        </w:r>
        <w:r w:rsidR="0053485A">
          <w:rPr>
            <w:noProof/>
            <w:webHidden/>
          </w:rPr>
          <w:tab/>
        </w:r>
        <w:r w:rsidR="0053485A">
          <w:rPr>
            <w:noProof/>
            <w:webHidden/>
          </w:rPr>
          <w:fldChar w:fldCharType="begin"/>
        </w:r>
        <w:r w:rsidR="0053485A">
          <w:rPr>
            <w:noProof/>
            <w:webHidden/>
          </w:rPr>
          <w:instrText xml:space="preserve"> PAGEREF _Toc82945523 \h </w:instrText>
        </w:r>
        <w:r w:rsidR="0053485A">
          <w:rPr>
            <w:noProof/>
            <w:webHidden/>
          </w:rPr>
        </w:r>
        <w:r w:rsidR="0053485A">
          <w:rPr>
            <w:noProof/>
            <w:webHidden/>
          </w:rPr>
          <w:fldChar w:fldCharType="separate"/>
        </w:r>
        <w:r w:rsidR="00CC185F">
          <w:rPr>
            <w:noProof/>
            <w:webHidden/>
          </w:rPr>
          <w:t>5</w:t>
        </w:r>
        <w:r w:rsidR="0053485A">
          <w:rPr>
            <w:noProof/>
            <w:webHidden/>
          </w:rPr>
          <w:fldChar w:fldCharType="end"/>
        </w:r>
      </w:hyperlink>
    </w:p>
    <w:p w14:paraId="6FFA4EDE" w14:textId="2CDEC454" w:rsidR="0053485A" w:rsidRDefault="004E2C3E">
      <w:pPr>
        <w:pStyle w:val="TOC1"/>
        <w:rPr>
          <w:rFonts w:asciiTheme="minorHAnsi" w:hAnsiTheme="minorHAnsi" w:cstheme="minorBidi"/>
          <w:bCs w:val="0"/>
          <w:noProof/>
          <w:sz w:val="22"/>
          <w:szCs w:val="22"/>
          <w:lang w:eastAsia="id-ID"/>
        </w:rPr>
      </w:pPr>
      <w:hyperlink w:anchor="_Toc82945524" w:history="1">
        <w:r w:rsidR="0053485A" w:rsidRPr="005118FB">
          <w:rPr>
            <w:rStyle w:val="Hyperlink"/>
            <w:noProof/>
          </w:rPr>
          <w:t>BAB II</w:t>
        </w:r>
        <w:r w:rsidR="00D52B64">
          <w:rPr>
            <w:rStyle w:val="Hyperlink"/>
            <w:noProof/>
          </w:rPr>
          <w:t xml:space="preserve"> PEMBAHASAN</w:t>
        </w:r>
        <w:r w:rsidR="0053485A">
          <w:rPr>
            <w:noProof/>
            <w:webHidden/>
          </w:rPr>
          <w:tab/>
        </w:r>
        <w:r w:rsidR="0053485A">
          <w:rPr>
            <w:noProof/>
            <w:webHidden/>
          </w:rPr>
          <w:fldChar w:fldCharType="begin"/>
        </w:r>
        <w:r w:rsidR="0053485A">
          <w:rPr>
            <w:noProof/>
            <w:webHidden/>
          </w:rPr>
          <w:instrText xml:space="preserve"> PAGEREF _Toc82945524 \h </w:instrText>
        </w:r>
        <w:r w:rsidR="0053485A">
          <w:rPr>
            <w:noProof/>
            <w:webHidden/>
          </w:rPr>
        </w:r>
        <w:r w:rsidR="0053485A">
          <w:rPr>
            <w:noProof/>
            <w:webHidden/>
          </w:rPr>
          <w:fldChar w:fldCharType="separate"/>
        </w:r>
        <w:r w:rsidR="00CC185F">
          <w:rPr>
            <w:noProof/>
            <w:webHidden/>
          </w:rPr>
          <w:t>15</w:t>
        </w:r>
        <w:r w:rsidR="0053485A">
          <w:rPr>
            <w:noProof/>
            <w:webHidden/>
          </w:rPr>
          <w:fldChar w:fldCharType="end"/>
        </w:r>
      </w:hyperlink>
    </w:p>
    <w:p w14:paraId="70B07F46" w14:textId="77777777" w:rsidR="0053485A" w:rsidRDefault="004E2C3E">
      <w:pPr>
        <w:pStyle w:val="TOC2"/>
        <w:rPr>
          <w:rFonts w:asciiTheme="minorHAnsi" w:eastAsiaTheme="minorEastAsia" w:hAnsiTheme="minorHAnsi" w:cstheme="minorBidi"/>
          <w:noProof/>
          <w:sz w:val="22"/>
          <w:szCs w:val="22"/>
          <w:lang w:eastAsia="id-ID"/>
        </w:rPr>
      </w:pPr>
      <w:hyperlink w:anchor="_Toc82945525" w:history="1">
        <w:r w:rsidR="0053485A" w:rsidRPr="005118FB">
          <w:rPr>
            <w:rStyle w:val="Hyperlink"/>
            <w:noProof/>
          </w:rPr>
          <w:t>2.1</w:t>
        </w:r>
        <w:r w:rsidR="0053485A">
          <w:rPr>
            <w:rFonts w:asciiTheme="minorHAnsi" w:eastAsiaTheme="minorEastAsia" w:hAnsiTheme="minorHAnsi" w:cstheme="minorBidi"/>
            <w:noProof/>
            <w:sz w:val="22"/>
            <w:szCs w:val="22"/>
            <w:lang w:eastAsia="id-ID"/>
          </w:rPr>
          <w:tab/>
        </w:r>
        <w:r w:rsidR="0053485A" w:rsidRPr="005118FB">
          <w:rPr>
            <w:rStyle w:val="Hyperlink"/>
            <w:noProof/>
          </w:rPr>
          <w:t>Latihan</w:t>
        </w:r>
        <w:r w:rsidR="0053485A">
          <w:rPr>
            <w:noProof/>
            <w:webHidden/>
          </w:rPr>
          <w:tab/>
        </w:r>
        <w:r w:rsidR="0053485A">
          <w:rPr>
            <w:noProof/>
            <w:webHidden/>
          </w:rPr>
          <w:fldChar w:fldCharType="begin"/>
        </w:r>
        <w:r w:rsidR="0053485A">
          <w:rPr>
            <w:noProof/>
            <w:webHidden/>
          </w:rPr>
          <w:instrText xml:space="preserve"> PAGEREF _Toc82945525 \h </w:instrText>
        </w:r>
        <w:r w:rsidR="0053485A">
          <w:rPr>
            <w:noProof/>
            <w:webHidden/>
          </w:rPr>
        </w:r>
        <w:r w:rsidR="0053485A">
          <w:rPr>
            <w:noProof/>
            <w:webHidden/>
          </w:rPr>
          <w:fldChar w:fldCharType="separate"/>
        </w:r>
        <w:r w:rsidR="00CC185F">
          <w:rPr>
            <w:noProof/>
            <w:webHidden/>
          </w:rPr>
          <w:t>15</w:t>
        </w:r>
        <w:r w:rsidR="0053485A">
          <w:rPr>
            <w:noProof/>
            <w:webHidden/>
          </w:rPr>
          <w:fldChar w:fldCharType="end"/>
        </w:r>
      </w:hyperlink>
    </w:p>
    <w:p w14:paraId="3E0F9E89" w14:textId="791EA1BB" w:rsidR="0053485A" w:rsidRDefault="004E2C3E">
      <w:pPr>
        <w:pStyle w:val="TOC1"/>
        <w:rPr>
          <w:rFonts w:asciiTheme="minorHAnsi" w:hAnsiTheme="minorHAnsi" w:cstheme="minorBidi"/>
          <w:bCs w:val="0"/>
          <w:noProof/>
          <w:sz w:val="22"/>
          <w:szCs w:val="22"/>
          <w:lang w:eastAsia="id-ID"/>
        </w:rPr>
      </w:pPr>
      <w:hyperlink w:anchor="_Toc82945526" w:history="1">
        <w:r w:rsidR="0053485A" w:rsidRPr="005118FB">
          <w:rPr>
            <w:rStyle w:val="Hyperlink"/>
            <w:noProof/>
            <w:lang w:val="en-US"/>
          </w:rPr>
          <w:t xml:space="preserve">BAB </w:t>
        </w:r>
        <w:r w:rsidR="0053485A" w:rsidRPr="005118FB">
          <w:rPr>
            <w:rStyle w:val="Hyperlink"/>
            <w:noProof/>
          </w:rPr>
          <w:t>III</w:t>
        </w:r>
        <w:r w:rsidR="00D52B64">
          <w:rPr>
            <w:rStyle w:val="Hyperlink"/>
            <w:noProof/>
          </w:rPr>
          <w:t xml:space="preserve"> PENUTUP</w:t>
        </w:r>
        <w:r w:rsidR="0053485A">
          <w:rPr>
            <w:noProof/>
            <w:webHidden/>
          </w:rPr>
          <w:tab/>
        </w:r>
        <w:r w:rsidR="0053485A">
          <w:rPr>
            <w:noProof/>
            <w:webHidden/>
          </w:rPr>
          <w:fldChar w:fldCharType="begin"/>
        </w:r>
        <w:r w:rsidR="0053485A">
          <w:rPr>
            <w:noProof/>
            <w:webHidden/>
          </w:rPr>
          <w:instrText xml:space="preserve"> PAGEREF _Toc82945526 \h </w:instrText>
        </w:r>
        <w:r w:rsidR="0053485A">
          <w:rPr>
            <w:noProof/>
            <w:webHidden/>
          </w:rPr>
        </w:r>
        <w:r w:rsidR="0053485A">
          <w:rPr>
            <w:noProof/>
            <w:webHidden/>
          </w:rPr>
          <w:fldChar w:fldCharType="separate"/>
        </w:r>
        <w:r w:rsidR="00CC185F">
          <w:rPr>
            <w:noProof/>
            <w:webHidden/>
          </w:rPr>
          <w:t>22</w:t>
        </w:r>
        <w:r w:rsidR="0053485A">
          <w:rPr>
            <w:noProof/>
            <w:webHidden/>
          </w:rPr>
          <w:fldChar w:fldCharType="end"/>
        </w:r>
      </w:hyperlink>
    </w:p>
    <w:p w14:paraId="7841BC37" w14:textId="77777777" w:rsidR="0053485A" w:rsidRDefault="004E2C3E">
      <w:pPr>
        <w:pStyle w:val="TOC2"/>
        <w:rPr>
          <w:rFonts w:asciiTheme="minorHAnsi" w:eastAsiaTheme="minorEastAsia" w:hAnsiTheme="minorHAnsi" w:cstheme="minorBidi"/>
          <w:noProof/>
          <w:sz w:val="22"/>
          <w:szCs w:val="22"/>
          <w:lang w:eastAsia="id-ID"/>
        </w:rPr>
      </w:pPr>
      <w:hyperlink w:anchor="_Toc82945527" w:history="1">
        <w:r w:rsidR="0053485A" w:rsidRPr="005118FB">
          <w:rPr>
            <w:rStyle w:val="Hyperlink"/>
            <w:noProof/>
          </w:rPr>
          <w:t>3.1</w:t>
        </w:r>
        <w:r w:rsidR="0053485A">
          <w:rPr>
            <w:rFonts w:asciiTheme="minorHAnsi" w:eastAsiaTheme="minorEastAsia" w:hAnsiTheme="minorHAnsi" w:cstheme="minorBidi"/>
            <w:noProof/>
            <w:sz w:val="22"/>
            <w:szCs w:val="22"/>
            <w:lang w:eastAsia="id-ID"/>
          </w:rPr>
          <w:tab/>
        </w:r>
        <w:r w:rsidR="0053485A" w:rsidRPr="005118FB">
          <w:rPr>
            <w:rStyle w:val="Hyperlink"/>
            <w:noProof/>
          </w:rPr>
          <w:t>Kesimpulan</w:t>
        </w:r>
        <w:r w:rsidR="0053485A">
          <w:rPr>
            <w:noProof/>
            <w:webHidden/>
          </w:rPr>
          <w:tab/>
        </w:r>
        <w:r w:rsidR="0053485A">
          <w:rPr>
            <w:noProof/>
            <w:webHidden/>
          </w:rPr>
          <w:fldChar w:fldCharType="begin"/>
        </w:r>
        <w:r w:rsidR="0053485A">
          <w:rPr>
            <w:noProof/>
            <w:webHidden/>
          </w:rPr>
          <w:instrText xml:space="preserve"> PAGEREF _Toc82945527 \h </w:instrText>
        </w:r>
        <w:r w:rsidR="0053485A">
          <w:rPr>
            <w:noProof/>
            <w:webHidden/>
          </w:rPr>
        </w:r>
        <w:r w:rsidR="0053485A">
          <w:rPr>
            <w:noProof/>
            <w:webHidden/>
          </w:rPr>
          <w:fldChar w:fldCharType="separate"/>
        </w:r>
        <w:r w:rsidR="00CC185F">
          <w:rPr>
            <w:noProof/>
            <w:webHidden/>
          </w:rPr>
          <w:t>22</w:t>
        </w:r>
        <w:r w:rsidR="0053485A">
          <w:rPr>
            <w:noProof/>
            <w:webHidden/>
          </w:rPr>
          <w:fldChar w:fldCharType="end"/>
        </w:r>
      </w:hyperlink>
    </w:p>
    <w:p w14:paraId="0CDE9101" w14:textId="77777777" w:rsidR="0053485A" w:rsidRDefault="004E2C3E">
      <w:pPr>
        <w:pStyle w:val="TOC1"/>
        <w:rPr>
          <w:rFonts w:asciiTheme="minorHAnsi" w:hAnsiTheme="minorHAnsi" w:cstheme="minorBidi"/>
          <w:bCs w:val="0"/>
          <w:noProof/>
          <w:sz w:val="22"/>
          <w:szCs w:val="22"/>
          <w:lang w:eastAsia="id-ID"/>
        </w:rPr>
      </w:pPr>
      <w:hyperlink w:anchor="_Toc82945528" w:history="1">
        <w:r w:rsidR="0053485A" w:rsidRPr="005118FB">
          <w:rPr>
            <w:rStyle w:val="Hyperlink"/>
            <w:noProof/>
            <w:lang w:val="en-US"/>
          </w:rPr>
          <w:t>DAFTAR PUSTAKA</w:t>
        </w:r>
        <w:r w:rsidR="0053485A">
          <w:rPr>
            <w:noProof/>
            <w:webHidden/>
          </w:rPr>
          <w:tab/>
        </w:r>
        <w:r w:rsidR="0053485A">
          <w:rPr>
            <w:noProof/>
            <w:webHidden/>
          </w:rPr>
          <w:fldChar w:fldCharType="begin"/>
        </w:r>
        <w:r w:rsidR="0053485A">
          <w:rPr>
            <w:noProof/>
            <w:webHidden/>
          </w:rPr>
          <w:instrText xml:space="preserve"> PAGEREF _Toc82945528 \h </w:instrText>
        </w:r>
        <w:r w:rsidR="0053485A">
          <w:rPr>
            <w:noProof/>
            <w:webHidden/>
          </w:rPr>
        </w:r>
        <w:r w:rsidR="0053485A">
          <w:rPr>
            <w:noProof/>
            <w:webHidden/>
          </w:rPr>
          <w:fldChar w:fldCharType="separate"/>
        </w:r>
        <w:r w:rsidR="00CC185F">
          <w:rPr>
            <w:noProof/>
            <w:webHidden/>
          </w:rPr>
          <w:t>23</w:t>
        </w:r>
        <w:r w:rsidR="0053485A">
          <w:rPr>
            <w:noProof/>
            <w:webHidden/>
          </w:rPr>
          <w:fldChar w:fldCharType="end"/>
        </w:r>
      </w:hyperlink>
    </w:p>
    <w:p w14:paraId="2BAB05D4" w14:textId="78E74B8D" w:rsidR="002A2A27" w:rsidRDefault="00852A52" w:rsidP="0053485A">
      <w:r>
        <w:fldChar w:fldCharType="end"/>
      </w:r>
    </w:p>
    <w:p w14:paraId="6C3064C1" w14:textId="77777777" w:rsidR="0053485A" w:rsidRDefault="0053485A" w:rsidP="0053485A"/>
    <w:p w14:paraId="17962FD6" w14:textId="77777777" w:rsidR="0053485A" w:rsidRDefault="0053485A" w:rsidP="0053485A"/>
    <w:p w14:paraId="77B5D19F" w14:textId="77777777" w:rsidR="0053485A" w:rsidRDefault="0053485A" w:rsidP="0053485A"/>
    <w:p w14:paraId="1537B966" w14:textId="77777777" w:rsidR="0053485A" w:rsidRDefault="0053485A" w:rsidP="0053485A"/>
    <w:p w14:paraId="15D0429E" w14:textId="77777777" w:rsidR="0053485A" w:rsidRDefault="0053485A" w:rsidP="0053485A"/>
    <w:p w14:paraId="71986297" w14:textId="77777777" w:rsidR="0053485A" w:rsidRDefault="0053485A" w:rsidP="0053485A"/>
    <w:p w14:paraId="7E0B27B9" w14:textId="77777777" w:rsidR="0053485A" w:rsidRDefault="0053485A" w:rsidP="0053485A"/>
    <w:p w14:paraId="0CFFE191" w14:textId="77777777" w:rsidR="0053485A" w:rsidRDefault="0053485A" w:rsidP="0053485A"/>
    <w:p w14:paraId="4F7D26CE" w14:textId="77777777" w:rsidR="0053485A" w:rsidRDefault="0053485A" w:rsidP="0053485A"/>
    <w:p w14:paraId="0F469058" w14:textId="77777777" w:rsidR="0053485A" w:rsidRDefault="0053485A" w:rsidP="0053485A"/>
    <w:p w14:paraId="211C3BD7" w14:textId="77777777" w:rsidR="0053485A" w:rsidRDefault="0053485A" w:rsidP="0053485A"/>
    <w:p w14:paraId="53305F9A" w14:textId="77777777" w:rsidR="0053485A" w:rsidRDefault="0053485A" w:rsidP="0053485A"/>
    <w:p w14:paraId="01D06F24" w14:textId="77777777" w:rsidR="0053485A" w:rsidRDefault="0053485A" w:rsidP="0053485A"/>
    <w:p w14:paraId="3444638A" w14:textId="77777777" w:rsidR="0053485A" w:rsidRDefault="0053485A" w:rsidP="0053485A"/>
    <w:p w14:paraId="3EAB6619" w14:textId="77777777" w:rsidR="0053485A" w:rsidRDefault="0053485A" w:rsidP="0053485A"/>
    <w:p w14:paraId="5078AA11" w14:textId="77777777" w:rsidR="0053485A" w:rsidRDefault="0053485A" w:rsidP="0053485A"/>
    <w:p w14:paraId="402137FA" w14:textId="77777777" w:rsidR="0053485A" w:rsidRDefault="0053485A" w:rsidP="0053485A"/>
    <w:p w14:paraId="556D3794" w14:textId="77777777" w:rsidR="0053485A" w:rsidRDefault="0053485A" w:rsidP="0053485A"/>
    <w:p w14:paraId="59FA06B9" w14:textId="77777777" w:rsidR="0053485A" w:rsidRDefault="0053485A" w:rsidP="0053485A"/>
    <w:p w14:paraId="38D2C78F" w14:textId="77777777" w:rsidR="0053485A" w:rsidRDefault="0053485A" w:rsidP="0053485A"/>
    <w:p w14:paraId="366217C2" w14:textId="1F5F7227" w:rsidR="004812C2" w:rsidRPr="00AD0E9B" w:rsidRDefault="004812C2" w:rsidP="004812C2">
      <w:pPr>
        <w:pStyle w:val="Heading1"/>
        <w:numPr>
          <w:ilvl w:val="0"/>
          <w:numId w:val="0"/>
        </w:numPr>
      </w:pPr>
      <w:r w:rsidRPr="004812C2">
        <w:lastRenderedPageBreak/>
        <w:t xml:space="preserve"> </w:t>
      </w:r>
      <w:bookmarkStart w:id="19" w:name="_Toc82945519"/>
      <w:r w:rsidRPr="00AD0E9B">
        <w:t>DAFTAR</w:t>
      </w:r>
      <w:r>
        <w:t xml:space="preserve"> GAMBAR</w:t>
      </w:r>
      <w:bookmarkEnd w:id="19"/>
    </w:p>
    <w:p w14:paraId="3142656B" w14:textId="6C364225" w:rsidR="0008276B" w:rsidRDefault="0008276B" w:rsidP="004812C2">
      <w:pPr>
        <w:pStyle w:val="BAB"/>
        <w:jc w:val="left"/>
      </w:pPr>
    </w:p>
    <w:p w14:paraId="516D9320" w14:textId="77777777" w:rsidR="0053485A" w:rsidRPr="00AD0E9B" w:rsidRDefault="0053485A" w:rsidP="004812C2">
      <w:pPr>
        <w:pStyle w:val="BAB"/>
        <w:jc w:val="left"/>
      </w:pPr>
    </w:p>
    <w:p w14:paraId="49867A66" w14:textId="77777777" w:rsidR="0053485A" w:rsidRDefault="0008276B">
      <w:pPr>
        <w:pStyle w:val="TableofFigures"/>
        <w:tabs>
          <w:tab w:val="right" w:leader="dot" w:pos="7928"/>
        </w:tabs>
        <w:rPr>
          <w:rFonts w:asciiTheme="minorHAnsi" w:eastAsiaTheme="minorEastAsia" w:hAnsiTheme="minorHAnsi"/>
          <w:noProof/>
          <w:sz w:val="22"/>
          <w:lang w:eastAsia="id-ID"/>
        </w:rPr>
      </w:pPr>
      <w:r>
        <w:rPr>
          <w:b/>
        </w:rPr>
        <w:fldChar w:fldCharType="begin"/>
      </w:r>
      <w:r>
        <w:rPr>
          <w:b/>
        </w:rPr>
        <w:instrText xml:space="preserve"> TOC \h \z \c "Gambar" </w:instrText>
      </w:r>
      <w:r>
        <w:rPr>
          <w:b/>
        </w:rPr>
        <w:fldChar w:fldCharType="separate"/>
      </w:r>
      <w:hyperlink w:anchor="_Toc82945491" w:history="1">
        <w:r w:rsidR="0053485A" w:rsidRPr="00326AF3">
          <w:rPr>
            <w:rStyle w:val="Hyperlink"/>
            <w:noProof/>
          </w:rPr>
          <w:t>Gambar 1 Tampilan Matlab</w:t>
        </w:r>
        <w:r w:rsidR="0053485A">
          <w:rPr>
            <w:noProof/>
            <w:webHidden/>
          </w:rPr>
          <w:tab/>
        </w:r>
        <w:r w:rsidR="0053485A">
          <w:rPr>
            <w:noProof/>
            <w:webHidden/>
          </w:rPr>
          <w:fldChar w:fldCharType="begin"/>
        </w:r>
        <w:r w:rsidR="0053485A">
          <w:rPr>
            <w:noProof/>
            <w:webHidden/>
          </w:rPr>
          <w:instrText xml:space="preserve"> PAGEREF _Toc82945491 \h </w:instrText>
        </w:r>
        <w:r w:rsidR="0053485A">
          <w:rPr>
            <w:noProof/>
            <w:webHidden/>
          </w:rPr>
        </w:r>
        <w:r w:rsidR="0053485A">
          <w:rPr>
            <w:noProof/>
            <w:webHidden/>
          </w:rPr>
          <w:fldChar w:fldCharType="separate"/>
        </w:r>
        <w:r w:rsidR="00CC185F">
          <w:rPr>
            <w:noProof/>
            <w:webHidden/>
          </w:rPr>
          <w:t>2</w:t>
        </w:r>
        <w:r w:rsidR="0053485A">
          <w:rPr>
            <w:noProof/>
            <w:webHidden/>
          </w:rPr>
          <w:fldChar w:fldCharType="end"/>
        </w:r>
      </w:hyperlink>
    </w:p>
    <w:p w14:paraId="4712659C"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2" w:history="1">
        <w:r w:rsidR="0053485A" w:rsidRPr="00326AF3">
          <w:rPr>
            <w:rStyle w:val="Hyperlink"/>
            <w:noProof/>
          </w:rPr>
          <w:t>Gambar 2 Perintah imshow</w:t>
        </w:r>
        <w:r w:rsidR="0053485A">
          <w:rPr>
            <w:noProof/>
            <w:webHidden/>
          </w:rPr>
          <w:tab/>
        </w:r>
        <w:r w:rsidR="0053485A">
          <w:rPr>
            <w:noProof/>
            <w:webHidden/>
          </w:rPr>
          <w:fldChar w:fldCharType="begin"/>
        </w:r>
        <w:r w:rsidR="0053485A">
          <w:rPr>
            <w:noProof/>
            <w:webHidden/>
          </w:rPr>
          <w:instrText xml:space="preserve"> PAGEREF _Toc82945492 \h </w:instrText>
        </w:r>
        <w:r w:rsidR="0053485A">
          <w:rPr>
            <w:noProof/>
            <w:webHidden/>
          </w:rPr>
        </w:r>
        <w:r w:rsidR="0053485A">
          <w:rPr>
            <w:noProof/>
            <w:webHidden/>
          </w:rPr>
          <w:fldChar w:fldCharType="separate"/>
        </w:r>
        <w:r w:rsidR="00CC185F">
          <w:rPr>
            <w:noProof/>
            <w:webHidden/>
          </w:rPr>
          <w:t>5</w:t>
        </w:r>
        <w:r w:rsidR="0053485A">
          <w:rPr>
            <w:noProof/>
            <w:webHidden/>
          </w:rPr>
          <w:fldChar w:fldCharType="end"/>
        </w:r>
      </w:hyperlink>
    </w:p>
    <w:p w14:paraId="27D0E13F"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3" w:history="1">
        <w:r w:rsidR="0053485A" w:rsidRPr="00326AF3">
          <w:rPr>
            <w:rStyle w:val="Hyperlink"/>
            <w:noProof/>
          </w:rPr>
          <w:t>Gambar 3 Hasil perintah imshow</w:t>
        </w:r>
        <w:r w:rsidR="0053485A">
          <w:rPr>
            <w:noProof/>
            <w:webHidden/>
          </w:rPr>
          <w:tab/>
        </w:r>
        <w:r w:rsidR="0053485A">
          <w:rPr>
            <w:noProof/>
            <w:webHidden/>
          </w:rPr>
          <w:fldChar w:fldCharType="begin"/>
        </w:r>
        <w:r w:rsidR="0053485A">
          <w:rPr>
            <w:noProof/>
            <w:webHidden/>
          </w:rPr>
          <w:instrText xml:space="preserve"> PAGEREF _Toc82945493 \h </w:instrText>
        </w:r>
        <w:r w:rsidR="0053485A">
          <w:rPr>
            <w:noProof/>
            <w:webHidden/>
          </w:rPr>
        </w:r>
        <w:r w:rsidR="0053485A">
          <w:rPr>
            <w:noProof/>
            <w:webHidden/>
          </w:rPr>
          <w:fldChar w:fldCharType="separate"/>
        </w:r>
        <w:r w:rsidR="00CC185F">
          <w:rPr>
            <w:noProof/>
            <w:webHidden/>
          </w:rPr>
          <w:t>5</w:t>
        </w:r>
        <w:r w:rsidR="0053485A">
          <w:rPr>
            <w:noProof/>
            <w:webHidden/>
          </w:rPr>
          <w:fldChar w:fldCharType="end"/>
        </w:r>
      </w:hyperlink>
    </w:p>
    <w:p w14:paraId="135E03FB"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4" w:history="1">
        <w:r w:rsidR="0053485A" w:rsidRPr="00326AF3">
          <w:rPr>
            <w:rStyle w:val="Hyperlink"/>
            <w:noProof/>
          </w:rPr>
          <w:t>Gambar 4 New Script</w:t>
        </w:r>
        <w:r w:rsidR="0053485A">
          <w:rPr>
            <w:noProof/>
            <w:webHidden/>
          </w:rPr>
          <w:tab/>
        </w:r>
        <w:r w:rsidR="0053485A">
          <w:rPr>
            <w:noProof/>
            <w:webHidden/>
          </w:rPr>
          <w:fldChar w:fldCharType="begin"/>
        </w:r>
        <w:r w:rsidR="0053485A">
          <w:rPr>
            <w:noProof/>
            <w:webHidden/>
          </w:rPr>
          <w:instrText xml:space="preserve"> PAGEREF _Toc82945494 \h </w:instrText>
        </w:r>
        <w:r w:rsidR="0053485A">
          <w:rPr>
            <w:noProof/>
            <w:webHidden/>
          </w:rPr>
        </w:r>
        <w:r w:rsidR="0053485A">
          <w:rPr>
            <w:noProof/>
            <w:webHidden/>
          </w:rPr>
          <w:fldChar w:fldCharType="separate"/>
        </w:r>
        <w:r w:rsidR="00CC185F">
          <w:rPr>
            <w:noProof/>
            <w:webHidden/>
          </w:rPr>
          <w:t>6</w:t>
        </w:r>
        <w:r w:rsidR="0053485A">
          <w:rPr>
            <w:noProof/>
            <w:webHidden/>
          </w:rPr>
          <w:fldChar w:fldCharType="end"/>
        </w:r>
      </w:hyperlink>
    </w:p>
    <w:p w14:paraId="18CB82B6"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5" w:history="1">
        <w:r w:rsidR="0053485A" w:rsidRPr="00326AF3">
          <w:rPr>
            <w:rStyle w:val="Hyperlink"/>
            <w:noProof/>
          </w:rPr>
          <w:t>Gambar 5 Lampiran Script baru</w:t>
        </w:r>
        <w:r w:rsidR="0053485A">
          <w:rPr>
            <w:noProof/>
            <w:webHidden/>
          </w:rPr>
          <w:tab/>
        </w:r>
        <w:r w:rsidR="0053485A">
          <w:rPr>
            <w:noProof/>
            <w:webHidden/>
          </w:rPr>
          <w:fldChar w:fldCharType="begin"/>
        </w:r>
        <w:r w:rsidR="0053485A">
          <w:rPr>
            <w:noProof/>
            <w:webHidden/>
          </w:rPr>
          <w:instrText xml:space="preserve"> PAGEREF _Toc82945495 \h </w:instrText>
        </w:r>
        <w:r w:rsidR="0053485A">
          <w:rPr>
            <w:noProof/>
            <w:webHidden/>
          </w:rPr>
        </w:r>
        <w:r w:rsidR="0053485A">
          <w:rPr>
            <w:noProof/>
            <w:webHidden/>
          </w:rPr>
          <w:fldChar w:fldCharType="separate"/>
        </w:r>
        <w:r w:rsidR="00CC185F">
          <w:rPr>
            <w:noProof/>
            <w:webHidden/>
          </w:rPr>
          <w:t>6</w:t>
        </w:r>
        <w:r w:rsidR="0053485A">
          <w:rPr>
            <w:noProof/>
            <w:webHidden/>
          </w:rPr>
          <w:fldChar w:fldCharType="end"/>
        </w:r>
      </w:hyperlink>
    </w:p>
    <w:p w14:paraId="52624161"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6" w:history="1">
        <w:r w:rsidR="0053485A" w:rsidRPr="00326AF3">
          <w:rPr>
            <w:rStyle w:val="Hyperlink"/>
            <w:noProof/>
          </w:rPr>
          <w:t>Gambar 6 Menyimpan file matlab</w:t>
        </w:r>
        <w:r w:rsidR="0053485A">
          <w:rPr>
            <w:noProof/>
            <w:webHidden/>
          </w:rPr>
          <w:tab/>
        </w:r>
        <w:r w:rsidR="0053485A">
          <w:rPr>
            <w:noProof/>
            <w:webHidden/>
          </w:rPr>
          <w:fldChar w:fldCharType="begin"/>
        </w:r>
        <w:r w:rsidR="0053485A">
          <w:rPr>
            <w:noProof/>
            <w:webHidden/>
          </w:rPr>
          <w:instrText xml:space="preserve"> PAGEREF _Toc82945496 \h </w:instrText>
        </w:r>
        <w:r w:rsidR="0053485A">
          <w:rPr>
            <w:noProof/>
            <w:webHidden/>
          </w:rPr>
        </w:r>
        <w:r w:rsidR="0053485A">
          <w:rPr>
            <w:noProof/>
            <w:webHidden/>
          </w:rPr>
          <w:fldChar w:fldCharType="separate"/>
        </w:r>
        <w:r w:rsidR="00CC185F">
          <w:rPr>
            <w:noProof/>
            <w:webHidden/>
          </w:rPr>
          <w:t>6</w:t>
        </w:r>
        <w:r w:rsidR="0053485A">
          <w:rPr>
            <w:noProof/>
            <w:webHidden/>
          </w:rPr>
          <w:fldChar w:fldCharType="end"/>
        </w:r>
      </w:hyperlink>
    </w:p>
    <w:p w14:paraId="1E730819"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7" w:history="1">
        <w:r w:rsidR="0053485A" w:rsidRPr="00326AF3">
          <w:rPr>
            <w:rStyle w:val="Hyperlink"/>
            <w:noProof/>
          </w:rPr>
          <w:t>Gambar 7 Menjalankan File Matlab</w:t>
        </w:r>
        <w:r w:rsidR="0053485A">
          <w:rPr>
            <w:noProof/>
            <w:webHidden/>
          </w:rPr>
          <w:tab/>
        </w:r>
        <w:r w:rsidR="0053485A">
          <w:rPr>
            <w:noProof/>
            <w:webHidden/>
          </w:rPr>
          <w:fldChar w:fldCharType="begin"/>
        </w:r>
        <w:r w:rsidR="0053485A">
          <w:rPr>
            <w:noProof/>
            <w:webHidden/>
          </w:rPr>
          <w:instrText xml:space="preserve"> PAGEREF _Toc82945497 \h </w:instrText>
        </w:r>
        <w:r w:rsidR="0053485A">
          <w:rPr>
            <w:noProof/>
            <w:webHidden/>
          </w:rPr>
        </w:r>
        <w:r w:rsidR="0053485A">
          <w:rPr>
            <w:noProof/>
            <w:webHidden/>
          </w:rPr>
          <w:fldChar w:fldCharType="separate"/>
        </w:r>
        <w:r w:rsidR="00CC185F">
          <w:rPr>
            <w:noProof/>
            <w:webHidden/>
          </w:rPr>
          <w:t>7</w:t>
        </w:r>
        <w:r w:rsidR="0053485A">
          <w:rPr>
            <w:noProof/>
            <w:webHidden/>
          </w:rPr>
          <w:fldChar w:fldCharType="end"/>
        </w:r>
      </w:hyperlink>
    </w:p>
    <w:p w14:paraId="3E0A631A"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8" w:history="1">
        <w:r w:rsidR="0053485A" w:rsidRPr="00326AF3">
          <w:rPr>
            <w:rStyle w:val="Hyperlink"/>
            <w:noProof/>
          </w:rPr>
          <w:t>Gambar 8 Berpindah directory</w:t>
        </w:r>
        <w:r w:rsidR="0053485A">
          <w:rPr>
            <w:noProof/>
            <w:webHidden/>
          </w:rPr>
          <w:tab/>
        </w:r>
        <w:r w:rsidR="0053485A">
          <w:rPr>
            <w:noProof/>
            <w:webHidden/>
          </w:rPr>
          <w:fldChar w:fldCharType="begin"/>
        </w:r>
        <w:r w:rsidR="0053485A">
          <w:rPr>
            <w:noProof/>
            <w:webHidden/>
          </w:rPr>
          <w:instrText xml:space="preserve"> PAGEREF _Toc82945498 \h </w:instrText>
        </w:r>
        <w:r w:rsidR="0053485A">
          <w:rPr>
            <w:noProof/>
            <w:webHidden/>
          </w:rPr>
        </w:r>
        <w:r w:rsidR="0053485A">
          <w:rPr>
            <w:noProof/>
            <w:webHidden/>
          </w:rPr>
          <w:fldChar w:fldCharType="separate"/>
        </w:r>
        <w:r w:rsidR="00CC185F">
          <w:rPr>
            <w:noProof/>
            <w:webHidden/>
          </w:rPr>
          <w:t>7</w:t>
        </w:r>
        <w:r w:rsidR="0053485A">
          <w:rPr>
            <w:noProof/>
            <w:webHidden/>
          </w:rPr>
          <w:fldChar w:fldCharType="end"/>
        </w:r>
      </w:hyperlink>
    </w:p>
    <w:p w14:paraId="2F88A2E1"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499" w:history="1">
        <w:r w:rsidR="0053485A" w:rsidRPr="00326AF3">
          <w:rPr>
            <w:rStyle w:val="Hyperlink"/>
            <w:noProof/>
          </w:rPr>
          <w:t>Gambar 9 Hasil program matlab imshow</w:t>
        </w:r>
        <w:r w:rsidR="0053485A">
          <w:rPr>
            <w:noProof/>
            <w:webHidden/>
          </w:rPr>
          <w:tab/>
        </w:r>
        <w:r w:rsidR="0053485A">
          <w:rPr>
            <w:noProof/>
            <w:webHidden/>
          </w:rPr>
          <w:fldChar w:fldCharType="begin"/>
        </w:r>
        <w:r w:rsidR="0053485A">
          <w:rPr>
            <w:noProof/>
            <w:webHidden/>
          </w:rPr>
          <w:instrText xml:space="preserve"> PAGEREF _Toc82945499 \h </w:instrText>
        </w:r>
        <w:r w:rsidR="0053485A">
          <w:rPr>
            <w:noProof/>
            <w:webHidden/>
          </w:rPr>
        </w:r>
        <w:r w:rsidR="0053485A">
          <w:rPr>
            <w:noProof/>
            <w:webHidden/>
          </w:rPr>
          <w:fldChar w:fldCharType="separate"/>
        </w:r>
        <w:r w:rsidR="00CC185F">
          <w:rPr>
            <w:noProof/>
            <w:webHidden/>
          </w:rPr>
          <w:t>7</w:t>
        </w:r>
        <w:r w:rsidR="0053485A">
          <w:rPr>
            <w:noProof/>
            <w:webHidden/>
          </w:rPr>
          <w:fldChar w:fldCharType="end"/>
        </w:r>
      </w:hyperlink>
    </w:p>
    <w:p w14:paraId="27DD61B0"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0" w:history="1">
        <w:r w:rsidR="0053485A" w:rsidRPr="00326AF3">
          <w:rPr>
            <w:rStyle w:val="Hyperlink"/>
            <w:noProof/>
          </w:rPr>
          <w:t>Gambar 10 Melakukan guide dan memilih Template</w:t>
        </w:r>
        <w:r w:rsidR="0053485A">
          <w:rPr>
            <w:noProof/>
            <w:webHidden/>
          </w:rPr>
          <w:tab/>
        </w:r>
        <w:r w:rsidR="0053485A">
          <w:rPr>
            <w:noProof/>
            <w:webHidden/>
          </w:rPr>
          <w:fldChar w:fldCharType="begin"/>
        </w:r>
        <w:r w:rsidR="0053485A">
          <w:rPr>
            <w:noProof/>
            <w:webHidden/>
          </w:rPr>
          <w:instrText xml:space="preserve"> PAGEREF _Toc82945500 \h </w:instrText>
        </w:r>
        <w:r w:rsidR="0053485A">
          <w:rPr>
            <w:noProof/>
            <w:webHidden/>
          </w:rPr>
        </w:r>
        <w:r w:rsidR="0053485A">
          <w:rPr>
            <w:noProof/>
            <w:webHidden/>
          </w:rPr>
          <w:fldChar w:fldCharType="separate"/>
        </w:r>
        <w:r w:rsidR="00CC185F">
          <w:rPr>
            <w:noProof/>
            <w:webHidden/>
          </w:rPr>
          <w:t>8</w:t>
        </w:r>
        <w:r w:rsidR="0053485A">
          <w:rPr>
            <w:noProof/>
            <w:webHidden/>
          </w:rPr>
          <w:fldChar w:fldCharType="end"/>
        </w:r>
      </w:hyperlink>
    </w:p>
    <w:p w14:paraId="72F96F81"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1" w:history="1">
        <w:r w:rsidR="0053485A" w:rsidRPr="00326AF3">
          <w:rPr>
            <w:rStyle w:val="Hyperlink"/>
            <w:noProof/>
          </w:rPr>
          <w:t>Gambar 11 Tampilan halaman GUI</w:t>
        </w:r>
        <w:r w:rsidR="0053485A">
          <w:rPr>
            <w:noProof/>
            <w:webHidden/>
          </w:rPr>
          <w:tab/>
        </w:r>
        <w:r w:rsidR="0053485A">
          <w:rPr>
            <w:noProof/>
            <w:webHidden/>
          </w:rPr>
          <w:fldChar w:fldCharType="begin"/>
        </w:r>
        <w:r w:rsidR="0053485A">
          <w:rPr>
            <w:noProof/>
            <w:webHidden/>
          </w:rPr>
          <w:instrText xml:space="preserve"> PAGEREF _Toc82945501 \h </w:instrText>
        </w:r>
        <w:r w:rsidR="0053485A">
          <w:rPr>
            <w:noProof/>
            <w:webHidden/>
          </w:rPr>
        </w:r>
        <w:r w:rsidR="0053485A">
          <w:rPr>
            <w:noProof/>
            <w:webHidden/>
          </w:rPr>
          <w:fldChar w:fldCharType="separate"/>
        </w:r>
        <w:r w:rsidR="00CC185F">
          <w:rPr>
            <w:noProof/>
            <w:webHidden/>
          </w:rPr>
          <w:t>8</w:t>
        </w:r>
        <w:r w:rsidR="0053485A">
          <w:rPr>
            <w:noProof/>
            <w:webHidden/>
          </w:rPr>
          <w:fldChar w:fldCharType="end"/>
        </w:r>
      </w:hyperlink>
    </w:p>
    <w:p w14:paraId="6637AE82"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2" w:history="1">
        <w:r w:rsidR="0053485A" w:rsidRPr="00326AF3">
          <w:rPr>
            <w:rStyle w:val="Hyperlink"/>
            <w:noProof/>
          </w:rPr>
          <w:t>Gambar 12 Membuat button dan axes untuk image</w:t>
        </w:r>
        <w:r w:rsidR="0053485A">
          <w:rPr>
            <w:noProof/>
            <w:webHidden/>
          </w:rPr>
          <w:tab/>
        </w:r>
        <w:r w:rsidR="0053485A">
          <w:rPr>
            <w:noProof/>
            <w:webHidden/>
          </w:rPr>
          <w:fldChar w:fldCharType="begin"/>
        </w:r>
        <w:r w:rsidR="0053485A">
          <w:rPr>
            <w:noProof/>
            <w:webHidden/>
          </w:rPr>
          <w:instrText xml:space="preserve"> PAGEREF _Toc82945502 \h </w:instrText>
        </w:r>
        <w:r w:rsidR="0053485A">
          <w:rPr>
            <w:noProof/>
            <w:webHidden/>
          </w:rPr>
        </w:r>
        <w:r w:rsidR="0053485A">
          <w:rPr>
            <w:noProof/>
            <w:webHidden/>
          </w:rPr>
          <w:fldChar w:fldCharType="separate"/>
        </w:r>
        <w:r w:rsidR="00CC185F">
          <w:rPr>
            <w:noProof/>
            <w:webHidden/>
          </w:rPr>
          <w:t>9</w:t>
        </w:r>
        <w:r w:rsidR="0053485A">
          <w:rPr>
            <w:noProof/>
            <w:webHidden/>
          </w:rPr>
          <w:fldChar w:fldCharType="end"/>
        </w:r>
      </w:hyperlink>
    </w:p>
    <w:p w14:paraId="012E9ACE"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3" w:history="1">
        <w:r w:rsidR="0053485A" w:rsidRPr="00326AF3">
          <w:rPr>
            <w:rStyle w:val="Hyperlink"/>
            <w:noProof/>
          </w:rPr>
          <w:t>Gambar 13 Editor button</w:t>
        </w:r>
        <w:r w:rsidR="0053485A">
          <w:rPr>
            <w:noProof/>
            <w:webHidden/>
          </w:rPr>
          <w:tab/>
        </w:r>
        <w:r w:rsidR="0053485A">
          <w:rPr>
            <w:noProof/>
            <w:webHidden/>
          </w:rPr>
          <w:fldChar w:fldCharType="begin"/>
        </w:r>
        <w:r w:rsidR="0053485A">
          <w:rPr>
            <w:noProof/>
            <w:webHidden/>
          </w:rPr>
          <w:instrText xml:space="preserve"> PAGEREF _Toc82945503 \h </w:instrText>
        </w:r>
        <w:r w:rsidR="0053485A">
          <w:rPr>
            <w:noProof/>
            <w:webHidden/>
          </w:rPr>
        </w:r>
        <w:r w:rsidR="0053485A">
          <w:rPr>
            <w:noProof/>
            <w:webHidden/>
          </w:rPr>
          <w:fldChar w:fldCharType="separate"/>
        </w:r>
        <w:r w:rsidR="00CC185F">
          <w:rPr>
            <w:noProof/>
            <w:webHidden/>
          </w:rPr>
          <w:t>9</w:t>
        </w:r>
        <w:r w:rsidR="0053485A">
          <w:rPr>
            <w:noProof/>
            <w:webHidden/>
          </w:rPr>
          <w:fldChar w:fldCharType="end"/>
        </w:r>
      </w:hyperlink>
    </w:p>
    <w:p w14:paraId="73F581B0"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4" w:history="1">
        <w:r w:rsidR="0053485A" w:rsidRPr="00326AF3">
          <w:rPr>
            <w:rStyle w:val="Hyperlink"/>
            <w:noProof/>
          </w:rPr>
          <w:t>Gambar 14 Kode untuk membuka file image</w:t>
        </w:r>
        <w:r w:rsidR="0053485A">
          <w:rPr>
            <w:noProof/>
            <w:webHidden/>
          </w:rPr>
          <w:tab/>
        </w:r>
        <w:r w:rsidR="0053485A">
          <w:rPr>
            <w:noProof/>
            <w:webHidden/>
          </w:rPr>
          <w:fldChar w:fldCharType="begin"/>
        </w:r>
        <w:r w:rsidR="0053485A">
          <w:rPr>
            <w:noProof/>
            <w:webHidden/>
          </w:rPr>
          <w:instrText xml:space="preserve"> PAGEREF _Toc82945504 \h </w:instrText>
        </w:r>
        <w:r w:rsidR="0053485A">
          <w:rPr>
            <w:noProof/>
            <w:webHidden/>
          </w:rPr>
        </w:r>
        <w:r w:rsidR="0053485A">
          <w:rPr>
            <w:noProof/>
            <w:webHidden/>
          </w:rPr>
          <w:fldChar w:fldCharType="separate"/>
        </w:r>
        <w:r w:rsidR="00CC185F">
          <w:rPr>
            <w:noProof/>
            <w:webHidden/>
          </w:rPr>
          <w:t>10</w:t>
        </w:r>
        <w:r w:rsidR="0053485A">
          <w:rPr>
            <w:noProof/>
            <w:webHidden/>
          </w:rPr>
          <w:fldChar w:fldCharType="end"/>
        </w:r>
      </w:hyperlink>
    </w:p>
    <w:p w14:paraId="2C7D2743"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5" w:history="1">
        <w:r w:rsidR="0053485A" w:rsidRPr="00326AF3">
          <w:rPr>
            <w:rStyle w:val="Hyperlink"/>
            <w:noProof/>
          </w:rPr>
          <w:t>Gambar 15 Hasil program setelah dijalankan</w:t>
        </w:r>
        <w:r w:rsidR="0053485A">
          <w:rPr>
            <w:noProof/>
            <w:webHidden/>
          </w:rPr>
          <w:tab/>
        </w:r>
        <w:r w:rsidR="0053485A">
          <w:rPr>
            <w:noProof/>
            <w:webHidden/>
          </w:rPr>
          <w:fldChar w:fldCharType="begin"/>
        </w:r>
        <w:r w:rsidR="0053485A">
          <w:rPr>
            <w:noProof/>
            <w:webHidden/>
          </w:rPr>
          <w:instrText xml:space="preserve"> PAGEREF _Toc82945505 \h </w:instrText>
        </w:r>
        <w:r w:rsidR="0053485A">
          <w:rPr>
            <w:noProof/>
            <w:webHidden/>
          </w:rPr>
        </w:r>
        <w:r w:rsidR="0053485A">
          <w:rPr>
            <w:noProof/>
            <w:webHidden/>
          </w:rPr>
          <w:fldChar w:fldCharType="separate"/>
        </w:r>
        <w:r w:rsidR="00CC185F">
          <w:rPr>
            <w:noProof/>
            <w:webHidden/>
          </w:rPr>
          <w:t>10</w:t>
        </w:r>
        <w:r w:rsidR="0053485A">
          <w:rPr>
            <w:noProof/>
            <w:webHidden/>
          </w:rPr>
          <w:fldChar w:fldCharType="end"/>
        </w:r>
      </w:hyperlink>
    </w:p>
    <w:p w14:paraId="58581120"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6" w:history="1">
        <w:r w:rsidR="0053485A" w:rsidRPr="00326AF3">
          <w:rPr>
            <w:rStyle w:val="Hyperlink"/>
            <w:noProof/>
          </w:rPr>
          <w:t>Gambar 16 Hasil setelah membuka image</w:t>
        </w:r>
        <w:r w:rsidR="0053485A">
          <w:rPr>
            <w:noProof/>
            <w:webHidden/>
          </w:rPr>
          <w:tab/>
        </w:r>
        <w:r w:rsidR="0053485A">
          <w:rPr>
            <w:noProof/>
            <w:webHidden/>
          </w:rPr>
          <w:fldChar w:fldCharType="begin"/>
        </w:r>
        <w:r w:rsidR="0053485A">
          <w:rPr>
            <w:noProof/>
            <w:webHidden/>
          </w:rPr>
          <w:instrText xml:space="preserve"> PAGEREF _Toc82945506 \h </w:instrText>
        </w:r>
        <w:r w:rsidR="0053485A">
          <w:rPr>
            <w:noProof/>
            <w:webHidden/>
          </w:rPr>
        </w:r>
        <w:r w:rsidR="0053485A">
          <w:rPr>
            <w:noProof/>
            <w:webHidden/>
          </w:rPr>
          <w:fldChar w:fldCharType="separate"/>
        </w:r>
        <w:r w:rsidR="00CC185F">
          <w:rPr>
            <w:noProof/>
            <w:webHidden/>
          </w:rPr>
          <w:t>10</w:t>
        </w:r>
        <w:r w:rsidR="0053485A">
          <w:rPr>
            <w:noProof/>
            <w:webHidden/>
          </w:rPr>
          <w:fldChar w:fldCharType="end"/>
        </w:r>
      </w:hyperlink>
    </w:p>
    <w:p w14:paraId="4595E605"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7" w:history="1">
        <w:r w:rsidR="0053485A" w:rsidRPr="00326AF3">
          <w:rPr>
            <w:rStyle w:val="Hyperlink"/>
            <w:noProof/>
          </w:rPr>
          <w:t>Gambar 17 Membuat button save</w:t>
        </w:r>
        <w:r w:rsidR="0053485A">
          <w:rPr>
            <w:noProof/>
            <w:webHidden/>
          </w:rPr>
          <w:tab/>
        </w:r>
        <w:r w:rsidR="0053485A">
          <w:rPr>
            <w:noProof/>
            <w:webHidden/>
          </w:rPr>
          <w:fldChar w:fldCharType="begin"/>
        </w:r>
        <w:r w:rsidR="0053485A">
          <w:rPr>
            <w:noProof/>
            <w:webHidden/>
          </w:rPr>
          <w:instrText xml:space="preserve"> PAGEREF _Toc82945507 \h </w:instrText>
        </w:r>
        <w:r w:rsidR="0053485A">
          <w:rPr>
            <w:noProof/>
            <w:webHidden/>
          </w:rPr>
        </w:r>
        <w:r w:rsidR="0053485A">
          <w:rPr>
            <w:noProof/>
            <w:webHidden/>
          </w:rPr>
          <w:fldChar w:fldCharType="separate"/>
        </w:r>
        <w:r w:rsidR="00CC185F">
          <w:rPr>
            <w:noProof/>
            <w:webHidden/>
          </w:rPr>
          <w:t>11</w:t>
        </w:r>
        <w:r w:rsidR="0053485A">
          <w:rPr>
            <w:noProof/>
            <w:webHidden/>
          </w:rPr>
          <w:fldChar w:fldCharType="end"/>
        </w:r>
      </w:hyperlink>
    </w:p>
    <w:p w14:paraId="22A62F26"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8" w:history="1">
        <w:r w:rsidR="0053485A" w:rsidRPr="00326AF3">
          <w:rPr>
            <w:rStyle w:val="Hyperlink"/>
            <w:noProof/>
          </w:rPr>
          <w:t>Gambar 18 Kode untuk melakukan save image</w:t>
        </w:r>
        <w:r w:rsidR="0053485A">
          <w:rPr>
            <w:noProof/>
            <w:webHidden/>
          </w:rPr>
          <w:tab/>
        </w:r>
        <w:r w:rsidR="0053485A">
          <w:rPr>
            <w:noProof/>
            <w:webHidden/>
          </w:rPr>
          <w:fldChar w:fldCharType="begin"/>
        </w:r>
        <w:r w:rsidR="0053485A">
          <w:rPr>
            <w:noProof/>
            <w:webHidden/>
          </w:rPr>
          <w:instrText xml:space="preserve"> PAGEREF _Toc82945508 \h </w:instrText>
        </w:r>
        <w:r w:rsidR="0053485A">
          <w:rPr>
            <w:noProof/>
            <w:webHidden/>
          </w:rPr>
        </w:r>
        <w:r w:rsidR="0053485A">
          <w:rPr>
            <w:noProof/>
            <w:webHidden/>
          </w:rPr>
          <w:fldChar w:fldCharType="separate"/>
        </w:r>
        <w:r w:rsidR="00CC185F">
          <w:rPr>
            <w:noProof/>
            <w:webHidden/>
          </w:rPr>
          <w:t>11</w:t>
        </w:r>
        <w:r w:rsidR="0053485A">
          <w:rPr>
            <w:noProof/>
            <w:webHidden/>
          </w:rPr>
          <w:fldChar w:fldCharType="end"/>
        </w:r>
      </w:hyperlink>
    </w:p>
    <w:p w14:paraId="5C6B9CC5"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09" w:history="1">
        <w:r w:rsidR="0053485A" w:rsidRPr="00326AF3">
          <w:rPr>
            <w:rStyle w:val="Hyperlink"/>
            <w:noProof/>
          </w:rPr>
          <w:t>Gambar 19 Open Image</w:t>
        </w:r>
        <w:r w:rsidR="0053485A">
          <w:rPr>
            <w:noProof/>
            <w:webHidden/>
          </w:rPr>
          <w:tab/>
        </w:r>
        <w:r w:rsidR="0053485A">
          <w:rPr>
            <w:noProof/>
            <w:webHidden/>
          </w:rPr>
          <w:fldChar w:fldCharType="begin"/>
        </w:r>
        <w:r w:rsidR="0053485A">
          <w:rPr>
            <w:noProof/>
            <w:webHidden/>
          </w:rPr>
          <w:instrText xml:space="preserve"> PAGEREF _Toc82945509 \h </w:instrText>
        </w:r>
        <w:r w:rsidR="0053485A">
          <w:rPr>
            <w:noProof/>
            <w:webHidden/>
          </w:rPr>
        </w:r>
        <w:r w:rsidR="0053485A">
          <w:rPr>
            <w:noProof/>
            <w:webHidden/>
          </w:rPr>
          <w:fldChar w:fldCharType="separate"/>
        </w:r>
        <w:r w:rsidR="00CC185F">
          <w:rPr>
            <w:noProof/>
            <w:webHidden/>
          </w:rPr>
          <w:t>12</w:t>
        </w:r>
        <w:r w:rsidR="0053485A">
          <w:rPr>
            <w:noProof/>
            <w:webHidden/>
          </w:rPr>
          <w:fldChar w:fldCharType="end"/>
        </w:r>
      </w:hyperlink>
    </w:p>
    <w:p w14:paraId="276A14D9"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0" w:history="1">
        <w:r w:rsidR="0053485A" w:rsidRPr="00326AF3">
          <w:rPr>
            <w:rStyle w:val="Hyperlink"/>
            <w:noProof/>
          </w:rPr>
          <w:t>Gambar 20 Menyimpan Image</w:t>
        </w:r>
        <w:r w:rsidR="0053485A">
          <w:rPr>
            <w:noProof/>
            <w:webHidden/>
          </w:rPr>
          <w:tab/>
        </w:r>
        <w:r w:rsidR="0053485A">
          <w:rPr>
            <w:noProof/>
            <w:webHidden/>
          </w:rPr>
          <w:fldChar w:fldCharType="begin"/>
        </w:r>
        <w:r w:rsidR="0053485A">
          <w:rPr>
            <w:noProof/>
            <w:webHidden/>
          </w:rPr>
          <w:instrText xml:space="preserve"> PAGEREF _Toc82945510 \h </w:instrText>
        </w:r>
        <w:r w:rsidR="0053485A">
          <w:rPr>
            <w:noProof/>
            <w:webHidden/>
          </w:rPr>
        </w:r>
        <w:r w:rsidR="0053485A">
          <w:rPr>
            <w:noProof/>
            <w:webHidden/>
          </w:rPr>
          <w:fldChar w:fldCharType="separate"/>
        </w:r>
        <w:r w:rsidR="00CC185F">
          <w:rPr>
            <w:noProof/>
            <w:webHidden/>
          </w:rPr>
          <w:t>12</w:t>
        </w:r>
        <w:r w:rsidR="0053485A">
          <w:rPr>
            <w:noProof/>
            <w:webHidden/>
          </w:rPr>
          <w:fldChar w:fldCharType="end"/>
        </w:r>
      </w:hyperlink>
    </w:p>
    <w:p w14:paraId="2BAE9629"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1" w:history="1">
        <w:r w:rsidR="0053485A" w:rsidRPr="00326AF3">
          <w:rPr>
            <w:rStyle w:val="Hyperlink"/>
            <w:noProof/>
          </w:rPr>
          <w:t>Gambar 21 Hasil penyimpanan image</w:t>
        </w:r>
        <w:r w:rsidR="0053485A">
          <w:rPr>
            <w:noProof/>
            <w:webHidden/>
          </w:rPr>
          <w:tab/>
        </w:r>
        <w:r w:rsidR="0053485A">
          <w:rPr>
            <w:noProof/>
            <w:webHidden/>
          </w:rPr>
          <w:fldChar w:fldCharType="begin"/>
        </w:r>
        <w:r w:rsidR="0053485A">
          <w:rPr>
            <w:noProof/>
            <w:webHidden/>
          </w:rPr>
          <w:instrText xml:space="preserve"> PAGEREF _Toc82945511 \h </w:instrText>
        </w:r>
        <w:r w:rsidR="0053485A">
          <w:rPr>
            <w:noProof/>
            <w:webHidden/>
          </w:rPr>
        </w:r>
        <w:r w:rsidR="0053485A">
          <w:rPr>
            <w:noProof/>
            <w:webHidden/>
          </w:rPr>
          <w:fldChar w:fldCharType="separate"/>
        </w:r>
        <w:r w:rsidR="00CC185F">
          <w:rPr>
            <w:noProof/>
            <w:webHidden/>
          </w:rPr>
          <w:t>12</w:t>
        </w:r>
        <w:r w:rsidR="0053485A">
          <w:rPr>
            <w:noProof/>
            <w:webHidden/>
          </w:rPr>
          <w:fldChar w:fldCharType="end"/>
        </w:r>
      </w:hyperlink>
    </w:p>
    <w:p w14:paraId="63C367C0"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2" w:history="1">
        <w:r w:rsidR="0053485A" w:rsidRPr="00326AF3">
          <w:rPr>
            <w:rStyle w:val="Hyperlink"/>
            <w:noProof/>
          </w:rPr>
          <w:t>Gambar 22 Kode untuk rotasi image 180 derajat</w:t>
        </w:r>
        <w:r w:rsidR="0053485A">
          <w:rPr>
            <w:noProof/>
            <w:webHidden/>
          </w:rPr>
          <w:tab/>
        </w:r>
        <w:r w:rsidR="0053485A">
          <w:rPr>
            <w:noProof/>
            <w:webHidden/>
          </w:rPr>
          <w:fldChar w:fldCharType="begin"/>
        </w:r>
        <w:r w:rsidR="0053485A">
          <w:rPr>
            <w:noProof/>
            <w:webHidden/>
          </w:rPr>
          <w:instrText xml:space="preserve"> PAGEREF _Toc82945512 \h </w:instrText>
        </w:r>
        <w:r w:rsidR="0053485A">
          <w:rPr>
            <w:noProof/>
            <w:webHidden/>
          </w:rPr>
        </w:r>
        <w:r w:rsidR="0053485A">
          <w:rPr>
            <w:noProof/>
            <w:webHidden/>
          </w:rPr>
          <w:fldChar w:fldCharType="separate"/>
        </w:r>
        <w:r w:rsidR="00CC185F">
          <w:rPr>
            <w:noProof/>
            <w:webHidden/>
          </w:rPr>
          <w:t>13</w:t>
        </w:r>
        <w:r w:rsidR="0053485A">
          <w:rPr>
            <w:noProof/>
            <w:webHidden/>
          </w:rPr>
          <w:fldChar w:fldCharType="end"/>
        </w:r>
      </w:hyperlink>
    </w:p>
    <w:p w14:paraId="5A702E2E"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3" w:history="1">
        <w:r w:rsidR="0053485A" w:rsidRPr="00326AF3">
          <w:rPr>
            <w:rStyle w:val="Hyperlink"/>
            <w:noProof/>
          </w:rPr>
          <w:t>Gambar 23 Hasil rotasi 180 derajat</w:t>
        </w:r>
        <w:r w:rsidR="0053485A">
          <w:rPr>
            <w:noProof/>
            <w:webHidden/>
          </w:rPr>
          <w:tab/>
        </w:r>
        <w:r w:rsidR="0053485A">
          <w:rPr>
            <w:noProof/>
            <w:webHidden/>
          </w:rPr>
          <w:fldChar w:fldCharType="begin"/>
        </w:r>
        <w:r w:rsidR="0053485A">
          <w:rPr>
            <w:noProof/>
            <w:webHidden/>
          </w:rPr>
          <w:instrText xml:space="preserve"> PAGEREF _Toc82945513 \h </w:instrText>
        </w:r>
        <w:r w:rsidR="0053485A">
          <w:rPr>
            <w:noProof/>
            <w:webHidden/>
          </w:rPr>
        </w:r>
        <w:r w:rsidR="0053485A">
          <w:rPr>
            <w:noProof/>
            <w:webHidden/>
          </w:rPr>
          <w:fldChar w:fldCharType="separate"/>
        </w:r>
        <w:r w:rsidR="00CC185F">
          <w:rPr>
            <w:noProof/>
            <w:webHidden/>
          </w:rPr>
          <w:t>13</w:t>
        </w:r>
        <w:r w:rsidR="0053485A">
          <w:rPr>
            <w:noProof/>
            <w:webHidden/>
          </w:rPr>
          <w:fldChar w:fldCharType="end"/>
        </w:r>
      </w:hyperlink>
    </w:p>
    <w:p w14:paraId="1CA8771A"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4" w:history="1">
        <w:r w:rsidR="0053485A" w:rsidRPr="00326AF3">
          <w:rPr>
            <w:rStyle w:val="Hyperlink"/>
            <w:noProof/>
          </w:rPr>
          <w:t>Gambar 24 Kode membalik image ke horizontal dan vertikal</w:t>
        </w:r>
        <w:r w:rsidR="0053485A">
          <w:rPr>
            <w:noProof/>
            <w:webHidden/>
          </w:rPr>
          <w:tab/>
        </w:r>
        <w:r w:rsidR="0053485A">
          <w:rPr>
            <w:noProof/>
            <w:webHidden/>
          </w:rPr>
          <w:fldChar w:fldCharType="begin"/>
        </w:r>
        <w:r w:rsidR="0053485A">
          <w:rPr>
            <w:noProof/>
            <w:webHidden/>
          </w:rPr>
          <w:instrText xml:space="preserve"> PAGEREF _Toc82945514 \h </w:instrText>
        </w:r>
        <w:r w:rsidR="0053485A">
          <w:rPr>
            <w:noProof/>
            <w:webHidden/>
          </w:rPr>
        </w:r>
        <w:r w:rsidR="0053485A">
          <w:rPr>
            <w:noProof/>
            <w:webHidden/>
          </w:rPr>
          <w:fldChar w:fldCharType="separate"/>
        </w:r>
        <w:r w:rsidR="00CC185F">
          <w:rPr>
            <w:noProof/>
            <w:webHidden/>
          </w:rPr>
          <w:t>13</w:t>
        </w:r>
        <w:r w:rsidR="0053485A">
          <w:rPr>
            <w:noProof/>
            <w:webHidden/>
          </w:rPr>
          <w:fldChar w:fldCharType="end"/>
        </w:r>
      </w:hyperlink>
    </w:p>
    <w:p w14:paraId="05EDD280"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5" w:history="1">
        <w:r w:rsidR="0053485A" w:rsidRPr="00326AF3">
          <w:rPr>
            <w:rStyle w:val="Hyperlink"/>
            <w:noProof/>
          </w:rPr>
          <w:t>Gambar 25 Hasil membalikkan secara vertikal</w:t>
        </w:r>
        <w:r w:rsidR="0053485A">
          <w:rPr>
            <w:noProof/>
            <w:webHidden/>
          </w:rPr>
          <w:tab/>
        </w:r>
        <w:r w:rsidR="0053485A">
          <w:rPr>
            <w:noProof/>
            <w:webHidden/>
          </w:rPr>
          <w:fldChar w:fldCharType="begin"/>
        </w:r>
        <w:r w:rsidR="0053485A">
          <w:rPr>
            <w:noProof/>
            <w:webHidden/>
          </w:rPr>
          <w:instrText xml:space="preserve"> PAGEREF _Toc82945515 \h </w:instrText>
        </w:r>
        <w:r w:rsidR="0053485A">
          <w:rPr>
            <w:noProof/>
            <w:webHidden/>
          </w:rPr>
        </w:r>
        <w:r w:rsidR="0053485A">
          <w:rPr>
            <w:noProof/>
            <w:webHidden/>
          </w:rPr>
          <w:fldChar w:fldCharType="separate"/>
        </w:r>
        <w:r w:rsidR="00CC185F">
          <w:rPr>
            <w:noProof/>
            <w:webHidden/>
          </w:rPr>
          <w:t>14</w:t>
        </w:r>
        <w:r w:rsidR="0053485A">
          <w:rPr>
            <w:noProof/>
            <w:webHidden/>
          </w:rPr>
          <w:fldChar w:fldCharType="end"/>
        </w:r>
      </w:hyperlink>
    </w:p>
    <w:p w14:paraId="0FB138DE" w14:textId="77777777" w:rsidR="0053485A" w:rsidRDefault="004E2C3E">
      <w:pPr>
        <w:pStyle w:val="TableofFigures"/>
        <w:tabs>
          <w:tab w:val="right" w:leader="dot" w:pos="7928"/>
        </w:tabs>
        <w:rPr>
          <w:rFonts w:asciiTheme="minorHAnsi" w:eastAsiaTheme="minorEastAsia" w:hAnsiTheme="minorHAnsi"/>
          <w:noProof/>
          <w:sz w:val="22"/>
          <w:lang w:eastAsia="id-ID"/>
        </w:rPr>
      </w:pPr>
      <w:hyperlink w:anchor="_Toc82945516" w:history="1">
        <w:r w:rsidR="0053485A" w:rsidRPr="00326AF3">
          <w:rPr>
            <w:rStyle w:val="Hyperlink"/>
            <w:noProof/>
          </w:rPr>
          <w:t>Gambar 26 Hasil membalikkan secara horizontal</w:t>
        </w:r>
        <w:r w:rsidR="0053485A">
          <w:rPr>
            <w:noProof/>
            <w:webHidden/>
          </w:rPr>
          <w:tab/>
        </w:r>
        <w:r w:rsidR="0053485A">
          <w:rPr>
            <w:noProof/>
            <w:webHidden/>
          </w:rPr>
          <w:fldChar w:fldCharType="begin"/>
        </w:r>
        <w:r w:rsidR="0053485A">
          <w:rPr>
            <w:noProof/>
            <w:webHidden/>
          </w:rPr>
          <w:instrText xml:space="preserve"> PAGEREF _Toc82945516 \h </w:instrText>
        </w:r>
        <w:r w:rsidR="0053485A">
          <w:rPr>
            <w:noProof/>
            <w:webHidden/>
          </w:rPr>
        </w:r>
        <w:r w:rsidR="0053485A">
          <w:rPr>
            <w:noProof/>
            <w:webHidden/>
          </w:rPr>
          <w:fldChar w:fldCharType="separate"/>
        </w:r>
        <w:r w:rsidR="00CC185F">
          <w:rPr>
            <w:noProof/>
            <w:webHidden/>
          </w:rPr>
          <w:t>14</w:t>
        </w:r>
        <w:r w:rsidR="0053485A">
          <w:rPr>
            <w:noProof/>
            <w:webHidden/>
          </w:rPr>
          <w:fldChar w:fldCharType="end"/>
        </w:r>
      </w:hyperlink>
    </w:p>
    <w:p w14:paraId="2CAE651F" w14:textId="56A85892" w:rsidR="00110F73" w:rsidRDefault="0008276B" w:rsidP="00AB7F36">
      <w:pPr>
        <w:pStyle w:val="BAB"/>
        <w:jc w:val="left"/>
        <w:rPr>
          <w:b w:val="0"/>
        </w:rPr>
      </w:pPr>
      <w:r>
        <w:rPr>
          <w:b w:val="0"/>
        </w:rPr>
        <w:fldChar w:fldCharType="end"/>
      </w:r>
    </w:p>
    <w:p w14:paraId="255F282B" w14:textId="77777777" w:rsidR="00B61ECC" w:rsidRDefault="00B61ECC" w:rsidP="00AB7F36">
      <w:pPr>
        <w:pStyle w:val="BAB"/>
        <w:jc w:val="left"/>
        <w:rPr>
          <w:b w:val="0"/>
        </w:rPr>
      </w:pPr>
    </w:p>
    <w:p w14:paraId="6D9BD625" w14:textId="77777777" w:rsidR="006B5083" w:rsidRDefault="006B5083" w:rsidP="000A7F02">
      <w:pPr>
        <w:pStyle w:val="AA1"/>
      </w:pPr>
    </w:p>
    <w:p w14:paraId="7720E065" w14:textId="77777777" w:rsidR="00FC6ECC" w:rsidRDefault="00FC6ECC" w:rsidP="000A7F02">
      <w:pPr>
        <w:pStyle w:val="AA1"/>
      </w:pPr>
    </w:p>
    <w:p w14:paraId="101377F9" w14:textId="77777777" w:rsidR="00FC6ECC" w:rsidRDefault="00FC6ECC" w:rsidP="000A7F02">
      <w:pPr>
        <w:pStyle w:val="AA1"/>
      </w:pPr>
    </w:p>
    <w:p w14:paraId="30DFBDC3" w14:textId="77777777" w:rsidR="00FC6ECC" w:rsidRDefault="00FC6ECC" w:rsidP="000A7F02">
      <w:pPr>
        <w:pStyle w:val="AA1"/>
      </w:pPr>
    </w:p>
    <w:p w14:paraId="49BA2F19" w14:textId="77777777" w:rsidR="00FC6ECC" w:rsidRDefault="00FC6ECC" w:rsidP="000A7F02">
      <w:pPr>
        <w:pStyle w:val="AA1"/>
      </w:pPr>
    </w:p>
    <w:p w14:paraId="4FBD6D80" w14:textId="77777777" w:rsidR="00FC6ECC" w:rsidRDefault="00FC6ECC" w:rsidP="000A7F02">
      <w:pPr>
        <w:pStyle w:val="AA1"/>
      </w:pPr>
    </w:p>
    <w:p w14:paraId="007C28A2" w14:textId="77777777" w:rsidR="00FC6ECC" w:rsidRDefault="00FC6ECC" w:rsidP="000A7F02">
      <w:pPr>
        <w:pStyle w:val="AA1"/>
      </w:pPr>
    </w:p>
    <w:p w14:paraId="579942D6" w14:textId="77777777" w:rsidR="00FC6ECC" w:rsidRDefault="00FC6ECC" w:rsidP="000A7F02">
      <w:pPr>
        <w:pStyle w:val="AA1"/>
      </w:pPr>
    </w:p>
    <w:p w14:paraId="6704D0CE" w14:textId="7CB98F29" w:rsidR="00B46439" w:rsidRDefault="00B46439" w:rsidP="007226B5">
      <w:pPr>
        <w:pStyle w:val="Heading1"/>
        <w:numPr>
          <w:ilvl w:val="0"/>
          <w:numId w:val="0"/>
        </w:numPr>
        <w:jc w:val="left"/>
        <w:sectPr w:rsidR="00B46439" w:rsidSect="006056B2">
          <w:footerReference w:type="default" r:id="rId11"/>
          <w:pgSz w:w="11907" w:h="16840" w:code="9"/>
          <w:pgMar w:top="2268" w:right="1701" w:bottom="1701" w:left="2268" w:header="720" w:footer="720" w:gutter="0"/>
          <w:pgNumType w:fmt="lowerRoman" w:start="1"/>
          <w:cols w:space="708"/>
          <w:docGrid w:linePitch="360"/>
        </w:sectPr>
      </w:pPr>
    </w:p>
    <w:p w14:paraId="755F7CB8" w14:textId="24A2E90A" w:rsidR="0083443E" w:rsidRPr="007A22D4" w:rsidRDefault="007A22D4" w:rsidP="008B23A7">
      <w:pPr>
        <w:pStyle w:val="Heading1"/>
        <w:numPr>
          <w:ilvl w:val="0"/>
          <w:numId w:val="0"/>
        </w:numPr>
        <w:spacing w:after="0" w:afterAutospacing="0"/>
      </w:pPr>
      <w:bookmarkStart w:id="20" w:name="_Toc82945520"/>
      <w:r>
        <w:lastRenderedPageBreak/>
        <w:t>BAB I</w:t>
      </w:r>
      <w:bookmarkEnd w:id="20"/>
    </w:p>
    <w:p w14:paraId="2CA8D56F" w14:textId="048EFACE" w:rsidR="0083443E" w:rsidRDefault="005D7C8A" w:rsidP="00F504F4">
      <w:pPr>
        <w:jc w:val="center"/>
        <w:rPr>
          <w:b/>
          <w:bCs/>
          <w:sz w:val="28"/>
          <w:szCs w:val="24"/>
          <w:lang w:val="en-US"/>
        </w:rPr>
      </w:pPr>
      <w:r w:rsidRPr="00134C71">
        <w:rPr>
          <w:b/>
          <w:bCs/>
          <w:sz w:val="28"/>
          <w:szCs w:val="24"/>
          <w:lang w:val="en-US"/>
        </w:rPr>
        <w:t>PENDAHULUAN</w:t>
      </w:r>
    </w:p>
    <w:p w14:paraId="7C385745" w14:textId="77777777" w:rsidR="00F504F4" w:rsidRPr="00F504F4" w:rsidRDefault="00F504F4" w:rsidP="00F504F4">
      <w:pPr>
        <w:jc w:val="center"/>
        <w:rPr>
          <w:b/>
          <w:bCs/>
          <w:sz w:val="28"/>
          <w:szCs w:val="24"/>
          <w:lang w:val="en-US"/>
        </w:rPr>
      </w:pPr>
    </w:p>
    <w:p w14:paraId="465DB14C" w14:textId="50AA6BB4" w:rsidR="00E1265A" w:rsidRDefault="00E1265A" w:rsidP="00584527">
      <w:pPr>
        <w:pStyle w:val="Heading2"/>
        <w:rPr>
          <w:lang w:val="en-US"/>
        </w:rPr>
      </w:pPr>
      <w:bookmarkStart w:id="21" w:name="_Toc82945521"/>
      <w:proofErr w:type="spellStart"/>
      <w:r>
        <w:rPr>
          <w:lang w:val="en-US"/>
        </w:rPr>
        <w:t>Tujuan</w:t>
      </w:r>
      <w:bookmarkEnd w:id="21"/>
      <w:proofErr w:type="spellEnd"/>
    </w:p>
    <w:p w14:paraId="266C0338" w14:textId="7BC7EFDD" w:rsidR="007917AE" w:rsidRDefault="007917AE" w:rsidP="007917AE">
      <w:pPr>
        <w:pStyle w:val="ListParagraph"/>
        <w:numPr>
          <w:ilvl w:val="0"/>
          <w:numId w:val="41"/>
        </w:numPr>
        <w:ind w:left="426"/>
        <w:jc w:val="both"/>
      </w:pPr>
      <w:r>
        <w:t>Memahami tentang</w:t>
      </w:r>
      <w:r w:rsidR="000F26D7">
        <w:t xml:space="preserve"> dasar-dasar pengolahan citra digital</w:t>
      </w:r>
    </w:p>
    <w:p w14:paraId="7AF766C2" w14:textId="58375EDF" w:rsidR="006A4A14" w:rsidRDefault="007917AE" w:rsidP="007917AE">
      <w:pPr>
        <w:pStyle w:val="ListParagraph"/>
        <w:numPr>
          <w:ilvl w:val="0"/>
          <w:numId w:val="41"/>
        </w:numPr>
        <w:ind w:left="426"/>
        <w:jc w:val="both"/>
      </w:pPr>
      <w:r>
        <w:t>Mahasiswa mampu memahami konsep dasar representasi citra digital.</w:t>
      </w:r>
    </w:p>
    <w:p w14:paraId="5CCAB684" w14:textId="77777777" w:rsidR="00B85FC9" w:rsidRDefault="00B85FC9" w:rsidP="00B85FC9">
      <w:pPr>
        <w:pStyle w:val="ListParagraph"/>
        <w:ind w:left="426"/>
        <w:jc w:val="both"/>
      </w:pPr>
    </w:p>
    <w:p w14:paraId="68926F9F" w14:textId="5181A36C" w:rsidR="00AA6261" w:rsidRDefault="00AE3D11" w:rsidP="00AA6261">
      <w:pPr>
        <w:pStyle w:val="Heading2"/>
        <w:jc w:val="both"/>
      </w:pPr>
      <w:bookmarkStart w:id="22" w:name="_Toc82945522"/>
      <w:r>
        <w:t>Dasar Teori</w:t>
      </w:r>
      <w:bookmarkEnd w:id="22"/>
    </w:p>
    <w:p w14:paraId="65617D5D" w14:textId="77777777" w:rsidR="00217984" w:rsidRPr="00C1454E" w:rsidRDefault="0008107A" w:rsidP="00217984">
      <w:pPr>
        <w:pStyle w:val="ListParagraph"/>
        <w:numPr>
          <w:ilvl w:val="0"/>
          <w:numId w:val="42"/>
        </w:numPr>
        <w:ind w:left="426"/>
        <w:jc w:val="both"/>
        <w:rPr>
          <w:i/>
        </w:rPr>
      </w:pPr>
      <w:r w:rsidRPr="00C1454E">
        <w:rPr>
          <w:i/>
        </w:rPr>
        <w:t xml:space="preserve">Pendahuluan </w:t>
      </w:r>
    </w:p>
    <w:p w14:paraId="4766CDC3" w14:textId="68135829" w:rsidR="00E31C49" w:rsidRDefault="0008107A" w:rsidP="00217984">
      <w:pPr>
        <w:pStyle w:val="ListParagraph"/>
        <w:ind w:left="426"/>
        <w:jc w:val="both"/>
      </w:pPr>
      <w:r>
        <w:t xml:space="preserve">Dalam melakukan Pengolahan Citra Digital dibutuhkan sebuah aplikasi untuk mendukungnya. Pengolahan Citra Digital dapat dilakukan dengan berbagai Bahasa Pemrograman yaitu Bahasa C++, C#, MATLAB, Phyton, dll. Untuk mempermudah dalam melakukan pemrograman biasanya membutuhkan suatu library yang mendukung dari Bahasa Pemrograman tersebut, salah satunya yaitu OpenCV yang bisa digunakan di Bahasa Pemrograman C++, C#, dan Phyton. Untuk Bahasa Pemrograman MATLAB, tidak terlalu membutuhkan library tambahan seperti OpenCV tersebut karena MATLAB mempunyai library tersendiri untuk megolahnya. Namun, ada beberapa library tambahan dari Ahli untuk mempermudah pekerjaan kita yang juga banyak macamnya. </w:t>
      </w:r>
    </w:p>
    <w:p w14:paraId="4813BD4A" w14:textId="77777777" w:rsidR="00A83154" w:rsidRDefault="00A83154" w:rsidP="00217984">
      <w:pPr>
        <w:pStyle w:val="ListParagraph"/>
        <w:ind w:left="426"/>
        <w:jc w:val="both"/>
      </w:pPr>
    </w:p>
    <w:p w14:paraId="3851A94F" w14:textId="4D0B7B25" w:rsidR="00A83154" w:rsidRDefault="00A83154" w:rsidP="001E10F6">
      <w:pPr>
        <w:pStyle w:val="ListParagraph"/>
        <w:ind w:left="426"/>
        <w:jc w:val="both"/>
      </w:pPr>
      <w:r>
        <w:t>Pengolahan citra merupakan proses pen</w:t>
      </w:r>
      <w:r w:rsidR="001E10F6">
        <w:t xml:space="preserve">golahan dan analisis citra yang </w:t>
      </w:r>
      <w:r>
        <w:t>banyak melibatkan persepsi visual. Pada proses pe</w:t>
      </w:r>
      <w:r w:rsidR="00331D99">
        <w:t>ngolahan citra ini memiliki</w:t>
      </w:r>
      <w:r>
        <w:t xml:space="preserve"> data masukan dan informasi keluaran yang berbentuk citra. Akan tetapi citra yang dihasilkan dari proses pengolahan citra ini memiliki kualitas yang kebih baik. Dibandingkan dengan citra pada aslinya. </w:t>
      </w:r>
      <w:r w:rsidR="00942974">
        <w:fldChar w:fldCharType="begin" w:fldLock="1"/>
      </w:r>
      <w:r w:rsidR="007A146C">
        <w:instrText>ADDIN CSL_CITATION {"citationItems":[{"id":"ITEM-1","itemData":{"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Bittencourt","given":"Circe Maria","non-dropping-particle":"","parse-names":false,"suffix":""},{"dropping-particle":"","family":"Ladeira","given":"Maria Elisa","non-dropping-particle":"","parse-names":false,"suffix":""}],"id":"ITEM-1","issued":{"date-parts":[["2004"]]},"page":"55","title":"Pengolahan Citra Digital","type":"article-journal"},"uris":["http://www.mendeley.com/documents/?uuid=257dde93-0343-44bf-b521-ab2404713c40"]}],"mendeley":{"formattedCitation":"(Bittencourt &amp; Ladeira, 2004)","plainTextFormattedCitation":"(Bittencourt &amp; Ladeira, 2004)","previouslyFormattedCitation":"(Bittencourt &amp; Ladeira, 2004)"},"properties":{"noteIndex":0},"schema":"https://github.com/citation-style-language/schema/raw/master/csl-citation.json"}</w:instrText>
      </w:r>
      <w:r w:rsidR="00942974">
        <w:fldChar w:fldCharType="separate"/>
      </w:r>
      <w:r w:rsidR="00942974" w:rsidRPr="00942974">
        <w:rPr>
          <w:noProof/>
        </w:rPr>
        <w:t>(Bittencourt &amp; Ladeira, 2004)</w:t>
      </w:r>
      <w:r w:rsidR="00942974">
        <w:fldChar w:fldCharType="end"/>
      </w:r>
      <w:r w:rsidR="00942974">
        <w:t>.</w:t>
      </w:r>
    </w:p>
    <w:p w14:paraId="5D9444DF" w14:textId="77777777" w:rsidR="00053E1B" w:rsidRDefault="00053E1B" w:rsidP="00217984">
      <w:pPr>
        <w:pStyle w:val="ListParagraph"/>
        <w:ind w:left="426"/>
        <w:jc w:val="both"/>
      </w:pPr>
    </w:p>
    <w:p w14:paraId="492A1501" w14:textId="77777777" w:rsidR="00217984" w:rsidRPr="00C1454E" w:rsidRDefault="0008107A" w:rsidP="00217984">
      <w:pPr>
        <w:pStyle w:val="ListParagraph"/>
        <w:numPr>
          <w:ilvl w:val="0"/>
          <w:numId w:val="42"/>
        </w:numPr>
        <w:ind w:left="426"/>
        <w:jc w:val="both"/>
        <w:rPr>
          <w:i/>
        </w:rPr>
      </w:pPr>
      <w:r w:rsidRPr="00C1454E">
        <w:rPr>
          <w:i/>
        </w:rPr>
        <w:t xml:space="preserve">MATLAB </w:t>
      </w:r>
    </w:p>
    <w:p w14:paraId="488353A7" w14:textId="6E74A7B8" w:rsidR="00620FAD" w:rsidRDefault="0008107A" w:rsidP="00217984">
      <w:pPr>
        <w:pStyle w:val="ListParagraph"/>
        <w:ind w:left="426"/>
        <w:jc w:val="both"/>
      </w:pPr>
      <w:r>
        <w:t>MATLAB adalah kependekan dari MATrix LABoratory dikarenakan setiap data pada MATLAB menggunakan dasar matriks. MATLAB adalah bahasa pemrograman tinggi, tertutup, dan case sensitive dalam lingkungan komputasi numerik yang dikembangkan oleh MathWorks. Salah satu kelebihannya yang paling populer adalah kemampuan membuat grafik dengan dukungan kustomisasi terbaik. MATLAB mempunyai banyak tools yang dapat membantu berbagai disiplin ilmu. Ini merupakan salah satu penyebab industri menggunakan MATLAB. Selain itu MATLAB mempunyai banyak library yang sangat membantu untuk menyelesaikan permasalahan matematika seperti membuat simulasi fungsi, pemodelan matematika dan perancangan GUI.</w:t>
      </w:r>
    </w:p>
    <w:p w14:paraId="74B01C8E" w14:textId="77777777" w:rsidR="00221033" w:rsidRDefault="00221033" w:rsidP="00217984">
      <w:pPr>
        <w:pStyle w:val="ListParagraph"/>
        <w:ind w:left="426"/>
        <w:jc w:val="both"/>
      </w:pPr>
    </w:p>
    <w:p w14:paraId="23446C43" w14:textId="77DCF2C2" w:rsidR="00221033" w:rsidRDefault="00221033" w:rsidP="00F17E57">
      <w:pPr>
        <w:pStyle w:val="ListParagraph"/>
        <w:ind w:left="426"/>
        <w:jc w:val="both"/>
      </w:pPr>
      <w:r>
        <w:lastRenderedPageBreak/>
        <w:t>Matlab dapat di</w:t>
      </w:r>
      <w:r w:rsidR="006A3B6C">
        <w:t xml:space="preserve"> </w:t>
      </w:r>
      <w:r>
        <w:t>pa</w:t>
      </w:r>
      <w:r w:rsidR="0015604B">
        <w:t>n</w:t>
      </w:r>
      <w:r>
        <w:t>dang sebagai</w:t>
      </w:r>
      <w:r w:rsidR="00F17E57">
        <w:t xml:space="preserve"> </w:t>
      </w:r>
      <w:bookmarkStart w:id="23" w:name="_GoBack"/>
      <w:bookmarkEnd w:id="23"/>
      <w:r w:rsidR="00F17E57">
        <w:t xml:space="preserve">sebuah kalkulator dengan fitur </w:t>
      </w:r>
      <w:r>
        <w:t xml:space="preserve">yang lengkap. Kita pernah menggunakan kalkulator dengan fasilitas minimal, misalnya hanya terdapat fasilitas penambahan, pengurangan perkalian dan pembagian. Kalkulator yang lebih lengkap lagi adalah kalkulator </w:t>
      </w:r>
      <w:r w:rsidRPr="00771E1D">
        <w:rPr>
          <w:i/>
        </w:rPr>
        <w:t>scientific</w:t>
      </w:r>
      <w:r>
        <w:t xml:space="preserve"> dimana fasilitas yang diberikan tidak hanya yang disebutkan di atas, melainkan sudah ada fungsi-fungsi trigonometri, bilangan kompleks, a</w:t>
      </w:r>
      <w:r w:rsidR="00771E1D">
        <w:t xml:space="preserve">kar kuadrat dan logaritma. </w:t>
      </w:r>
      <w:r>
        <w:t>Matlab mirip dengan kalkulator tersebut, tetapi dengan fitur-fitur yang lengkap diantaranya d</w:t>
      </w:r>
      <w:r w:rsidR="000A04D6">
        <w:t>apat digunakan untuk memprogram</w:t>
      </w:r>
      <w:r>
        <w:t xml:space="preserve"> aplikasi berbasis GUI dan lengkap dengan </w:t>
      </w:r>
      <w:r w:rsidRPr="00DA7F60">
        <w:rPr>
          <w:i/>
        </w:rPr>
        <w:t>toolbox</w:t>
      </w:r>
      <w:r>
        <w:t xml:space="preserve"> yang dapat dimanfaatkan untuk meme</w:t>
      </w:r>
      <w:r w:rsidR="00F72319">
        <w:t>cahkan masalah sains dan teknik</w:t>
      </w:r>
      <w:r w:rsidR="00B32C45">
        <w:t xml:space="preserve"> </w:t>
      </w:r>
      <w:r w:rsidR="00F72319">
        <w:fldChar w:fldCharType="begin" w:fldLock="1"/>
      </w:r>
      <w:r w:rsidR="00F7231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erlof","given":"","non-dropping-particle":"","parse-names":false,"suffix":""}],"container-title":"Journal of Chemical Information and Modeling","id":"ITEM-1","issue":"9","issued":{"date-parts":[["1970"]]},"page":"1689-1699","title":"Pemrograman Matlab","type":"article-journal","volume":"53"},"uris":["http://www.mendeley.com/documents/?uuid=4af3bb29-2eb6-4a2e-ab3c-68c182000e9e"]}],"mendeley":{"formattedCitation":"(Akerlof, 1970)","plainTextFormattedCitation":"(Akerlof, 1970)"},"properties":{"noteIndex":0},"schema":"https://github.com/citation-style-language/schema/raw/master/csl-citation.json"}</w:instrText>
      </w:r>
      <w:r w:rsidR="00F72319">
        <w:fldChar w:fldCharType="separate"/>
      </w:r>
      <w:r w:rsidR="00F72319" w:rsidRPr="00F72319">
        <w:rPr>
          <w:noProof/>
        </w:rPr>
        <w:t>(Akerlof, 1970)</w:t>
      </w:r>
      <w:r w:rsidR="00F72319">
        <w:fldChar w:fldCharType="end"/>
      </w:r>
      <w:r w:rsidR="00F72319">
        <w:t>.</w:t>
      </w:r>
    </w:p>
    <w:p w14:paraId="1EF4DD2B" w14:textId="77777777" w:rsidR="00CD289C" w:rsidRDefault="00CD289C" w:rsidP="00F17E57">
      <w:pPr>
        <w:pStyle w:val="ListParagraph"/>
        <w:ind w:left="426"/>
        <w:jc w:val="both"/>
      </w:pPr>
    </w:p>
    <w:p w14:paraId="32D5755E" w14:textId="48597FDF" w:rsidR="00CD289C" w:rsidRDefault="00CD289C" w:rsidP="00F17E57">
      <w:pPr>
        <w:pStyle w:val="ListParagraph"/>
        <w:ind w:left="426"/>
        <w:jc w:val="both"/>
      </w:pPr>
      <w:r w:rsidRPr="00CD289C">
        <w:t xml:space="preserve">Matlab memberikan kemudahan bagi para pengguna untuk menemukan bantuan sehubungan dengan semua fasilitas yang diberikan oleh Matlab. Misalnya, bantuan tentang bagaimana memulai Matlab pertama kali, trik pemrograman, membuat grafik 2 dan 3 dimensi, menggunakan tool akuisisi data, pengolahan sinyal, </w:t>
      </w:r>
      <w:r w:rsidR="004D1B87">
        <w:t xml:space="preserve">dan </w:t>
      </w:r>
      <w:r w:rsidRPr="00CD289C">
        <w:t>penyelesaian pers</w:t>
      </w:r>
      <w:r w:rsidR="00F760BC">
        <w:t>amaan diferensial parsial.</w:t>
      </w:r>
    </w:p>
    <w:p w14:paraId="252C6846" w14:textId="77777777" w:rsidR="0096264A" w:rsidRDefault="0096264A" w:rsidP="00F17E57">
      <w:pPr>
        <w:pStyle w:val="ListParagraph"/>
        <w:ind w:left="426"/>
        <w:jc w:val="both"/>
      </w:pPr>
    </w:p>
    <w:p w14:paraId="45BC809A" w14:textId="05BABC22" w:rsidR="006310DF" w:rsidRDefault="00355D5B" w:rsidP="007D62E4">
      <w:pPr>
        <w:jc w:val="center"/>
      </w:pPr>
      <w:r>
        <w:rPr>
          <w:noProof/>
          <w:lang w:eastAsia="id-ID"/>
        </w:rPr>
        <w:drawing>
          <wp:inline distT="0" distB="0" distL="0" distR="0" wp14:anchorId="67D00E89" wp14:editId="2965BD06">
            <wp:extent cx="5040630" cy="2834005"/>
            <wp:effectExtent l="0" t="0" r="762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0630" cy="2834005"/>
                    </a:xfrm>
                    <a:prstGeom prst="rect">
                      <a:avLst/>
                    </a:prstGeom>
                  </pic:spPr>
                </pic:pic>
              </a:graphicData>
            </a:graphic>
          </wp:inline>
        </w:drawing>
      </w:r>
    </w:p>
    <w:p w14:paraId="3CA5BB52" w14:textId="7853A109" w:rsidR="00516334" w:rsidRDefault="00516334" w:rsidP="00CF5E3C">
      <w:pPr>
        <w:pStyle w:val="Caption"/>
      </w:pPr>
      <w:bookmarkStart w:id="24" w:name="_Toc82945491"/>
      <w:r>
        <w:t xml:space="preserve">Gambar </w:t>
      </w:r>
      <w:r w:rsidR="004E2C3E">
        <w:fldChar w:fldCharType="begin"/>
      </w:r>
      <w:r w:rsidR="004E2C3E">
        <w:instrText xml:space="preserve"> SEQ Gambar \* ARABIC </w:instrText>
      </w:r>
      <w:r w:rsidR="004E2C3E">
        <w:fldChar w:fldCharType="separate"/>
      </w:r>
      <w:r w:rsidR="00CC185F">
        <w:rPr>
          <w:noProof/>
        </w:rPr>
        <w:t>1</w:t>
      </w:r>
      <w:r w:rsidR="004E2C3E">
        <w:rPr>
          <w:noProof/>
        </w:rPr>
        <w:fldChar w:fldCharType="end"/>
      </w:r>
      <w:r>
        <w:t xml:space="preserve"> Tampilan Matlab</w:t>
      </w:r>
      <w:bookmarkEnd w:id="24"/>
    </w:p>
    <w:p w14:paraId="3354A861" w14:textId="59EDD270" w:rsidR="006310DF" w:rsidRDefault="00516334" w:rsidP="006310DF">
      <w:pPr>
        <w:jc w:val="both"/>
      </w:pPr>
      <w:r>
        <w:t>MATLAB juga mempunyai gambar default yang biasa diujicobakan. Berikut beberapa list gambar yang tersedia pada MATLAB</w:t>
      </w:r>
    </w:p>
    <w:p w14:paraId="0EE9A03B" w14:textId="15DA4EC0" w:rsidR="00640E5F" w:rsidRDefault="0082456C" w:rsidP="00DE11CA">
      <w:pPr>
        <w:jc w:val="center"/>
      </w:pPr>
      <w:r w:rsidRPr="0082456C">
        <w:rPr>
          <w:noProof/>
          <w:lang w:eastAsia="id-ID"/>
        </w:rPr>
        <w:lastRenderedPageBreak/>
        <w:drawing>
          <wp:inline distT="0" distB="0" distL="0" distR="0" wp14:anchorId="2725162F" wp14:editId="13169F9D">
            <wp:extent cx="4882642" cy="4552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1426" cy="4561141"/>
                    </a:xfrm>
                    <a:prstGeom prst="rect">
                      <a:avLst/>
                    </a:prstGeom>
                  </pic:spPr>
                </pic:pic>
              </a:graphicData>
            </a:graphic>
          </wp:inline>
        </w:drawing>
      </w:r>
    </w:p>
    <w:p w14:paraId="5B9CF142" w14:textId="77777777" w:rsidR="00614DBF" w:rsidRPr="007B1BE6" w:rsidRDefault="00640E5F" w:rsidP="00614DBF">
      <w:pPr>
        <w:pStyle w:val="ListParagraph"/>
        <w:numPr>
          <w:ilvl w:val="0"/>
          <w:numId w:val="42"/>
        </w:numPr>
        <w:ind w:left="426"/>
        <w:jc w:val="both"/>
        <w:rPr>
          <w:i/>
        </w:rPr>
      </w:pPr>
      <w:r w:rsidRPr="007B1BE6">
        <w:rPr>
          <w:i/>
        </w:rPr>
        <w:t xml:space="preserve">Manfaat MATLAB </w:t>
      </w:r>
    </w:p>
    <w:p w14:paraId="496C8FE0" w14:textId="77777777" w:rsidR="00D63DA3" w:rsidRDefault="00640E5F" w:rsidP="00614DBF">
      <w:pPr>
        <w:pStyle w:val="ListParagraph"/>
        <w:ind w:left="426"/>
        <w:jc w:val="both"/>
      </w:pPr>
      <w:r>
        <w:t xml:space="preserve">MATLAB digunakan oleh kalangan pelajar, teknisi, peneliti di Universitas, Institusi Penelitian maupun Industri untuk melakukan komputasi matematis dalam berbagai keperluan. MATLAB biasanya digunakan untuk penelitian, pengembangan sistem dan desain sistem. Berbeda dengan bahasa pemrograman lainnya, MATLAB merupakan bahasa pemrograman tertutup. Untuk dapat mengkompilasi anda harus menggunakan software dari MathWorks sendiri. Berikut pengertian MATLAB dan kegunaannya. </w:t>
      </w:r>
    </w:p>
    <w:p w14:paraId="5A7B22F9" w14:textId="77777777" w:rsidR="00D63DA3" w:rsidRDefault="00D63DA3" w:rsidP="00614DBF">
      <w:pPr>
        <w:pStyle w:val="ListParagraph"/>
        <w:ind w:left="426"/>
        <w:jc w:val="both"/>
      </w:pPr>
    </w:p>
    <w:p w14:paraId="33B4B2EE" w14:textId="64D8567F" w:rsidR="00640E5F" w:rsidRDefault="00640E5F" w:rsidP="00614DBF">
      <w:pPr>
        <w:pStyle w:val="ListParagraph"/>
        <w:ind w:left="426"/>
        <w:jc w:val="both"/>
      </w:pPr>
      <w:r>
        <w:t xml:space="preserve">Dalam penggunaan MATLAB, selain untuk perhitungan matematika dapat juga untuk sebagai penelitian dalam pengolahan citra digital. Pengolahan citra digital juga melalui perhitungan matematika. Hanya saja, MATLAB telah menyediakan fungsi-fungsi matematika umum yang digunakan untuk pengolahan citra digital. Untuk percobaan pertama, kita melakukan membuka, merotasi, membalik dan menyimpan citra digital </w:t>
      </w:r>
    </w:p>
    <w:p w14:paraId="08DFD563" w14:textId="77777777" w:rsidR="009970B4" w:rsidRDefault="009970B4" w:rsidP="00614DBF">
      <w:pPr>
        <w:pStyle w:val="ListParagraph"/>
        <w:ind w:left="426"/>
        <w:jc w:val="both"/>
      </w:pPr>
    </w:p>
    <w:p w14:paraId="65F60AEC" w14:textId="77777777" w:rsidR="000A5A98" w:rsidRDefault="000A5A98" w:rsidP="00614DBF">
      <w:pPr>
        <w:pStyle w:val="ListParagraph"/>
        <w:ind w:left="426"/>
        <w:jc w:val="both"/>
      </w:pPr>
    </w:p>
    <w:p w14:paraId="7FD37084" w14:textId="77777777" w:rsidR="007A1377" w:rsidRDefault="00640E5F" w:rsidP="00E74C1F">
      <w:pPr>
        <w:pStyle w:val="ListParagraph"/>
        <w:numPr>
          <w:ilvl w:val="0"/>
          <w:numId w:val="45"/>
        </w:numPr>
        <w:ind w:left="709"/>
        <w:jc w:val="both"/>
      </w:pPr>
      <w:r>
        <w:lastRenderedPageBreak/>
        <w:t xml:space="preserve">Menampilkan citra </w:t>
      </w:r>
    </w:p>
    <w:p w14:paraId="7922051D" w14:textId="6D907FB9" w:rsidR="00640E5F" w:rsidRDefault="00640E5F" w:rsidP="007A1377">
      <w:pPr>
        <w:pStyle w:val="ListParagraph"/>
        <w:ind w:left="709"/>
        <w:jc w:val="both"/>
      </w:pPr>
      <w:r>
        <w:t>Pada dasarnya citra digital adalah kumpulan nilai dalam bentuk matriks. Setiap nilai pada matriks berisikan nilai piksel yang terdapat pada citra tersebut. Sehingga dapat di implementasikan pada fungsi (</w:t>
      </w:r>
      <w:r w:rsidRPr="00E74C1F">
        <w:rPr>
          <w:rFonts w:ascii="Cambria Math" w:hAnsi="Cambria Math" w:cs="Cambria Math"/>
        </w:rPr>
        <w:t>𝑥</w:t>
      </w:r>
      <w:r>
        <w:t xml:space="preserve">, </w:t>
      </w:r>
      <w:r w:rsidRPr="00E74C1F">
        <w:rPr>
          <w:rFonts w:ascii="Cambria Math" w:hAnsi="Cambria Math" w:cs="Cambria Math"/>
        </w:rPr>
        <w:t>𝑦</w:t>
      </w:r>
      <w:r>
        <w:t xml:space="preserve">) </w:t>
      </w:r>
    </w:p>
    <w:p w14:paraId="612A76BB" w14:textId="77777777" w:rsidR="00FB77E8" w:rsidRDefault="00FB77E8" w:rsidP="007A1377">
      <w:pPr>
        <w:pStyle w:val="ListParagraph"/>
        <w:ind w:left="709"/>
        <w:jc w:val="both"/>
      </w:pPr>
    </w:p>
    <w:p w14:paraId="2AB17220" w14:textId="77777777" w:rsidR="00210C18" w:rsidRDefault="00640E5F" w:rsidP="00E74C1F">
      <w:pPr>
        <w:pStyle w:val="ListParagraph"/>
        <w:numPr>
          <w:ilvl w:val="0"/>
          <w:numId w:val="45"/>
        </w:numPr>
        <w:ind w:left="709"/>
        <w:jc w:val="both"/>
      </w:pPr>
      <w:r>
        <w:t xml:space="preserve">Rotasi citra </w:t>
      </w:r>
    </w:p>
    <w:p w14:paraId="0D9E1EDA" w14:textId="77777777" w:rsidR="00A11295" w:rsidRDefault="00640E5F" w:rsidP="00210C18">
      <w:pPr>
        <w:pStyle w:val="ListParagraph"/>
        <w:ind w:left="709"/>
        <w:jc w:val="both"/>
      </w:pPr>
      <w:r>
        <w:t>Rotasi citra yaitu memutar suatu citra dengan menggunakan sudut 0º - 360º ataupun sebaliknya. Untuk memutarnya ibaratkan mengubah sumbu x dan y sebanyak xº dan yº. sehingga titik (</w:t>
      </w:r>
      <w:r w:rsidRPr="00E74C1F">
        <w:rPr>
          <w:rFonts w:ascii="Cambria Math" w:hAnsi="Cambria Math" w:cs="Cambria Math"/>
        </w:rPr>
        <w:t>𝑥</w:t>
      </w:r>
      <w:r w:rsidRPr="001C2CF9">
        <w:rPr>
          <w:vertAlign w:val="subscript"/>
        </w:rPr>
        <w:t>0</w:t>
      </w:r>
      <w:r>
        <w:t xml:space="preserve">, </w:t>
      </w:r>
      <w:r w:rsidRPr="00E74C1F">
        <w:rPr>
          <w:rFonts w:ascii="Cambria Math" w:hAnsi="Cambria Math" w:cs="Cambria Math"/>
        </w:rPr>
        <w:t>𝑦</w:t>
      </w:r>
      <w:r w:rsidRPr="001C2CF9">
        <w:rPr>
          <w:vertAlign w:val="subscript"/>
        </w:rPr>
        <w:t>0</w:t>
      </w:r>
      <w:r>
        <w:t>) berubah menjadi (</w:t>
      </w:r>
      <w:r w:rsidRPr="00E74C1F">
        <w:rPr>
          <w:rFonts w:ascii="Cambria Math" w:hAnsi="Cambria Math" w:cs="Cambria Math"/>
        </w:rPr>
        <w:t>𝑥</w:t>
      </w:r>
      <w:r w:rsidRPr="00170DFA">
        <w:rPr>
          <w:vertAlign w:val="subscript"/>
        </w:rPr>
        <w:t>1</w:t>
      </w:r>
      <w:r>
        <w:t xml:space="preserve">, </w:t>
      </w:r>
      <w:r w:rsidRPr="00E74C1F">
        <w:rPr>
          <w:rFonts w:ascii="Cambria Math" w:hAnsi="Cambria Math" w:cs="Cambria Math"/>
        </w:rPr>
        <w:t>𝑦</w:t>
      </w:r>
      <w:r w:rsidRPr="00170DFA">
        <w:rPr>
          <w:vertAlign w:val="subscript"/>
        </w:rPr>
        <w:t>1</w:t>
      </w:r>
      <w:r>
        <w:t>). Pada dasar</w:t>
      </w:r>
      <w:r w:rsidR="00D06F65">
        <w:t>n</w:t>
      </w:r>
      <w:r>
        <w:t xml:space="preserve">ya operator matematika yang bisa diterapkan seperti berikut: </w:t>
      </w:r>
    </w:p>
    <w:p w14:paraId="05153558" w14:textId="77777777" w:rsidR="00A11295" w:rsidRDefault="00640E5F" w:rsidP="00A11295">
      <w:pPr>
        <w:pStyle w:val="ListParagraph"/>
        <w:ind w:firstLine="720"/>
        <w:jc w:val="both"/>
      </w:pPr>
      <w:r w:rsidRPr="00A11295">
        <w:rPr>
          <w:rFonts w:ascii="Cambria Math" w:hAnsi="Cambria Math" w:cs="Cambria Math"/>
        </w:rPr>
        <w:t>𝑥</w:t>
      </w:r>
      <w:r w:rsidRPr="00A11295">
        <w:rPr>
          <w:vertAlign w:val="subscript"/>
        </w:rPr>
        <w:t>2</w:t>
      </w:r>
      <w:r>
        <w:t xml:space="preserve"> = cos(</w:t>
      </w:r>
      <w:r w:rsidRPr="00E74C1F">
        <w:rPr>
          <w:rFonts w:ascii="Cambria Math" w:hAnsi="Cambria Math" w:cs="Cambria Math"/>
        </w:rPr>
        <w:t>𝜃</w:t>
      </w:r>
      <w:r>
        <w:t xml:space="preserve">) </w:t>
      </w:r>
      <w:r w:rsidRPr="00E74C1F">
        <w:rPr>
          <w:rFonts w:ascii="Cambria Math" w:hAnsi="Cambria Math" w:cs="Cambria Math"/>
        </w:rPr>
        <w:t>∗</w:t>
      </w:r>
      <w:r>
        <w:t xml:space="preserve"> (</w:t>
      </w:r>
      <w:r w:rsidRPr="00E74C1F">
        <w:rPr>
          <w:rFonts w:ascii="Cambria Math" w:hAnsi="Cambria Math" w:cs="Cambria Math"/>
        </w:rPr>
        <w:t>𝑥</w:t>
      </w:r>
      <w:r w:rsidRPr="00170DFA">
        <w:rPr>
          <w:vertAlign w:val="subscript"/>
        </w:rPr>
        <w:t>1</w:t>
      </w:r>
      <w:r>
        <w:t xml:space="preserve"> − </w:t>
      </w:r>
      <w:r w:rsidRPr="00E74C1F">
        <w:rPr>
          <w:rFonts w:ascii="Cambria Math" w:hAnsi="Cambria Math" w:cs="Cambria Math"/>
        </w:rPr>
        <w:t>𝑥</w:t>
      </w:r>
      <w:r w:rsidRPr="00170DFA">
        <w:rPr>
          <w:vertAlign w:val="subscript"/>
        </w:rPr>
        <w:t>0</w:t>
      </w:r>
      <w:r>
        <w:t>) − sin(</w:t>
      </w:r>
      <w:r w:rsidRPr="00E74C1F">
        <w:rPr>
          <w:rFonts w:ascii="Cambria Math" w:hAnsi="Cambria Math" w:cs="Cambria Math"/>
        </w:rPr>
        <w:t>𝜃</w:t>
      </w:r>
      <w:r>
        <w:t xml:space="preserve">) </w:t>
      </w:r>
      <w:r w:rsidRPr="00E74C1F">
        <w:rPr>
          <w:rFonts w:ascii="Cambria Math" w:hAnsi="Cambria Math" w:cs="Cambria Math"/>
        </w:rPr>
        <w:t>∗</w:t>
      </w:r>
      <w:r>
        <w:t xml:space="preserve"> (</w:t>
      </w:r>
      <w:r w:rsidRPr="00E74C1F">
        <w:rPr>
          <w:rFonts w:ascii="Cambria Math" w:hAnsi="Cambria Math" w:cs="Cambria Math"/>
        </w:rPr>
        <w:t>𝑦</w:t>
      </w:r>
      <w:r w:rsidRPr="00170DFA">
        <w:rPr>
          <w:vertAlign w:val="subscript"/>
        </w:rPr>
        <w:t>1</w:t>
      </w:r>
      <w:r>
        <w:t xml:space="preserve"> − </w:t>
      </w:r>
      <w:r w:rsidRPr="00E74C1F">
        <w:rPr>
          <w:rFonts w:ascii="Cambria Math" w:hAnsi="Cambria Math" w:cs="Cambria Math"/>
        </w:rPr>
        <w:t>𝑦</w:t>
      </w:r>
      <w:r w:rsidRPr="00170DFA">
        <w:rPr>
          <w:vertAlign w:val="subscript"/>
        </w:rPr>
        <w:t>0</w:t>
      </w:r>
      <w:r>
        <w:t xml:space="preserve">) + </w:t>
      </w:r>
      <w:r w:rsidRPr="00E74C1F">
        <w:rPr>
          <w:rFonts w:ascii="Cambria Math" w:hAnsi="Cambria Math" w:cs="Cambria Math"/>
        </w:rPr>
        <w:t>𝑥</w:t>
      </w:r>
      <w:r w:rsidRPr="00170DFA">
        <w:rPr>
          <w:vertAlign w:val="subscript"/>
        </w:rPr>
        <w:t>0</w:t>
      </w:r>
      <w:r>
        <w:t xml:space="preserve"> </w:t>
      </w:r>
    </w:p>
    <w:p w14:paraId="76719A7A" w14:textId="19AC15B0" w:rsidR="00640E5F" w:rsidRDefault="00640E5F" w:rsidP="00A11295">
      <w:pPr>
        <w:pStyle w:val="ListParagraph"/>
        <w:ind w:firstLine="720"/>
        <w:jc w:val="both"/>
      </w:pPr>
      <w:r w:rsidRPr="00E74C1F">
        <w:rPr>
          <w:rFonts w:ascii="Cambria Math" w:hAnsi="Cambria Math" w:cs="Cambria Math"/>
        </w:rPr>
        <w:t>𝑦</w:t>
      </w:r>
      <w:r w:rsidRPr="00A11295">
        <w:rPr>
          <w:vertAlign w:val="subscript"/>
        </w:rPr>
        <w:t>2</w:t>
      </w:r>
      <w:r>
        <w:t xml:space="preserve"> = sin(</w:t>
      </w:r>
      <w:r w:rsidRPr="00E74C1F">
        <w:rPr>
          <w:rFonts w:ascii="Cambria Math" w:hAnsi="Cambria Math" w:cs="Cambria Math"/>
        </w:rPr>
        <w:t>𝜃</w:t>
      </w:r>
      <w:r>
        <w:t>)</w:t>
      </w:r>
      <w:r w:rsidRPr="00E74C1F">
        <w:rPr>
          <w:rFonts w:ascii="Cambria Math" w:hAnsi="Cambria Math" w:cs="Cambria Math"/>
        </w:rPr>
        <w:t>∗</w:t>
      </w:r>
      <w:r>
        <w:t xml:space="preserve"> (</w:t>
      </w:r>
      <w:r w:rsidRPr="00E74C1F">
        <w:rPr>
          <w:rFonts w:ascii="Cambria Math" w:hAnsi="Cambria Math" w:cs="Cambria Math"/>
        </w:rPr>
        <w:t>𝑥</w:t>
      </w:r>
      <w:r w:rsidRPr="00170DFA">
        <w:rPr>
          <w:vertAlign w:val="subscript"/>
        </w:rPr>
        <w:t>1</w:t>
      </w:r>
      <w:r>
        <w:t xml:space="preserve"> − </w:t>
      </w:r>
      <w:r w:rsidRPr="00E74C1F">
        <w:rPr>
          <w:rFonts w:ascii="Cambria Math" w:hAnsi="Cambria Math" w:cs="Cambria Math"/>
        </w:rPr>
        <w:t>𝑥</w:t>
      </w:r>
      <w:r w:rsidRPr="00170DFA">
        <w:rPr>
          <w:vertAlign w:val="subscript"/>
        </w:rPr>
        <w:t>0</w:t>
      </w:r>
      <w:r>
        <w:t>) − cos(</w:t>
      </w:r>
      <w:r w:rsidRPr="00E74C1F">
        <w:rPr>
          <w:rFonts w:ascii="Cambria Math" w:hAnsi="Cambria Math" w:cs="Cambria Math"/>
        </w:rPr>
        <w:t>𝜃</w:t>
      </w:r>
      <w:r>
        <w:t>)</w:t>
      </w:r>
      <w:r w:rsidRPr="00E74C1F">
        <w:rPr>
          <w:rFonts w:ascii="Cambria Math" w:hAnsi="Cambria Math" w:cs="Cambria Math"/>
        </w:rPr>
        <w:t>∗</w:t>
      </w:r>
      <w:r>
        <w:t xml:space="preserve"> (</w:t>
      </w:r>
      <w:r w:rsidRPr="00E74C1F">
        <w:rPr>
          <w:rFonts w:ascii="Cambria Math" w:hAnsi="Cambria Math" w:cs="Cambria Math"/>
        </w:rPr>
        <w:t>𝑦</w:t>
      </w:r>
      <w:r w:rsidRPr="00170DFA">
        <w:rPr>
          <w:vertAlign w:val="subscript"/>
        </w:rPr>
        <w:t>1</w:t>
      </w:r>
      <w:r>
        <w:t xml:space="preserve"> − </w:t>
      </w:r>
      <w:r w:rsidRPr="00E74C1F">
        <w:rPr>
          <w:rFonts w:ascii="Cambria Math" w:hAnsi="Cambria Math" w:cs="Cambria Math"/>
        </w:rPr>
        <w:t>𝑦</w:t>
      </w:r>
      <w:r w:rsidRPr="00170DFA">
        <w:rPr>
          <w:vertAlign w:val="subscript"/>
        </w:rPr>
        <w:t>0</w:t>
      </w:r>
      <w:r>
        <w:t xml:space="preserve">) + </w:t>
      </w:r>
      <w:r w:rsidRPr="00E74C1F">
        <w:rPr>
          <w:rFonts w:ascii="Cambria Math" w:hAnsi="Cambria Math" w:cs="Cambria Math"/>
        </w:rPr>
        <w:t>𝑦</w:t>
      </w:r>
      <w:r w:rsidRPr="00170DFA">
        <w:rPr>
          <w:vertAlign w:val="subscript"/>
        </w:rPr>
        <w:t>0</w:t>
      </w:r>
      <w:r>
        <w:t xml:space="preserve"> </w:t>
      </w:r>
    </w:p>
    <w:p w14:paraId="3519D6F3" w14:textId="77777777" w:rsidR="00FB77E8" w:rsidRDefault="00FB77E8" w:rsidP="00210C18">
      <w:pPr>
        <w:pStyle w:val="ListParagraph"/>
        <w:ind w:left="709"/>
        <w:jc w:val="both"/>
      </w:pPr>
    </w:p>
    <w:p w14:paraId="48A48CED" w14:textId="77777777" w:rsidR="00D74034" w:rsidRDefault="00640E5F" w:rsidP="00E74C1F">
      <w:pPr>
        <w:pStyle w:val="ListParagraph"/>
        <w:numPr>
          <w:ilvl w:val="0"/>
          <w:numId w:val="45"/>
        </w:numPr>
        <w:ind w:left="709"/>
        <w:jc w:val="both"/>
      </w:pPr>
      <w:r>
        <w:t xml:space="preserve">Membalik citra </w:t>
      </w:r>
    </w:p>
    <w:p w14:paraId="0514696D" w14:textId="6BBF4579" w:rsidR="00DD3EC5" w:rsidRDefault="00640E5F" w:rsidP="00D74034">
      <w:pPr>
        <w:pStyle w:val="ListParagraph"/>
        <w:ind w:left="709"/>
        <w:jc w:val="both"/>
      </w:pPr>
      <w:r>
        <w:t>Membalik citra secara umumnya menukarkan dari koordinat x menjadi y dan y menjadi x. Proses membalik dapat dibedakan menjadi 2 yaitu horizontal dan vertikal. Misalkan dengan menggunakan matriks berikut:</w:t>
      </w:r>
    </w:p>
    <w:p w14:paraId="50ABBA55" w14:textId="77777777" w:rsidR="000F7C7B" w:rsidRDefault="000F7C7B" w:rsidP="00FB468B">
      <w:pPr>
        <w:pStyle w:val="ListParagraph"/>
        <w:ind w:left="3686"/>
        <w:jc w:val="both"/>
      </w:pPr>
      <w:r>
        <w:t xml:space="preserve">1 0 0 </w:t>
      </w:r>
    </w:p>
    <w:p w14:paraId="23B3F9F8" w14:textId="77777777" w:rsidR="000F7C7B" w:rsidRDefault="000F7C7B" w:rsidP="00FB468B">
      <w:pPr>
        <w:pStyle w:val="ListParagraph"/>
        <w:ind w:left="3686"/>
        <w:jc w:val="both"/>
      </w:pPr>
      <w:r>
        <w:t xml:space="preserve">0 2 0 </w:t>
      </w:r>
    </w:p>
    <w:p w14:paraId="3EAFF650" w14:textId="4A8958B7" w:rsidR="000F7C7B" w:rsidRDefault="000F7C7B" w:rsidP="00FB468B">
      <w:pPr>
        <w:pStyle w:val="ListParagraph"/>
        <w:ind w:left="3686"/>
        <w:jc w:val="both"/>
      </w:pPr>
      <w:r>
        <w:t>0 0 3</w:t>
      </w:r>
    </w:p>
    <w:p w14:paraId="2964651E" w14:textId="635361C8" w:rsidR="004D1B3D" w:rsidRDefault="00FB468B" w:rsidP="00D74034">
      <w:pPr>
        <w:pStyle w:val="ListParagraph"/>
        <w:ind w:left="709"/>
        <w:jc w:val="both"/>
      </w:pPr>
      <w:r>
        <w:t>Proses flip vertikal ini dengan menghitung jumlah pixel horisontal dan vertikalnya yang dengan meletakkan titik vertikal secara berkebalikan dimana setiap pixel y pada gambar asal akan diletakkan di pixel height- (y+1) pada gambar hasil</w:t>
      </w:r>
    </w:p>
    <w:p w14:paraId="7252BDF3" w14:textId="77777777" w:rsidR="00A67E12" w:rsidRDefault="00A67E12" w:rsidP="004C6E33">
      <w:pPr>
        <w:pStyle w:val="ListParagraph"/>
        <w:ind w:left="3686"/>
        <w:jc w:val="both"/>
      </w:pPr>
      <w:r>
        <w:t xml:space="preserve">0 0 3 </w:t>
      </w:r>
    </w:p>
    <w:p w14:paraId="2B377F7D" w14:textId="77777777" w:rsidR="00A67E12" w:rsidRDefault="00A67E12" w:rsidP="004C6E33">
      <w:pPr>
        <w:pStyle w:val="ListParagraph"/>
        <w:ind w:left="3686"/>
        <w:jc w:val="both"/>
      </w:pPr>
      <w:r>
        <w:t xml:space="preserve">0 2 0 </w:t>
      </w:r>
    </w:p>
    <w:p w14:paraId="2AAC5C87" w14:textId="0B2297BC" w:rsidR="00865239" w:rsidRDefault="00A67E12" w:rsidP="004C6E33">
      <w:pPr>
        <w:pStyle w:val="ListParagraph"/>
        <w:ind w:left="3686"/>
        <w:jc w:val="both"/>
      </w:pPr>
      <w:r>
        <w:t>1 0 0</w:t>
      </w:r>
    </w:p>
    <w:p w14:paraId="4421BA66" w14:textId="4E6E361D" w:rsidR="00383EA0" w:rsidRDefault="00186D23" w:rsidP="00D74034">
      <w:pPr>
        <w:pStyle w:val="ListParagraph"/>
        <w:ind w:left="709"/>
        <w:jc w:val="both"/>
      </w:pPr>
      <w:r>
        <w:t>proses flip horisontal dengan menghitung jumlah pixel horisontal dan vertikalnya yang dengan meletakkan titik horisontal secara berkebalikan dimana setiap pixel x pada gambar asal akan diletakkan di pixel width- (x+1)</w:t>
      </w:r>
    </w:p>
    <w:p w14:paraId="2BC828A8" w14:textId="77777777" w:rsidR="007B61E0" w:rsidRDefault="007B61E0" w:rsidP="00833A60">
      <w:pPr>
        <w:pStyle w:val="ListParagraph"/>
        <w:ind w:left="3686"/>
        <w:jc w:val="both"/>
      </w:pPr>
      <w:r>
        <w:t xml:space="preserve">0 0 1 </w:t>
      </w:r>
    </w:p>
    <w:p w14:paraId="17CBD2A1" w14:textId="77777777" w:rsidR="007B61E0" w:rsidRDefault="007B61E0" w:rsidP="00833A60">
      <w:pPr>
        <w:pStyle w:val="ListParagraph"/>
        <w:ind w:left="3686"/>
        <w:jc w:val="both"/>
      </w:pPr>
      <w:r>
        <w:t xml:space="preserve">0 2 0 </w:t>
      </w:r>
    </w:p>
    <w:p w14:paraId="2DF14CA8" w14:textId="4089EC55" w:rsidR="009202B0" w:rsidRDefault="007B61E0" w:rsidP="00FB5F2B">
      <w:pPr>
        <w:pStyle w:val="ListParagraph"/>
        <w:ind w:left="3686"/>
        <w:jc w:val="both"/>
      </w:pPr>
      <w:r>
        <w:t>3 0 0</w:t>
      </w:r>
    </w:p>
    <w:p w14:paraId="009EEFB4" w14:textId="01F18717" w:rsidR="004C32FE" w:rsidRDefault="00FB5F2B" w:rsidP="004C32FE">
      <w:pPr>
        <w:pStyle w:val="ListParagraph"/>
        <w:numPr>
          <w:ilvl w:val="0"/>
          <w:numId w:val="45"/>
        </w:numPr>
        <w:jc w:val="both"/>
      </w:pPr>
      <w:r>
        <w:t xml:space="preserve">Menyimpan citra </w:t>
      </w:r>
    </w:p>
    <w:p w14:paraId="296B52D4" w14:textId="15532E33" w:rsidR="004F0AC7" w:rsidRDefault="00FB5F2B" w:rsidP="004F0AC7">
      <w:pPr>
        <w:pStyle w:val="ListParagraph"/>
        <w:jc w:val="both"/>
      </w:pPr>
      <w:r>
        <w:t>Proses ini hanya mengkopi dan menyimpan nilai-nilai piksel dalam matriks citra tersebut. Sehingga dapat dijadikan sebuah citra digital yang disimpan dalam bentuk warna ataupun grayscale sesuai dengan nilai matriks piksel tersebut.</w:t>
      </w:r>
    </w:p>
    <w:p w14:paraId="2B8C19EE" w14:textId="77777777" w:rsidR="00B75020" w:rsidRDefault="00B75020" w:rsidP="004F0AC7">
      <w:pPr>
        <w:jc w:val="both"/>
      </w:pPr>
    </w:p>
    <w:p w14:paraId="38CB776F" w14:textId="3DB26F67" w:rsidR="00B75020" w:rsidRDefault="0057660C" w:rsidP="0057660C">
      <w:pPr>
        <w:pStyle w:val="Heading2"/>
      </w:pPr>
      <w:bookmarkStart w:id="25" w:name="_Toc82945523"/>
      <w:r>
        <w:lastRenderedPageBreak/>
        <w:t>Implementasi</w:t>
      </w:r>
      <w:bookmarkEnd w:id="25"/>
    </w:p>
    <w:p w14:paraId="3E51A97A" w14:textId="77777777" w:rsidR="00590935" w:rsidRDefault="00590935" w:rsidP="00590935">
      <w:pPr>
        <w:jc w:val="both"/>
      </w:pPr>
      <w:r>
        <w:t xml:space="preserve">MATLAB mempunyai 3 cara untuk melakukan pemrograman. Cara menggunakan sebagai berikut: </w:t>
      </w:r>
    </w:p>
    <w:p w14:paraId="08854056" w14:textId="77777777" w:rsidR="001765D5" w:rsidRDefault="00590935" w:rsidP="001765D5">
      <w:pPr>
        <w:pStyle w:val="ListParagraph"/>
        <w:numPr>
          <w:ilvl w:val="0"/>
          <w:numId w:val="46"/>
        </w:numPr>
        <w:ind w:left="426"/>
        <w:jc w:val="both"/>
      </w:pPr>
      <w:r>
        <w:t xml:space="preserve">Dengan menggunakan “Command Window” secara langsung. Dengan menggunakan ini, kita tidak perlu membuat file baru dan bisa langsung dijalankan oleh MATLAB sendiri. Hanya saja kekurangan dari cara ini adalah kita harus melakukan koding perbaris secara runtut. Selain itu, kita diharuskan menghafalkan langkah-langkah apa saja yang sudah kita lakukan. Tentu saja, variabel-variabel yang kita buat juga harus kita hafalkan. Jika variabel yang kita buat sama dengan variabel sebelumnya maka variabel yang lama akan ditimpa oleh variabel yang baru. </w:t>
      </w:r>
    </w:p>
    <w:p w14:paraId="21ED7475" w14:textId="77777777" w:rsidR="008F629B" w:rsidRDefault="008F629B" w:rsidP="00C25255">
      <w:pPr>
        <w:pStyle w:val="ListParagraph"/>
        <w:ind w:left="426"/>
        <w:jc w:val="both"/>
      </w:pPr>
    </w:p>
    <w:p w14:paraId="12FB66F9" w14:textId="77777777" w:rsidR="001765D5" w:rsidRDefault="00590935" w:rsidP="001765D5">
      <w:pPr>
        <w:pStyle w:val="ListParagraph"/>
        <w:ind w:left="426"/>
        <w:jc w:val="both"/>
      </w:pPr>
      <w:r>
        <w:t xml:space="preserve">Untuk menampilkan sebuah gambar kode yang bisa dilakukan seperti berikut; </w:t>
      </w:r>
    </w:p>
    <w:p w14:paraId="72D11FA8" w14:textId="77777777" w:rsidR="00E37ABA" w:rsidRDefault="00E37ABA" w:rsidP="001765D5">
      <w:pPr>
        <w:pStyle w:val="ListParagraph"/>
        <w:ind w:left="426"/>
        <w:jc w:val="both"/>
      </w:pPr>
    </w:p>
    <w:p w14:paraId="1EF525A8" w14:textId="51AA1621" w:rsidR="0057660C" w:rsidRDefault="00590935" w:rsidP="001765D5">
      <w:pPr>
        <w:pStyle w:val="ListParagraph"/>
        <w:ind w:left="426"/>
        <w:jc w:val="both"/>
        <w:rPr>
          <w:rFonts w:ascii="Consolas" w:hAnsi="Consolas"/>
        </w:rPr>
      </w:pPr>
      <w:r w:rsidRPr="00B8438F">
        <w:rPr>
          <w:rFonts w:ascii="Consolas" w:hAnsi="Consolas"/>
        </w:rPr>
        <w:t>imshow('peppers.png');</w:t>
      </w:r>
    </w:p>
    <w:p w14:paraId="245EEC5C" w14:textId="7F2DA7C7" w:rsidR="000560F0" w:rsidRDefault="008426E9" w:rsidP="008426E9">
      <w:pPr>
        <w:pStyle w:val="ListParagraph"/>
        <w:ind w:left="426"/>
        <w:jc w:val="center"/>
        <w:rPr>
          <w:rFonts w:ascii="Consolas" w:hAnsi="Consolas"/>
        </w:rPr>
      </w:pPr>
      <w:r w:rsidRPr="008426E9">
        <w:rPr>
          <w:rFonts w:ascii="Consolas" w:hAnsi="Consolas"/>
          <w:noProof/>
          <w:lang w:eastAsia="id-ID"/>
        </w:rPr>
        <w:drawing>
          <wp:inline distT="0" distB="0" distL="0" distR="0" wp14:anchorId="158A8238" wp14:editId="7DB25ACF">
            <wp:extent cx="3181794" cy="104789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1794" cy="1047896"/>
                    </a:xfrm>
                    <a:prstGeom prst="rect">
                      <a:avLst/>
                    </a:prstGeom>
                  </pic:spPr>
                </pic:pic>
              </a:graphicData>
            </a:graphic>
          </wp:inline>
        </w:drawing>
      </w:r>
    </w:p>
    <w:p w14:paraId="013DFC01" w14:textId="3A73F7BB" w:rsidR="00172CC3" w:rsidRDefault="0040432B" w:rsidP="0040432B">
      <w:pPr>
        <w:pStyle w:val="Caption"/>
      </w:pPr>
      <w:bookmarkStart w:id="26" w:name="_Toc82945492"/>
      <w:r>
        <w:t xml:space="preserve">Gambar </w:t>
      </w:r>
      <w:r w:rsidR="004E2C3E">
        <w:fldChar w:fldCharType="begin"/>
      </w:r>
      <w:r w:rsidR="004E2C3E">
        <w:instrText xml:space="preserve"> SEQ Gambar \* ARABIC </w:instrText>
      </w:r>
      <w:r w:rsidR="004E2C3E">
        <w:fldChar w:fldCharType="separate"/>
      </w:r>
      <w:r w:rsidR="00CC185F">
        <w:rPr>
          <w:noProof/>
        </w:rPr>
        <w:t>2</w:t>
      </w:r>
      <w:r w:rsidR="004E2C3E">
        <w:rPr>
          <w:noProof/>
        </w:rPr>
        <w:fldChar w:fldCharType="end"/>
      </w:r>
      <w:r w:rsidR="00666A3F">
        <w:t xml:space="preserve"> P</w:t>
      </w:r>
      <w:r>
        <w:t>erintah imshow</w:t>
      </w:r>
      <w:bookmarkEnd w:id="26"/>
    </w:p>
    <w:p w14:paraId="2F24B875" w14:textId="77777777" w:rsidR="005E2C82" w:rsidRPr="005E2C82" w:rsidRDefault="005E2C82" w:rsidP="005E2C82"/>
    <w:p w14:paraId="74D3FA43" w14:textId="287E3862" w:rsidR="00482C12" w:rsidRDefault="00033065" w:rsidP="003C16F3">
      <w:pPr>
        <w:ind w:left="426"/>
      </w:pPr>
      <w:r>
        <w:t>Maka hasil yang ditampilkan seperti berikut :</w:t>
      </w:r>
    </w:p>
    <w:p w14:paraId="5D267C5F" w14:textId="031691F4" w:rsidR="00033065" w:rsidRDefault="0090298C" w:rsidP="0090298C">
      <w:pPr>
        <w:ind w:left="426"/>
        <w:jc w:val="center"/>
      </w:pPr>
      <w:r w:rsidRPr="0090298C">
        <w:rPr>
          <w:noProof/>
          <w:lang w:eastAsia="id-ID"/>
        </w:rPr>
        <w:drawing>
          <wp:inline distT="0" distB="0" distL="0" distR="0" wp14:anchorId="13E9F697" wp14:editId="3E1F918A">
            <wp:extent cx="3219450" cy="2658135"/>
            <wp:effectExtent l="0" t="0" r="0"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31407" cy="2668007"/>
                    </a:xfrm>
                    <a:prstGeom prst="rect">
                      <a:avLst/>
                    </a:prstGeom>
                  </pic:spPr>
                </pic:pic>
              </a:graphicData>
            </a:graphic>
          </wp:inline>
        </w:drawing>
      </w:r>
    </w:p>
    <w:p w14:paraId="0D45C259" w14:textId="522AF463" w:rsidR="00033065" w:rsidRDefault="00666A3F" w:rsidP="00666A3F">
      <w:pPr>
        <w:pStyle w:val="Caption"/>
      </w:pPr>
      <w:bookmarkStart w:id="27" w:name="_Toc82945493"/>
      <w:r>
        <w:t xml:space="preserve">Gambar </w:t>
      </w:r>
      <w:r w:rsidR="004E2C3E">
        <w:fldChar w:fldCharType="begin"/>
      </w:r>
      <w:r w:rsidR="004E2C3E">
        <w:instrText xml:space="preserve"> SEQ Gambar \* ARABIC </w:instrText>
      </w:r>
      <w:r w:rsidR="004E2C3E">
        <w:fldChar w:fldCharType="separate"/>
      </w:r>
      <w:r w:rsidR="00CC185F">
        <w:rPr>
          <w:noProof/>
        </w:rPr>
        <w:t>3</w:t>
      </w:r>
      <w:r w:rsidR="004E2C3E">
        <w:rPr>
          <w:noProof/>
        </w:rPr>
        <w:fldChar w:fldCharType="end"/>
      </w:r>
      <w:r>
        <w:t xml:space="preserve"> Hasil perintah imshow</w:t>
      </w:r>
      <w:bookmarkEnd w:id="27"/>
    </w:p>
    <w:p w14:paraId="52740D08" w14:textId="211373F2" w:rsidR="00187D4A" w:rsidRDefault="00187D4A" w:rsidP="00734E27">
      <w:pPr>
        <w:pStyle w:val="ListParagraph"/>
        <w:numPr>
          <w:ilvl w:val="0"/>
          <w:numId w:val="46"/>
        </w:numPr>
        <w:ind w:left="426"/>
        <w:jc w:val="both"/>
      </w:pPr>
      <w:r>
        <w:lastRenderedPageBreak/>
        <w:t xml:space="preserve">Dengan membuat file baru terlebih dahulu dengan tipe file “*.m”. Cara untuk membuat file baru seperti berikut: </w:t>
      </w:r>
    </w:p>
    <w:p w14:paraId="22501DCE" w14:textId="77777777" w:rsidR="0066490D" w:rsidRDefault="00187D4A" w:rsidP="00734E27">
      <w:pPr>
        <w:pStyle w:val="ListParagraph"/>
        <w:numPr>
          <w:ilvl w:val="1"/>
          <w:numId w:val="46"/>
        </w:numPr>
        <w:ind w:left="851"/>
        <w:jc w:val="both"/>
      </w:pPr>
      <w:r>
        <w:t>Klik “New script pada toolbar”</w:t>
      </w:r>
      <w:r w:rsidR="0066490D" w:rsidRPr="0066490D">
        <w:t xml:space="preserve"> </w:t>
      </w:r>
    </w:p>
    <w:p w14:paraId="483D9365" w14:textId="76943130" w:rsidR="00033065" w:rsidRDefault="0066490D" w:rsidP="00290B65">
      <w:pPr>
        <w:jc w:val="center"/>
      </w:pPr>
      <w:r w:rsidRPr="0066490D">
        <w:rPr>
          <w:noProof/>
          <w:lang w:eastAsia="id-ID"/>
        </w:rPr>
        <w:drawing>
          <wp:inline distT="0" distB="0" distL="0" distR="0" wp14:anchorId="0E8ED758" wp14:editId="02E7B9D7">
            <wp:extent cx="2276475" cy="93696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99147" cy="946294"/>
                    </a:xfrm>
                    <a:prstGeom prst="rect">
                      <a:avLst/>
                    </a:prstGeom>
                  </pic:spPr>
                </pic:pic>
              </a:graphicData>
            </a:graphic>
          </wp:inline>
        </w:drawing>
      </w:r>
    </w:p>
    <w:p w14:paraId="5D54C13B" w14:textId="1C816A58" w:rsidR="004507AB" w:rsidRDefault="004507AB" w:rsidP="004507AB">
      <w:pPr>
        <w:pStyle w:val="Caption"/>
      </w:pPr>
      <w:bookmarkStart w:id="28" w:name="_Toc82945494"/>
      <w:r>
        <w:t xml:space="preserve">Gambar </w:t>
      </w:r>
      <w:r w:rsidR="004E2C3E">
        <w:fldChar w:fldCharType="begin"/>
      </w:r>
      <w:r w:rsidR="004E2C3E">
        <w:instrText xml:space="preserve"> SEQ Gambar \* ARABIC </w:instrText>
      </w:r>
      <w:r w:rsidR="004E2C3E">
        <w:fldChar w:fldCharType="separate"/>
      </w:r>
      <w:r w:rsidR="00CC185F">
        <w:rPr>
          <w:noProof/>
        </w:rPr>
        <w:t>4</w:t>
      </w:r>
      <w:r w:rsidR="004E2C3E">
        <w:rPr>
          <w:noProof/>
        </w:rPr>
        <w:fldChar w:fldCharType="end"/>
      </w:r>
      <w:r>
        <w:t xml:space="preserve"> New Script</w:t>
      </w:r>
      <w:bookmarkEnd w:id="28"/>
    </w:p>
    <w:p w14:paraId="1937EB0F" w14:textId="7D5A6918" w:rsidR="00575665" w:rsidRDefault="00575665" w:rsidP="00290B65">
      <w:pPr>
        <w:jc w:val="center"/>
      </w:pPr>
      <w:r>
        <w:rPr>
          <w:noProof/>
          <w:lang w:eastAsia="id-ID"/>
        </w:rPr>
        <w:drawing>
          <wp:inline distT="0" distB="0" distL="0" distR="0" wp14:anchorId="107ECBB6" wp14:editId="2E0CBFF0">
            <wp:extent cx="4760533" cy="267652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99355" cy="2698352"/>
                    </a:xfrm>
                    <a:prstGeom prst="rect">
                      <a:avLst/>
                    </a:prstGeom>
                  </pic:spPr>
                </pic:pic>
              </a:graphicData>
            </a:graphic>
          </wp:inline>
        </w:drawing>
      </w:r>
    </w:p>
    <w:p w14:paraId="5C1F3F3D" w14:textId="4B74D93A" w:rsidR="00D00AF7" w:rsidRDefault="00E53937" w:rsidP="00E53937">
      <w:pPr>
        <w:pStyle w:val="Caption"/>
      </w:pPr>
      <w:bookmarkStart w:id="29" w:name="_Toc82945495"/>
      <w:r>
        <w:t xml:space="preserve">Gambar </w:t>
      </w:r>
      <w:r w:rsidR="004E2C3E">
        <w:fldChar w:fldCharType="begin"/>
      </w:r>
      <w:r w:rsidR="004E2C3E">
        <w:instrText xml:space="preserve"> SEQ Gambar \* ARABIC </w:instrText>
      </w:r>
      <w:r w:rsidR="004E2C3E">
        <w:fldChar w:fldCharType="separate"/>
      </w:r>
      <w:r w:rsidR="00CC185F">
        <w:rPr>
          <w:noProof/>
        </w:rPr>
        <w:t>5</w:t>
      </w:r>
      <w:r w:rsidR="004E2C3E">
        <w:rPr>
          <w:noProof/>
        </w:rPr>
        <w:fldChar w:fldCharType="end"/>
      </w:r>
      <w:r>
        <w:t xml:space="preserve"> Lampiran Script baru</w:t>
      </w:r>
      <w:bookmarkEnd w:id="29"/>
    </w:p>
    <w:p w14:paraId="2C2376AB" w14:textId="3ABD75B7" w:rsidR="00187D4A" w:rsidRDefault="00734E27" w:rsidP="00734E27">
      <w:pPr>
        <w:pStyle w:val="ListParagraph"/>
        <w:numPr>
          <w:ilvl w:val="1"/>
          <w:numId w:val="46"/>
        </w:numPr>
        <w:ind w:left="851"/>
        <w:jc w:val="both"/>
      </w:pPr>
      <w:r>
        <w:t>Silahkan ketikan “imshow('peppers.png');” pada window baru tersebut. Lalu simpan file tersebut dilokasi yang anda inginkan. Jangan lupa diberi nama file tersebut misalkan dengan nama file “openimage.m”</w:t>
      </w:r>
    </w:p>
    <w:p w14:paraId="1A1463DD" w14:textId="071A5F8B" w:rsidR="00822FDB" w:rsidRDefault="0030294A" w:rsidP="00806BEF">
      <w:pPr>
        <w:jc w:val="center"/>
      </w:pPr>
      <w:r w:rsidRPr="0030294A">
        <w:rPr>
          <w:noProof/>
          <w:lang w:eastAsia="id-ID"/>
        </w:rPr>
        <w:drawing>
          <wp:inline distT="0" distB="0" distL="0" distR="0" wp14:anchorId="19D0067B" wp14:editId="33D85D51">
            <wp:extent cx="3581143" cy="2524125"/>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6284" cy="2555942"/>
                    </a:xfrm>
                    <a:prstGeom prst="rect">
                      <a:avLst/>
                    </a:prstGeom>
                  </pic:spPr>
                </pic:pic>
              </a:graphicData>
            </a:graphic>
          </wp:inline>
        </w:drawing>
      </w:r>
    </w:p>
    <w:p w14:paraId="36FA2210" w14:textId="4813EE66" w:rsidR="00C7362A" w:rsidRDefault="00DE5CE5" w:rsidP="00DE5CE5">
      <w:pPr>
        <w:pStyle w:val="Caption"/>
      </w:pPr>
      <w:bookmarkStart w:id="30" w:name="_Toc82945496"/>
      <w:r>
        <w:t xml:space="preserve">Gambar </w:t>
      </w:r>
      <w:r w:rsidR="004E2C3E">
        <w:fldChar w:fldCharType="begin"/>
      </w:r>
      <w:r w:rsidR="004E2C3E">
        <w:instrText xml:space="preserve"> SEQ Gambar \* ARABIC </w:instrText>
      </w:r>
      <w:r w:rsidR="004E2C3E">
        <w:fldChar w:fldCharType="separate"/>
      </w:r>
      <w:r w:rsidR="00CC185F">
        <w:rPr>
          <w:noProof/>
        </w:rPr>
        <w:t>6</w:t>
      </w:r>
      <w:r w:rsidR="004E2C3E">
        <w:rPr>
          <w:noProof/>
        </w:rPr>
        <w:fldChar w:fldCharType="end"/>
      </w:r>
      <w:r>
        <w:t xml:space="preserve"> Menyimpan file matlab</w:t>
      </w:r>
      <w:bookmarkEnd w:id="30"/>
    </w:p>
    <w:p w14:paraId="1159D0FD" w14:textId="35B4F08F" w:rsidR="00734E27" w:rsidRDefault="002E1DA0" w:rsidP="00734E27">
      <w:pPr>
        <w:pStyle w:val="ListParagraph"/>
        <w:numPr>
          <w:ilvl w:val="1"/>
          <w:numId w:val="46"/>
        </w:numPr>
        <w:ind w:left="851"/>
        <w:jc w:val="both"/>
      </w:pPr>
      <w:r>
        <w:lastRenderedPageBreak/>
        <w:t xml:space="preserve">Lalu jalankan file tersebut dengan menggunakan tombol segitiga hijau atau untuk </w:t>
      </w:r>
      <w:r w:rsidRPr="002E1DA0">
        <w:rPr>
          <w:i/>
        </w:rPr>
        <w:t>shortcut</w:t>
      </w:r>
      <w:r>
        <w:t>-nya dengan menekan f5</w:t>
      </w:r>
    </w:p>
    <w:p w14:paraId="19BCC881" w14:textId="76598BA7" w:rsidR="00CF41A2" w:rsidRDefault="00942A74" w:rsidP="00942A74">
      <w:pPr>
        <w:jc w:val="center"/>
      </w:pPr>
      <w:r w:rsidRPr="00942A74">
        <w:rPr>
          <w:noProof/>
          <w:lang w:eastAsia="id-ID"/>
        </w:rPr>
        <w:drawing>
          <wp:inline distT="0" distB="0" distL="0" distR="0" wp14:anchorId="644F795B" wp14:editId="4490D422">
            <wp:extent cx="5040630" cy="78803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788035"/>
                    </a:xfrm>
                    <a:prstGeom prst="rect">
                      <a:avLst/>
                    </a:prstGeom>
                  </pic:spPr>
                </pic:pic>
              </a:graphicData>
            </a:graphic>
          </wp:inline>
        </w:drawing>
      </w:r>
    </w:p>
    <w:p w14:paraId="40ECFABD" w14:textId="62307CF3" w:rsidR="00D26624" w:rsidRDefault="00D26624" w:rsidP="00D26624">
      <w:pPr>
        <w:pStyle w:val="Caption"/>
      </w:pPr>
      <w:bookmarkStart w:id="31" w:name="_Toc82945497"/>
      <w:r>
        <w:t xml:space="preserve">Gambar </w:t>
      </w:r>
      <w:r w:rsidR="004E2C3E">
        <w:fldChar w:fldCharType="begin"/>
      </w:r>
      <w:r w:rsidR="004E2C3E">
        <w:instrText xml:space="preserve"> SEQ Gambar \* ARABIC </w:instrText>
      </w:r>
      <w:r w:rsidR="004E2C3E">
        <w:fldChar w:fldCharType="separate"/>
      </w:r>
      <w:r w:rsidR="00CC185F">
        <w:rPr>
          <w:noProof/>
        </w:rPr>
        <w:t>7</w:t>
      </w:r>
      <w:r w:rsidR="004E2C3E">
        <w:rPr>
          <w:noProof/>
        </w:rPr>
        <w:fldChar w:fldCharType="end"/>
      </w:r>
      <w:r>
        <w:t xml:space="preserve"> Menjalankan File Matlab</w:t>
      </w:r>
      <w:bookmarkEnd w:id="31"/>
    </w:p>
    <w:p w14:paraId="797D6BCC" w14:textId="5A8427F3" w:rsidR="002E1DA0" w:rsidRDefault="00656007" w:rsidP="00734E27">
      <w:pPr>
        <w:pStyle w:val="ListParagraph"/>
        <w:numPr>
          <w:ilvl w:val="1"/>
          <w:numId w:val="46"/>
        </w:numPr>
        <w:ind w:left="851"/>
        <w:jc w:val="both"/>
      </w:pPr>
      <w:r>
        <w:t>Jika muncul dialog seperti berikut, maka pilih “change folder” untuk membuka folder lokasi file tersebut berada secara otomatis.</w:t>
      </w:r>
    </w:p>
    <w:p w14:paraId="03270315" w14:textId="3544AFA5" w:rsidR="00942A74" w:rsidRDefault="00917CB3" w:rsidP="00942A74">
      <w:pPr>
        <w:jc w:val="center"/>
      </w:pPr>
      <w:r w:rsidRPr="00917CB3">
        <w:rPr>
          <w:noProof/>
          <w:lang w:eastAsia="id-ID"/>
        </w:rPr>
        <w:drawing>
          <wp:inline distT="0" distB="0" distL="0" distR="0" wp14:anchorId="27131D1E" wp14:editId="2AB31434">
            <wp:extent cx="3219450" cy="121593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55324" cy="1229479"/>
                    </a:xfrm>
                    <a:prstGeom prst="rect">
                      <a:avLst/>
                    </a:prstGeom>
                  </pic:spPr>
                </pic:pic>
              </a:graphicData>
            </a:graphic>
          </wp:inline>
        </w:drawing>
      </w:r>
    </w:p>
    <w:p w14:paraId="54D86F88" w14:textId="0D878D84" w:rsidR="007E500A" w:rsidRDefault="00CF6A25" w:rsidP="000753D6">
      <w:pPr>
        <w:pStyle w:val="Caption"/>
      </w:pPr>
      <w:bookmarkStart w:id="32" w:name="_Toc82945498"/>
      <w:r>
        <w:t xml:space="preserve">Gambar </w:t>
      </w:r>
      <w:r w:rsidR="004E2C3E">
        <w:fldChar w:fldCharType="begin"/>
      </w:r>
      <w:r w:rsidR="004E2C3E">
        <w:instrText xml:space="preserve"> SEQ Gambar \* ARABIC </w:instrText>
      </w:r>
      <w:r w:rsidR="004E2C3E">
        <w:fldChar w:fldCharType="separate"/>
      </w:r>
      <w:r w:rsidR="00CC185F">
        <w:rPr>
          <w:noProof/>
        </w:rPr>
        <w:t>8</w:t>
      </w:r>
      <w:r w:rsidR="004E2C3E">
        <w:rPr>
          <w:noProof/>
        </w:rPr>
        <w:fldChar w:fldCharType="end"/>
      </w:r>
      <w:r>
        <w:t xml:space="preserve"> Berpindah directory</w:t>
      </w:r>
      <w:bookmarkEnd w:id="32"/>
    </w:p>
    <w:p w14:paraId="1AFD7989" w14:textId="1C6A12EE" w:rsidR="00656007" w:rsidRDefault="00656007" w:rsidP="00656007">
      <w:pPr>
        <w:pStyle w:val="ListParagraph"/>
        <w:ind w:left="851"/>
        <w:jc w:val="both"/>
      </w:pPr>
      <w:r>
        <w:t>Maka tampilannya seperti berikut</w:t>
      </w:r>
    </w:p>
    <w:p w14:paraId="168018FA" w14:textId="0AEC9EAC" w:rsidR="00D23A48" w:rsidRDefault="007E500A" w:rsidP="00D23A48">
      <w:pPr>
        <w:jc w:val="center"/>
      </w:pPr>
      <w:r w:rsidRPr="007E500A">
        <w:rPr>
          <w:noProof/>
          <w:lang w:eastAsia="id-ID"/>
        </w:rPr>
        <w:drawing>
          <wp:inline distT="0" distB="0" distL="0" distR="0" wp14:anchorId="328FED73" wp14:editId="4A0209CA">
            <wp:extent cx="2257425" cy="2687707"/>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0652" cy="2703455"/>
                    </a:xfrm>
                    <a:prstGeom prst="rect">
                      <a:avLst/>
                    </a:prstGeom>
                  </pic:spPr>
                </pic:pic>
              </a:graphicData>
            </a:graphic>
          </wp:inline>
        </w:drawing>
      </w:r>
    </w:p>
    <w:p w14:paraId="0648CDED" w14:textId="109E5C48" w:rsidR="00457FA0" w:rsidRDefault="00FE69A8" w:rsidP="00D83050">
      <w:pPr>
        <w:pStyle w:val="Caption"/>
      </w:pPr>
      <w:bookmarkStart w:id="33" w:name="_Toc82945499"/>
      <w:r>
        <w:t xml:space="preserve">Gambar </w:t>
      </w:r>
      <w:r w:rsidR="004E2C3E">
        <w:fldChar w:fldCharType="begin"/>
      </w:r>
      <w:r w:rsidR="004E2C3E">
        <w:instrText xml:space="preserve"> SEQ Gambar \* ARABIC </w:instrText>
      </w:r>
      <w:r w:rsidR="004E2C3E">
        <w:fldChar w:fldCharType="separate"/>
      </w:r>
      <w:r w:rsidR="00CC185F">
        <w:rPr>
          <w:noProof/>
        </w:rPr>
        <w:t>9</w:t>
      </w:r>
      <w:r w:rsidR="004E2C3E">
        <w:rPr>
          <w:noProof/>
        </w:rPr>
        <w:fldChar w:fldCharType="end"/>
      </w:r>
      <w:r>
        <w:t xml:space="preserve"> Hasil program matlab imshow</w:t>
      </w:r>
      <w:bookmarkEnd w:id="33"/>
    </w:p>
    <w:p w14:paraId="409CE5C1" w14:textId="77777777" w:rsidR="00457FA0" w:rsidRDefault="00457FA0" w:rsidP="00457FA0">
      <w:pPr>
        <w:pStyle w:val="ListParagraph"/>
        <w:numPr>
          <w:ilvl w:val="0"/>
          <w:numId w:val="46"/>
        </w:numPr>
        <w:ind w:left="426"/>
        <w:jc w:val="both"/>
      </w:pPr>
      <w:r>
        <w:t xml:space="preserve">Membuat GUI </w:t>
      </w:r>
    </w:p>
    <w:p w14:paraId="6F6CA459" w14:textId="77777777" w:rsidR="00A3416A" w:rsidRDefault="00457FA0" w:rsidP="00457FA0">
      <w:pPr>
        <w:pStyle w:val="ListParagraph"/>
        <w:numPr>
          <w:ilvl w:val="1"/>
          <w:numId w:val="46"/>
        </w:numPr>
        <w:ind w:left="851"/>
        <w:jc w:val="both"/>
      </w:pPr>
      <w:r>
        <w:t xml:space="preserve">Pada cara ini diperlukan beberapa cara untuk menampilkan gambar pada GUI. Keuntungan dari cara ini yaitu kita dapat memanipulasi berbagai cara untuk mengolah gambar secara bebas. Selain itu, kita juga dapat menambahkan button, scrollbar, dll untuk memudahkan pengaturan dan pengolahan gambar lebih lanjut. </w:t>
      </w:r>
    </w:p>
    <w:p w14:paraId="69B1FD45" w14:textId="77777777" w:rsidR="00A3416A" w:rsidRDefault="00A3416A" w:rsidP="00A3416A">
      <w:pPr>
        <w:pStyle w:val="ListParagraph"/>
        <w:ind w:left="851"/>
        <w:jc w:val="both"/>
      </w:pPr>
    </w:p>
    <w:p w14:paraId="5FA40473" w14:textId="3AFAD047" w:rsidR="00457FA0" w:rsidRDefault="00457FA0" w:rsidP="00A3416A">
      <w:pPr>
        <w:pStyle w:val="ListParagraph"/>
        <w:ind w:left="851"/>
        <w:jc w:val="both"/>
      </w:pPr>
      <w:r>
        <w:lastRenderedPageBreak/>
        <w:t>Untuk pertama kali, kita buat file GUI dengan menekan tombol New → Graphical User Interface</w:t>
      </w:r>
      <w:r w:rsidR="00C05C7A">
        <w:t xml:space="preserve"> (</w:t>
      </w:r>
      <w:r w:rsidR="000668AA">
        <w:t>untuk Lebih C</w:t>
      </w:r>
      <w:r w:rsidR="00E015CA">
        <w:t xml:space="preserve">epat, </w:t>
      </w:r>
      <w:r w:rsidR="00C05C7A">
        <w:t xml:space="preserve">Ketik di Command </w:t>
      </w:r>
      <w:r w:rsidR="00DA38FF">
        <w:t>Window</w:t>
      </w:r>
      <w:r w:rsidR="00C05C7A">
        <w:t xml:space="preserve"> dengan </w:t>
      </w:r>
      <w:r w:rsidR="00B6316D">
        <w:t>‘</w:t>
      </w:r>
      <w:r w:rsidR="00C05C7A">
        <w:t>guide</w:t>
      </w:r>
      <w:r w:rsidR="00B6316D">
        <w:t>’</w:t>
      </w:r>
      <w:r w:rsidR="00C05C7A">
        <w:t>)</w:t>
      </w:r>
    </w:p>
    <w:p w14:paraId="4ADA0607" w14:textId="0188DF57" w:rsidR="0001419C" w:rsidRDefault="00DA38FF" w:rsidP="00BC57E6">
      <w:pPr>
        <w:jc w:val="center"/>
      </w:pPr>
      <w:r w:rsidRPr="00DA38FF">
        <w:rPr>
          <w:noProof/>
          <w:lang w:eastAsia="id-ID"/>
        </w:rPr>
        <w:drawing>
          <wp:inline distT="0" distB="0" distL="0" distR="0" wp14:anchorId="66219157" wp14:editId="13BC7326">
            <wp:extent cx="3370284" cy="27527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03399" cy="2779772"/>
                    </a:xfrm>
                    <a:prstGeom prst="rect">
                      <a:avLst/>
                    </a:prstGeom>
                  </pic:spPr>
                </pic:pic>
              </a:graphicData>
            </a:graphic>
          </wp:inline>
        </w:drawing>
      </w:r>
    </w:p>
    <w:p w14:paraId="43AC9514" w14:textId="395B6C59" w:rsidR="00AE4B1A" w:rsidRDefault="00AE4B1A" w:rsidP="00AE4B1A">
      <w:pPr>
        <w:pStyle w:val="Caption"/>
      </w:pPr>
      <w:bookmarkStart w:id="34" w:name="_Toc82945500"/>
      <w:r>
        <w:t xml:space="preserve">Gambar </w:t>
      </w:r>
      <w:r w:rsidR="004E2C3E">
        <w:fldChar w:fldCharType="begin"/>
      </w:r>
      <w:r w:rsidR="004E2C3E">
        <w:instrText xml:space="preserve"> SEQ Gambar \* ARABIC </w:instrText>
      </w:r>
      <w:r w:rsidR="004E2C3E">
        <w:fldChar w:fldCharType="separate"/>
      </w:r>
      <w:r w:rsidR="00CC185F">
        <w:rPr>
          <w:noProof/>
        </w:rPr>
        <w:t>10</w:t>
      </w:r>
      <w:r w:rsidR="004E2C3E">
        <w:rPr>
          <w:noProof/>
        </w:rPr>
        <w:fldChar w:fldCharType="end"/>
      </w:r>
      <w:r>
        <w:t xml:space="preserve"> Melakukan guide dan memilih Template</w:t>
      </w:r>
      <w:bookmarkEnd w:id="34"/>
    </w:p>
    <w:p w14:paraId="417D887B" w14:textId="6266533E" w:rsidR="002A4012" w:rsidRDefault="008F0999" w:rsidP="008F0999">
      <w:pPr>
        <w:pStyle w:val="ListParagraph"/>
        <w:numPr>
          <w:ilvl w:val="1"/>
          <w:numId w:val="46"/>
        </w:numPr>
        <w:ind w:left="851"/>
        <w:jc w:val="both"/>
      </w:pPr>
      <w:r>
        <w:t>Pilih Blank GUI (default) untuk halaman kosong. Jangan lupa untuk menyimpan file ini di folder yang sama dengan file “*.m” sebelumnya</w:t>
      </w:r>
    </w:p>
    <w:p w14:paraId="470F1358" w14:textId="36277B0E" w:rsidR="006B4117" w:rsidRDefault="002D70F3" w:rsidP="006B4117">
      <w:pPr>
        <w:jc w:val="center"/>
      </w:pPr>
      <w:r w:rsidRPr="002D70F3">
        <w:rPr>
          <w:noProof/>
          <w:lang w:eastAsia="id-ID"/>
        </w:rPr>
        <w:drawing>
          <wp:inline distT="0" distB="0" distL="0" distR="0" wp14:anchorId="23A89111" wp14:editId="351FE172">
            <wp:extent cx="3675227" cy="3143250"/>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94079" cy="3159374"/>
                    </a:xfrm>
                    <a:prstGeom prst="rect">
                      <a:avLst/>
                    </a:prstGeom>
                  </pic:spPr>
                </pic:pic>
              </a:graphicData>
            </a:graphic>
          </wp:inline>
        </w:drawing>
      </w:r>
    </w:p>
    <w:p w14:paraId="445A7248" w14:textId="52D74C30" w:rsidR="00385388" w:rsidRDefault="00385388" w:rsidP="00385388">
      <w:pPr>
        <w:pStyle w:val="Caption"/>
      </w:pPr>
      <w:bookmarkStart w:id="35" w:name="_Toc82945501"/>
      <w:r>
        <w:t xml:space="preserve">Gambar </w:t>
      </w:r>
      <w:r w:rsidR="004E2C3E">
        <w:fldChar w:fldCharType="begin"/>
      </w:r>
      <w:r w:rsidR="004E2C3E">
        <w:instrText xml:space="preserve"> SEQ Gambar \* ARABIC </w:instrText>
      </w:r>
      <w:r w:rsidR="004E2C3E">
        <w:fldChar w:fldCharType="separate"/>
      </w:r>
      <w:r w:rsidR="00CC185F">
        <w:rPr>
          <w:noProof/>
        </w:rPr>
        <w:t>11</w:t>
      </w:r>
      <w:r w:rsidR="004E2C3E">
        <w:rPr>
          <w:noProof/>
        </w:rPr>
        <w:fldChar w:fldCharType="end"/>
      </w:r>
      <w:r>
        <w:t xml:space="preserve"> Tampilan halaman GUI</w:t>
      </w:r>
      <w:bookmarkEnd w:id="35"/>
    </w:p>
    <w:p w14:paraId="4246D7FE" w14:textId="1E0C250E" w:rsidR="00DE7FA2" w:rsidRDefault="00DE7FA2" w:rsidP="008F0999">
      <w:pPr>
        <w:pStyle w:val="ListParagraph"/>
        <w:numPr>
          <w:ilvl w:val="1"/>
          <w:numId w:val="46"/>
        </w:numPr>
        <w:ind w:left="851"/>
        <w:jc w:val="both"/>
      </w:pPr>
      <w:r>
        <w:t xml:space="preserve">Buat “button” dan “axes” yang digunakan untuk membuka gambar dan menampilkan gambar. Lalu edit nama button dengan cara double klik button tersebut menjadi “Open Image” pada “String”. Untuk “tag” untuk </w:t>
      </w:r>
      <w:r>
        <w:lastRenderedPageBreak/>
        <w:t>memberi nama variabel button tersebut. Untuk Axes biarkan default tapi boleh untuk diubah.</w:t>
      </w:r>
    </w:p>
    <w:p w14:paraId="5488F91C" w14:textId="634AF1B6" w:rsidR="00C11FE9" w:rsidRDefault="007330C7" w:rsidP="001E0DF4">
      <w:pPr>
        <w:jc w:val="center"/>
      </w:pPr>
      <w:r w:rsidRPr="007330C7">
        <w:rPr>
          <w:noProof/>
          <w:lang w:eastAsia="id-ID"/>
        </w:rPr>
        <w:drawing>
          <wp:inline distT="0" distB="0" distL="0" distR="0" wp14:anchorId="4D27C229" wp14:editId="7DE587AE">
            <wp:extent cx="3822095" cy="3105150"/>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35192" cy="3115790"/>
                    </a:xfrm>
                    <a:prstGeom prst="rect">
                      <a:avLst/>
                    </a:prstGeom>
                  </pic:spPr>
                </pic:pic>
              </a:graphicData>
            </a:graphic>
          </wp:inline>
        </w:drawing>
      </w:r>
    </w:p>
    <w:p w14:paraId="33CA8B8C" w14:textId="060CB36F" w:rsidR="000C7A3F" w:rsidRDefault="001E0DF4" w:rsidP="000E65F7">
      <w:pPr>
        <w:pStyle w:val="Caption"/>
      </w:pPr>
      <w:bookmarkStart w:id="36" w:name="_Toc82945502"/>
      <w:r>
        <w:t xml:space="preserve">Gambar </w:t>
      </w:r>
      <w:r w:rsidR="004E2C3E">
        <w:fldChar w:fldCharType="begin"/>
      </w:r>
      <w:r w:rsidR="004E2C3E">
        <w:instrText xml:space="preserve"> SEQ Gambar \* ARABIC </w:instrText>
      </w:r>
      <w:r w:rsidR="004E2C3E">
        <w:fldChar w:fldCharType="separate"/>
      </w:r>
      <w:r w:rsidR="00CC185F">
        <w:rPr>
          <w:noProof/>
        </w:rPr>
        <w:t>12</w:t>
      </w:r>
      <w:r w:rsidR="004E2C3E">
        <w:rPr>
          <w:noProof/>
        </w:rPr>
        <w:fldChar w:fldCharType="end"/>
      </w:r>
      <w:r>
        <w:t xml:space="preserve"> Membuat button dan axes untuk image</w:t>
      </w:r>
      <w:bookmarkEnd w:id="36"/>
    </w:p>
    <w:p w14:paraId="52F64953" w14:textId="4A770113" w:rsidR="00DE7FA2" w:rsidRDefault="00A80DAE" w:rsidP="008F0999">
      <w:pPr>
        <w:pStyle w:val="ListParagraph"/>
        <w:numPr>
          <w:ilvl w:val="1"/>
          <w:numId w:val="46"/>
        </w:numPr>
        <w:ind w:left="851"/>
        <w:jc w:val="both"/>
      </w:pPr>
      <w:r>
        <w:t>Untuk memberi kode pada button tersebut klik kanan pada button tersebut dan pilih editor. Lalu ketikkan pada file “coba.m” pada fungsi yang dibuat oleh button tersebut.</w:t>
      </w:r>
    </w:p>
    <w:p w14:paraId="4232CB07" w14:textId="38B86ADB" w:rsidR="00E9046F" w:rsidRDefault="001102B9" w:rsidP="00E9046F">
      <w:pPr>
        <w:jc w:val="center"/>
      </w:pPr>
      <w:r w:rsidRPr="001102B9">
        <w:rPr>
          <w:noProof/>
          <w:lang w:eastAsia="id-ID"/>
        </w:rPr>
        <w:drawing>
          <wp:inline distT="0" distB="0" distL="0" distR="0" wp14:anchorId="15E81A38" wp14:editId="71601B94">
            <wp:extent cx="2152650" cy="2190527"/>
            <wp:effectExtent l="0" t="0" r="0"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160878" cy="2198900"/>
                    </a:xfrm>
                    <a:prstGeom prst="rect">
                      <a:avLst/>
                    </a:prstGeom>
                  </pic:spPr>
                </pic:pic>
              </a:graphicData>
            </a:graphic>
          </wp:inline>
        </w:drawing>
      </w:r>
    </w:p>
    <w:p w14:paraId="6FE784FD" w14:textId="3EADC107" w:rsidR="003E1471" w:rsidRDefault="003E1471" w:rsidP="003E1471">
      <w:pPr>
        <w:pStyle w:val="Caption"/>
      </w:pPr>
      <w:bookmarkStart w:id="37" w:name="_Toc82945503"/>
      <w:r>
        <w:t xml:space="preserve">Gambar </w:t>
      </w:r>
      <w:r w:rsidR="004E2C3E">
        <w:fldChar w:fldCharType="begin"/>
      </w:r>
      <w:r w:rsidR="004E2C3E">
        <w:instrText xml:space="preserve"> SEQ Gambar \* ARABIC </w:instrText>
      </w:r>
      <w:r w:rsidR="004E2C3E">
        <w:fldChar w:fldCharType="separate"/>
      </w:r>
      <w:r w:rsidR="00CC185F">
        <w:rPr>
          <w:noProof/>
        </w:rPr>
        <w:t>13</w:t>
      </w:r>
      <w:r w:rsidR="004E2C3E">
        <w:rPr>
          <w:noProof/>
        </w:rPr>
        <w:fldChar w:fldCharType="end"/>
      </w:r>
      <w:r>
        <w:t xml:space="preserve"> Editor button</w:t>
      </w:r>
      <w:bookmarkEnd w:id="37"/>
    </w:p>
    <w:p w14:paraId="446EBE24" w14:textId="77777777" w:rsidR="003279F7" w:rsidRDefault="003279F7" w:rsidP="003279F7">
      <w:pPr>
        <w:jc w:val="center"/>
      </w:pPr>
      <w:r w:rsidRPr="000C7A3F">
        <w:rPr>
          <w:noProof/>
          <w:lang w:eastAsia="id-ID"/>
        </w:rPr>
        <w:lastRenderedPageBreak/>
        <w:drawing>
          <wp:inline distT="0" distB="0" distL="0" distR="0" wp14:anchorId="670C8838" wp14:editId="66D2C0C8">
            <wp:extent cx="5040630" cy="203835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2038350"/>
                    </a:xfrm>
                    <a:prstGeom prst="rect">
                      <a:avLst/>
                    </a:prstGeom>
                  </pic:spPr>
                </pic:pic>
              </a:graphicData>
            </a:graphic>
          </wp:inline>
        </w:drawing>
      </w:r>
    </w:p>
    <w:p w14:paraId="2C9340AE" w14:textId="0888C345" w:rsidR="00511CDE" w:rsidRDefault="003279F7" w:rsidP="00F21887">
      <w:pPr>
        <w:pStyle w:val="Caption"/>
      </w:pPr>
      <w:bookmarkStart w:id="38" w:name="_Toc82945504"/>
      <w:r>
        <w:t xml:space="preserve">Gambar </w:t>
      </w:r>
      <w:r w:rsidR="004E2C3E">
        <w:fldChar w:fldCharType="begin"/>
      </w:r>
      <w:r w:rsidR="004E2C3E">
        <w:instrText xml:space="preserve"> SEQ Gambar \* ARABIC </w:instrText>
      </w:r>
      <w:r w:rsidR="004E2C3E">
        <w:fldChar w:fldCharType="separate"/>
      </w:r>
      <w:r w:rsidR="00CC185F">
        <w:rPr>
          <w:noProof/>
        </w:rPr>
        <w:t>14</w:t>
      </w:r>
      <w:r w:rsidR="004E2C3E">
        <w:rPr>
          <w:noProof/>
        </w:rPr>
        <w:fldChar w:fldCharType="end"/>
      </w:r>
      <w:r>
        <w:t xml:space="preserve"> Kode untuk membuka file image</w:t>
      </w:r>
      <w:bookmarkEnd w:id="38"/>
    </w:p>
    <w:p w14:paraId="5271022E" w14:textId="3BFCD6E9" w:rsidR="00A80DAE" w:rsidRDefault="00A80DAE" w:rsidP="008F0999">
      <w:pPr>
        <w:pStyle w:val="ListParagraph"/>
        <w:numPr>
          <w:ilvl w:val="1"/>
          <w:numId w:val="46"/>
        </w:numPr>
        <w:ind w:left="851"/>
        <w:jc w:val="both"/>
      </w:pPr>
      <w:r>
        <w:t>Simpan dan jalankan program tersebut. Maka hasilnya seperti berikut</w:t>
      </w:r>
    </w:p>
    <w:p w14:paraId="5173A98D" w14:textId="1F4FDEB6" w:rsidR="00A70479" w:rsidRDefault="00617B79" w:rsidP="00A70479">
      <w:pPr>
        <w:jc w:val="center"/>
      </w:pPr>
      <w:r w:rsidRPr="00617B79">
        <w:rPr>
          <w:noProof/>
          <w:lang w:eastAsia="id-ID"/>
        </w:rPr>
        <w:drawing>
          <wp:inline distT="0" distB="0" distL="0" distR="0" wp14:anchorId="561FB339" wp14:editId="05923D5B">
            <wp:extent cx="2567366" cy="2390775"/>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81548" cy="2403982"/>
                    </a:xfrm>
                    <a:prstGeom prst="rect">
                      <a:avLst/>
                    </a:prstGeom>
                  </pic:spPr>
                </pic:pic>
              </a:graphicData>
            </a:graphic>
          </wp:inline>
        </w:drawing>
      </w:r>
    </w:p>
    <w:p w14:paraId="0B826295" w14:textId="105AD05A" w:rsidR="00B9694A" w:rsidRDefault="00B9694A" w:rsidP="00B9694A">
      <w:pPr>
        <w:pStyle w:val="Caption"/>
      </w:pPr>
      <w:bookmarkStart w:id="39" w:name="_Toc82945505"/>
      <w:r>
        <w:t xml:space="preserve">Gambar </w:t>
      </w:r>
      <w:r w:rsidR="004E2C3E">
        <w:fldChar w:fldCharType="begin"/>
      </w:r>
      <w:r w:rsidR="004E2C3E">
        <w:instrText xml:space="preserve"> SEQ Gambar \* ARABIC </w:instrText>
      </w:r>
      <w:r w:rsidR="004E2C3E">
        <w:fldChar w:fldCharType="separate"/>
      </w:r>
      <w:r w:rsidR="00CC185F">
        <w:rPr>
          <w:noProof/>
        </w:rPr>
        <w:t>15</w:t>
      </w:r>
      <w:r w:rsidR="004E2C3E">
        <w:rPr>
          <w:noProof/>
        </w:rPr>
        <w:fldChar w:fldCharType="end"/>
      </w:r>
      <w:r>
        <w:t xml:space="preserve"> Hasil program setelah dijalankan</w:t>
      </w:r>
      <w:bookmarkEnd w:id="39"/>
    </w:p>
    <w:p w14:paraId="50B0F5BE" w14:textId="33542599" w:rsidR="00903790" w:rsidRDefault="00632EA5" w:rsidP="00A70479">
      <w:pPr>
        <w:jc w:val="center"/>
      </w:pPr>
      <w:r w:rsidRPr="00632EA5">
        <w:rPr>
          <w:noProof/>
          <w:lang w:eastAsia="id-ID"/>
        </w:rPr>
        <w:drawing>
          <wp:inline distT="0" distB="0" distL="0" distR="0" wp14:anchorId="3E332192" wp14:editId="07446D69">
            <wp:extent cx="1787785" cy="2638425"/>
            <wp:effectExtent l="0" t="0" r="317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22198" t="20250" r="26819" b="4106"/>
                    <a:stretch/>
                  </pic:blipFill>
                  <pic:spPr bwMode="auto">
                    <a:xfrm>
                      <a:off x="0" y="0"/>
                      <a:ext cx="1808896" cy="2669581"/>
                    </a:xfrm>
                    <a:prstGeom prst="rect">
                      <a:avLst/>
                    </a:prstGeom>
                    <a:ln>
                      <a:noFill/>
                    </a:ln>
                    <a:extLst>
                      <a:ext uri="{53640926-AAD7-44D8-BBD7-CCE9431645EC}">
                        <a14:shadowObscured xmlns:a14="http://schemas.microsoft.com/office/drawing/2010/main"/>
                      </a:ext>
                    </a:extLst>
                  </pic:spPr>
                </pic:pic>
              </a:graphicData>
            </a:graphic>
          </wp:inline>
        </w:drawing>
      </w:r>
    </w:p>
    <w:p w14:paraId="00799D5E" w14:textId="6F8D278A" w:rsidR="00A17472" w:rsidRPr="00A17472" w:rsidRDefault="00EF6586" w:rsidP="00892036">
      <w:pPr>
        <w:pStyle w:val="Caption"/>
      </w:pPr>
      <w:bookmarkStart w:id="40" w:name="_Toc82945506"/>
      <w:r>
        <w:t xml:space="preserve">Gambar </w:t>
      </w:r>
      <w:r w:rsidR="004E2C3E">
        <w:fldChar w:fldCharType="begin"/>
      </w:r>
      <w:r w:rsidR="004E2C3E">
        <w:instrText xml:space="preserve"> SEQ Gambar \* ARABIC </w:instrText>
      </w:r>
      <w:r w:rsidR="004E2C3E">
        <w:fldChar w:fldCharType="separate"/>
      </w:r>
      <w:r w:rsidR="00CC185F">
        <w:rPr>
          <w:noProof/>
        </w:rPr>
        <w:t>16</w:t>
      </w:r>
      <w:r w:rsidR="004E2C3E">
        <w:rPr>
          <w:noProof/>
        </w:rPr>
        <w:fldChar w:fldCharType="end"/>
      </w:r>
      <w:r>
        <w:t xml:space="preserve"> Hasil setelah membuka image</w:t>
      </w:r>
      <w:bookmarkEnd w:id="40"/>
    </w:p>
    <w:p w14:paraId="6DCD8182" w14:textId="6397C80E" w:rsidR="00A80DAE" w:rsidRDefault="00A80DAE" w:rsidP="008F0999">
      <w:pPr>
        <w:pStyle w:val="ListParagraph"/>
        <w:numPr>
          <w:ilvl w:val="1"/>
          <w:numId w:val="46"/>
        </w:numPr>
        <w:ind w:left="851"/>
        <w:jc w:val="both"/>
      </w:pPr>
      <w:r>
        <w:lastRenderedPageBreak/>
        <w:t>Lalu buat button untuk tombol save seperti berikut. Tombol save untuk menyimpan gambar yang sudah disimpan pada axes1.</w:t>
      </w:r>
    </w:p>
    <w:p w14:paraId="608BD936" w14:textId="1235B9AF" w:rsidR="00F53DA5" w:rsidRDefault="00836907" w:rsidP="009D23CD">
      <w:pPr>
        <w:pStyle w:val="ListParagraph"/>
        <w:ind w:left="0"/>
        <w:jc w:val="center"/>
      </w:pPr>
      <w:r w:rsidRPr="00836907">
        <w:rPr>
          <w:noProof/>
          <w:lang w:eastAsia="id-ID"/>
        </w:rPr>
        <w:drawing>
          <wp:inline distT="0" distB="0" distL="0" distR="0" wp14:anchorId="32211863" wp14:editId="22304D4F">
            <wp:extent cx="1628775" cy="217913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48092" cy="2204983"/>
                    </a:xfrm>
                    <a:prstGeom prst="rect">
                      <a:avLst/>
                    </a:prstGeom>
                  </pic:spPr>
                </pic:pic>
              </a:graphicData>
            </a:graphic>
          </wp:inline>
        </w:drawing>
      </w:r>
    </w:p>
    <w:p w14:paraId="33FA1B75" w14:textId="2C2E1290" w:rsidR="000C372F" w:rsidRDefault="000C372F" w:rsidP="000C372F">
      <w:pPr>
        <w:pStyle w:val="Caption"/>
      </w:pPr>
      <w:bookmarkStart w:id="41" w:name="_Toc82945507"/>
      <w:r>
        <w:t xml:space="preserve">Gambar </w:t>
      </w:r>
      <w:r w:rsidR="004E2C3E">
        <w:fldChar w:fldCharType="begin"/>
      </w:r>
      <w:r w:rsidR="004E2C3E">
        <w:instrText xml:space="preserve"> S</w:instrText>
      </w:r>
      <w:r w:rsidR="004E2C3E">
        <w:instrText xml:space="preserve">EQ Gambar \* ARABIC </w:instrText>
      </w:r>
      <w:r w:rsidR="004E2C3E">
        <w:fldChar w:fldCharType="separate"/>
      </w:r>
      <w:r w:rsidR="00CC185F">
        <w:rPr>
          <w:noProof/>
        </w:rPr>
        <w:t>17</w:t>
      </w:r>
      <w:r w:rsidR="004E2C3E">
        <w:rPr>
          <w:noProof/>
        </w:rPr>
        <w:fldChar w:fldCharType="end"/>
      </w:r>
      <w:r>
        <w:t xml:space="preserve"> Membuat button save</w:t>
      </w:r>
      <w:bookmarkEnd w:id="41"/>
    </w:p>
    <w:p w14:paraId="1ACF0219" w14:textId="3F6D5612" w:rsidR="00F53DA5" w:rsidRDefault="00F53DA5" w:rsidP="00F53DA5">
      <w:pPr>
        <w:pStyle w:val="ListParagraph"/>
        <w:ind w:left="851"/>
        <w:jc w:val="both"/>
      </w:pPr>
      <w:r>
        <w:t>Untuk kode pemrogramannya ketikkan pada button save tersebut yang telah diberikan nama</w:t>
      </w:r>
    </w:p>
    <w:p w14:paraId="35DF561F" w14:textId="6106B889" w:rsidR="00E865E8" w:rsidRDefault="00B51835" w:rsidP="00E865E8">
      <w:pPr>
        <w:pStyle w:val="ListParagraph"/>
        <w:ind w:left="0"/>
        <w:jc w:val="center"/>
      </w:pPr>
      <w:r w:rsidRPr="00B51835">
        <w:rPr>
          <w:noProof/>
          <w:lang w:eastAsia="id-ID"/>
        </w:rPr>
        <w:drawing>
          <wp:inline distT="0" distB="0" distL="0" distR="0" wp14:anchorId="59E23928" wp14:editId="101B35FE">
            <wp:extent cx="4229100" cy="21145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275133" cy="2137567"/>
                    </a:xfrm>
                    <a:prstGeom prst="rect">
                      <a:avLst/>
                    </a:prstGeom>
                  </pic:spPr>
                </pic:pic>
              </a:graphicData>
            </a:graphic>
          </wp:inline>
        </w:drawing>
      </w:r>
    </w:p>
    <w:p w14:paraId="7B7068E7" w14:textId="15D624B6" w:rsidR="00032083" w:rsidRDefault="00032083" w:rsidP="00032083">
      <w:pPr>
        <w:pStyle w:val="Caption"/>
      </w:pPr>
      <w:bookmarkStart w:id="42" w:name="_Toc82945508"/>
      <w:r>
        <w:t xml:space="preserve">Gambar </w:t>
      </w:r>
      <w:r w:rsidR="004E2C3E">
        <w:fldChar w:fldCharType="begin"/>
      </w:r>
      <w:r w:rsidR="004E2C3E">
        <w:instrText xml:space="preserve"> SEQ Gambar \* ARABIC </w:instrText>
      </w:r>
      <w:r w:rsidR="004E2C3E">
        <w:fldChar w:fldCharType="separate"/>
      </w:r>
      <w:r w:rsidR="00CC185F">
        <w:rPr>
          <w:noProof/>
        </w:rPr>
        <w:t>18</w:t>
      </w:r>
      <w:r w:rsidR="004E2C3E">
        <w:rPr>
          <w:noProof/>
        </w:rPr>
        <w:fldChar w:fldCharType="end"/>
      </w:r>
      <w:r>
        <w:t xml:space="preserve"> Kode untuk melakukan save image</w:t>
      </w:r>
      <w:bookmarkEnd w:id="42"/>
    </w:p>
    <w:p w14:paraId="24D533C0" w14:textId="207C57C7" w:rsidR="003A1CFF" w:rsidRDefault="00DC20EC" w:rsidP="00E865E8">
      <w:pPr>
        <w:pStyle w:val="ListParagraph"/>
        <w:ind w:left="0"/>
        <w:jc w:val="center"/>
      </w:pPr>
      <w:r w:rsidRPr="00DC20EC">
        <w:rPr>
          <w:noProof/>
          <w:lang w:eastAsia="id-ID"/>
        </w:rPr>
        <w:lastRenderedPageBreak/>
        <w:drawing>
          <wp:inline distT="0" distB="0" distL="0" distR="0" wp14:anchorId="5D401E12" wp14:editId="6C24EB58">
            <wp:extent cx="2811622" cy="2619375"/>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23519" cy="2630459"/>
                    </a:xfrm>
                    <a:prstGeom prst="rect">
                      <a:avLst/>
                    </a:prstGeom>
                  </pic:spPr>
                </pic:pic>
              </a:graphicData>
            </a:graphic>
          </wp:inline>
        </w:drawing>
      </w:r>
    </w:p>
    <w:p w14:paraId="7DF17E34" w14:textId="7B87CCAF" w:rsidR="00111216" w:rsidRDefault="00111216" w:rsidP="00111216">
      <w:pPr>
        <w:pStyle w:val="Caption"/>
      </w:pPr>
      <w:bookmarkStart w:id="43" w:name="_Toc82945509"/>
      <w:r>
        <w:t xml:space="preserve">Gambar </w:t>
      </w:r>
      <w:r w:rsidR="004E2C3E">
        <w:fldChar w:fldCharType="begin"/>
      </w:r>
      <w:r w:rsidR="004E2C3E">
        <w:instrText xml:space="preserve"> SEQ Gambar \* ARABIC </w:instrText>
      </w:r>
      <w:r w:rsidR="004E2C3E">
        <w:fldChar w:fldCharType="separate"/>
      </w:r>
      <w:r w:rsidR="00CC185F">
        <w:rPr>
          <w:noProof/>
        </w:rPr>
        <w:t>19</w:t>
      </w:r>
      <w:r w:rsidR="004E2C3E">
        <w:rPr>
          <w:noProof/>
        </w:rPr>
        <w:fldChar w:fldCharType="end"/>
      </w:r>
      <w:r>
        <w:t xml:space="preserve"> Open Image</w:t>
      </w:r>
      <w:bookmarkEnd w:id="43"/>
    </w:p>
    <w:p w14:paraId="2F73D47D" w14:textId="15841058" w:rsidR="00DC20EC" w:rsidRDefault="008C769C" w:rsidP="00E865E8">
      <w:pPr>
        <w:pStyle w:val="ListParagraph"/>
        <w:ind w:left="0"/>
        <w:jc w:val="center"/>
      </w:pPr>
      <w:r w:rsidRPr="008C769C">
        <w:rPr>
          <w:noProof/>
          <w:lang w:eastAsia="id-ID"/>
        </w:rPr>
        <w:drawing>
          <wp:inline distT="0" distB="0" distL="0" distR="0" wp14:anchorId="0673BFBD" wp14:editId="34A1B063">
            <wp:extent cx="3754532" cy="261937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66139" cy="2627473"/>
                    </a:xfrm>
                    <a:prstGeom prst="rect">
                      <a:avLst/>
                    </a:prstGeom>
                  </pic:spPr>
                </pic:pic>
              </a:graphicData>
            </a:graphic>
          </wp:inline>
        </w:drawing>
      </w:r>
    </w:p>
    <w:p w14:paraId="41C9792D" w14:textId="6340D917" w:rsidR="004F3873" w:rsidRDefault="004F3873" w:rsidP="004F3873">
      <w:pPr>
        <w:pStyle w:val="Caption"/>
      </w:pPr>
      <w:bookmarkStart w:id="44" w:name="_Toc82945510"/>
      <w:r>
        <w:t xml:space="preserve">Gambar </w:t>
      </w:r>
      <w:r w:rsidR="004E2C3E">
        <w:fldChar w:fldCharType="begin"/>
      </w:r>
      <w:r w:rsidR="004E2C3E">
        <w:instrText xml:space="preserve"> SEQ Gambar \* ARABIC </w:instrText>
      </w:r>
      <w:r w:rsidR="004E2C3E">
        <w:fldChar w:fldCharType="separate"/>
      </w:r>
      <w:r w:rsidR="00CC185F">
        <w:rPr>
          <w:noProof/>
        </w:rPr>
        <w:t>20</w:t>
      </w:r>
      <w:r w:rsidR="004E2C3E">
        <w:rPr>
          <w:noProof/>
        </w:rPr>
        <w:fldChar w:fldCharType="end"/>
      </w:r>
      <w:r>
        <w:t xml:space="preserve"> Menyimpan Image</w:t>
      </w:r>
      <w:bookmarkEnd w:id="44"/>
    </w:p>
    <w:p w14:paraId="676394B0" w14:textId="5C6BC904" w:rsidR="00DE3715" w:rsidRDefault="00AA3BA2" w:rsidP="00E865E8">
      <w:pPr>
        <w:pStyle w:val="ListParagraph"/>
        <w:ind w:left="0"/>
        <w:jc w:val="center"/>
      </w:pPr>
      <w:r>
        <w:rPr>
          <w:noProof/>
          <w:lang w:eastAsia="id-ID"/>
        </w:rPr>
        <mc:AlternateContent>
          <mc:Choice Requires="wps">
            <w:drawing>
              <wp:anchor distT="0" distB="0" distL="114300" distR="114300" simplePos="0" relativeHeight="251658752" behindDoc="0" locked="0" layoutInCell="1" allowOverlap="1" wp14:anchorId="2E0B7E37" wp14:editId="4930360F">
                <wp:simplePos x="0" y="0"/>
                <wp:positionH relativeFrom="column">
                  <wp:posOffset>1531620</wp:posOffset>
                </wp:positionH>
                <wp:positionV relativeFrom="paragraph">
                  <wp:posOffset>250190</wp:posOffset>
                </wp:positionV>
                <wp:extent cx="2819400" cy="657225"/>
                <wp:effectExtent l="0" t="0" r="0" b="9525"/>
                <wp:wrapNone/>
                <wp:docPr id="67" name="Rounded Rectangle 67"/>
                <wp:cNvGraphicFramePr/>
                <a:graphic xmlns:a="http://schemas.openxmlformats.org/drawingml/2006/main">
                  <a:graphicData uri="http://schemas.microsoft.com/office/word/2010/wordprocessingShape">
                    <wps:wsp>
                      <wps:cNvSpPr/>
                      <wps:spPr>
                        <a:xfrm>
                          <a:off x="0" y="0"/>
                          <a:ext cx="2819400" cy="657225"/>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1272CD" id="Rounded Rectangle 67" o:spid="_x0000_s1026" style="position:absolute;margin-left:120.6pt;margin-top:19.7pt;width:222pt;height:51.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" fillcolor="white [3212]" stroked="f" strokeweight="2pt"/>
            </w:pict>
          </mc:Fallback>
        </mc:AlternateContent>
      </w:r>
      <w:r w:rsidR="00DE3715" w:rsidRPr="00DE3715">
        <w:rPr>
          <w:noProof/>
          <w:lang w:eastAsia="id-ID"/>
        </w:rPr>
        <w:drawing>
          <wp:inline distT="0" distB="0" distL="0" distR="0" wp14:anchorId="0B3CCF62" wp14:editId="6F08DB67">
            <wp:extent cx="4773092" cy="1495425"/>
            <wp:effectExtent l="0" t="0" r="889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97757" cy="1503153"/>
                    </a:xfrm>
                    <a:prstGeom prst="rect">
                      <a:avLst/>
                    </a:prstGeom>
                    <a:noFill/>
                    <a:ln>
                      <a:noFill/>
                    </a:ln>
                  </pic:spPr>
                </pic:pic>
              </a:graphicData>
            </a:graphic>
          </wp:inline>
        </w:drawing>
      </w:r>
    </w:p>
    <w:p w14:paraId="54238973" w14:textId="6BDC0215" w:rsidR="006F1FE5" w:rsidRDefault="006F1FE5" w:rsidP="006F1FE5">
      <w:pPr>
        <w:pStyle w:val="Caption"/>
      </w:pPr>
      <w:bookmarkStart w:id="45" w:name="_Toc82945511"/>
      <w:r>
        <w:t xml:space="preserve">Gambar </w:t>
      </w:r>
      <w:r w:rsidR="004E2C3E">
        <w:fldChar w:fldCharType="begin"/>
      </w:r>
      <w:r w:rsidR="004E2C3E">
        <w:instrText xml:space="preserve"> SEQ Gambar \* ARABIC </w:instrText>
      </w:r>
      <w:r w:rsidR="004E2C3E">
        <w:fldChar w:fldCharType="separate"/>
      </w:r>
      <w:r w:rsidR="00CC185F">
        <w:rPr>
          <w:noProof/>
        </w:rPr>
        <w:t>21</w:t>
      </w:r>
      <w:r w:rsidR="004E2C3E">
        <w:rPr>
          <w:noProof/>
        </w:rPr>
        <w:fldChar w:fldCharType="end"/>
      </w:r>
      <w:r>
        <w:t xml:space="preserve"> Hasil penyimpanan image</w:t>
      </w:r>
      <w:bookmarkEnd w:id="45"/>
    </w:p>
    <w:p w14:paraId="462B44A3" w14:textId="77777777" w:rsidR="00A31B73" w:rsidRDefault="00A31B73" w:rsidP="00E865E8">
      <w:pPr>
        <w:pStyle w:val="ListParagraph"/>
        <w:ind w:left="0"/>
        <w:jc w:val="center"/>
      </w:pPr>
    </w:p>
    <w:p w14:paraId="0C31CB8D" w14:textId="77777777" w:rsidR="006C0DE7" w:rsidRDefault="006C0DE7" w:rsidP="00C5513D">
      <w:pPr>
        <w:pStyle w:val="ListParagraph"/>
        <w:ind w:left="0"/>
      </w:pPr>
    </w:p>
    <w:p w14:paraId="065796FB" w14:textId="3F0E4C59" w:rsidR="00591115" w:rsidRDefault="00253043" w:rsidP="008F0999">
      <w:pPr>
        <w:pStyle w:val="ListParagraph"/>
        <w:numPr>
          <w:ilvl w:val="1"/>
          <w:numId w:val="46"/>
        </w:numPr>
        <w:ind w:left="851"/>
        <w:jc w:val="both"/>
      </w:pPr>
      <w:r>
        <w:lastRenderedPageBreak/>
        <w:t>Rotasi citra</w:t>
      </w:r>
    </w:p>
    <w:p w14:paraId="50E2A377" w14:textId="6947C418" w:rsidR="00A80DAE" w:rsidRDefault="00591115" w:rsidP="004E5F7B">
      <w:pPr>
        <w:pStyle w:val="ListParagraph"/>
        <w:ind w:left="851"/>
        <w:jc w:val="both"/>
      </w:pPr>
      <w:r>
        <w:t>Untuk pemrograman MATLAB dapat menggunakan fungsi imrotate(variabel_gambar,); fungsi ini hanya bisa digunakan dengan menggunakan MATLAB versi 2013 dan yang terbaru</w:t>
      </w:r>
    </w:p>
    <w:p w14:paraId="3AE2DBC9" w14:textId="17E82CA0" w:rsidR="008F26B6" w:rsidRDefault="008F26B6" w:rsidP="008F26B6">
      <w:pPr>
        <w:pStyle w:val="ListParagraph"/>
        <w:ind w:left="0"/>
        <w:jc w:val="center"/>
      </w:pPr>
      <w:r w:rsidRPr="008F26B6">
        <w:rPr>
          <w:noProof/>
          <w:lang w:eastAsia="id-ID"/>
        </w:rPr>
        <w:drawing>
          <wp:inline distT="0" distB="0" distL="0" distR="0" wp14:anchorId="4104AB07" wp14:editId="727DDDD7">
            <wp:extent cx="4248508" cy="17335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95864" cy="1752873"/>
                    </a:xfrm>
                    <a:prstGeom prst="rect">
                      <a:avLst/>
                    </a:prstGeom>
                  </pic:spPr>
                </pic:pic>
              </a:graphicData>
            </a:graphic>
          </wp:inline>
        </w:drawing>
      </w:r>
    </w:p>
    <w:p w14:paraId="33D815B0" w14:textId="7C3EB6D2" w:rsidR="00B25623" w:rsidRDefault="00B25623" w:rsidP="00B25623">
      <w:pPr>
        <w:pStyle w:val="Caption"/>
      </w:pPr>
      <w:bookmarkStart w:id="46" w:name="_Toc82945512"/>
      <w:r>
        <w:t xml:space="preserve">Gambar </w:t>
      </w:r>
      <w:r w:rsidR="004E2C3E">
        <w:fldChar w:fldCharType="begin"/>
      </w:r>
      <w:r w:rsidR="004E2C3E">
        <w:instrText xml:space="preserve"> SEQ Gambar \* ARABIC </w:instrText>
      </w:r>
      <w:r w:rsidR="004E2C3E">
        <w:fldChar w:fldCharType="separate"/>
      </w:r>
      <w:r w:rsidR="00CC185F">
        <w:rPr>
          <w:noProof/>
        </w:rPr>
        <w:t>22</w:t>
      </w:r>
      <w:r w:rsidR="004E2C3E">
        <w:rPr>
          <w:noProof/>
        </w:rPr>
        <w:fldChar w:fldCharType="end"/>
      </w:r>
      <w:r>
        <w:t xml:space="preserve"> Kode untuk rotasi image 180</w:t>
      </w:r>
      <w:r w:rsidR="00BD0C2E">
        <w:t xml:space="preserve"> derajat</w:t>
      </w:r>
      <w:bookmarkEnd w:id="46"/>
    </w:p>
    <w:p w14:paraId="24F8C112" w14:textId="4BD367C0" w:rsidR="005A0BDC" w:rsidRDefault="00A31B73" w:rsidP="00A31B73">
      <w:pPr>
        <w:jc w:val="center"/>
      </w:pPr>
      <w:r w:rsidRPr="00A31B73">
        <w:rPr>
          <w:noProof/>
          <w:lang w:eastAsia="id-ID"/>
        </w:rPr>
        <w:drawing>
          <wp:inline distT="0" distB="0" distL="0" distR="0" wp14:anchorId="08400E90" wp14:editId="73CE2664">
            <wp:extent cx="4116809" cy="249555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22792" cy="2499177"/>
                    </a:xfrm>
                    <a:prstGeom prst="rect">
                      <a:avLst/>
                    </a:prstGeom>
                  </pic:spPr>
                </pic:pic>
              </a:graphicData>
            </a:graphic>
          </wp:inline>
        </w:drawing>
      </w:r>
    </w:p>
    <w:p w14:paraId="63D50152" w14:textId="054FC4B2" w:rsidR="004D2CE1" w:rsidRDefault="00873FFA" w:rsidP="00EA0471">
      <w:pPr>
        <w:pStyle w:val="Caption"/>
      </w:pPr>
      <w:bookmarkStart w:id="47" w:name="_Toc82945513"/>
      <w:r>
        <w:t xml:space="preserve">Gambar </w:t>
      </w:r>
      <w:r w:rsidR="004E2C3E">
        <w:fldChar w:fldCharType="begin"/>
      </w:r>
      <w:r w:rsidR="004E2C3E">
        <w:instrText xml:space="preserve"> SEQ Gambar \* ARABIC </w:instrText>
      </w:r>
      <w:r w:rsidR="004E2C3E">
        <w:fldChar w:fldCharType="separate"/>
      </w:r>
      <w:r w:rsidR="00CC185F">
        <w:rPr>
          <w:noProof/>
        </w:rPr>
        <w:t>23</w:t>
      </w:r>
      <w:r w:rsidR="004E2C3E">
        <w:rPr>
          <w:noProof/>
        </w:rPr>
        <w:fldChar w:fldCharType="end"/>
      </w:r>
      <w:r>
        <w:t xml:space="preserve"> Hasil rotasi 180 derajat</w:t>
      </w:r>
      <w:bookmarkEnd w:id="47"/>
    </w:p>
    <w:p w14:paraId="45560E50" w14:textId="77777777" w:rsidR="002E11C7" w:rsidRDefault="002E11C7" w:rsidP="008F0999">
      <w:pPr>
        <w:pStyle w:val="ListParagraph"/>
        <w:numPr>
          <w:ilvl w:val="1"/>
          <w:numId w:val="46"/>
        </w:numPr>
        <w:ind w:left="851"/>
        <w:jc w:val="both"/>
      </w:pPr>
      <w:r>
        <w:t xml:space="preserve">Membalik citra </w:t>
      </w:r>
    </w:p>
    <w:p w14:paraId="0B63E6BA" w14:textId="116FE27D" w:rsidR="004E5F7B" w:rsidRDefault="002E11C7" w:rsidP="002E11C7">
      <w:pPr>
        <w:pStyle w:val="ListParagraph"/>
        <w:ind w:left="851"/>
        <w:jc w:val="both"/>
      </w:pPr>
      <w:r>
        <w:t>Untuk penerapan pada citra dapat menggunakan fungsi flip(). Fungsi ini hanya dapat digunakan pada MATLAB versi 2013 dan yang terbaru.</w:t>
      </w:r>
    </w:p>
    <w:p w14:paraId="64CA70CB" w14:textId="3D6F0735" w:rsidR="002E11C7" w:rsidRDefault="003A1E93" w:rsidP="003A1E93">
      <w:pPr>
        <w:jc w:val="center"/>
      </w:pPr>
      <w:r w:rsidRPr="003A1E93">
        <w:rPr>
          <w:noProof/>
          <w:lang w:eastAsia="id-ID"/>
        </w:rPr>
        <w:drawing>
          <wp:inline distT="0" distB="0" distL="0" distR="0" wp14:anchorId="6774617B" wp14:editId="78BDF9B3">
            <wp:extent cx="4008343" cy="13906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11027" cy="1391581"/>
                    </a:xfrm>
                    <a:prstGeom prst="rect">
                      <a:avLst/>
                    </a:prstGeom>
                  </pic:spPr>
                </pic:pic>
              </a:graphicData>
            </a:graphic>
          </wp:inline>
        </w:drawing>
      </w:r>
    </w:p>
    <w:p w14:paraId="1FAB8F21" w14:textId="35A6A70D" w:rsidR="00302D46" w:rsidRDefault="00302D46" w:rsidP="00302D46">
      <w:pPr>
        <w:pStyle w:val="Caption"/>
      </w:pPr>
      <w:bookmarkStart w:id="48" w:name="_Toc82945514"/>
      <w:r>
        <w:t xml:space="preserve">Gambar </w:t>
      </w:r>
      <w:r w:rsidR="004E2C3E">
        <w:fldChar w:fldCharType="begin"/>
      </w:r>
      <w:r w:rsidR="004E2C3E">
        <w:instrText xml:space="preserve"> SEQ Gambar \* ARABIC </w:instrText>
      </w:r>
      <w:r w:rsidR="004E2C3E">
        <w:fldChar w:fldCharType="separate"/>
      </w:r>
      <w:r w:rsidR="00CC185F">
        <w:rPr>
          <w:noProof/>
        </w:rPr>
        <w:t>24</w:t>
      </w:r>
      <w:r w:rsidR="004E2C3E">
        <w:rPr>
          <w:noProof/>
        </w:rPr>
        <w:fldChar w:fldCharType="end"/>
      </w:r>
      <w:r>
        <w:t xml:space="preserve"> Kode membalik image</w:t>
      </w:r>
      <w:r w:rsidR="00804549">
        <w:t xml:space="preserve"> ke</w:t>
      </w:r>
      <w:r>
        <w:t xml:space="preserve"> horizontal dan vertikal</w:t>
      </w:r>
      <w:bookmarkEnd w:id="48"/>
    </w:p>
    <w:p w14:paraId="070AFC02" w14:textId="4A4B68CB" w:rsidR="00851937" w:rsidRDefault="00FF6F03" w:rsidP="003A1E93">
      <w:pPr>
        <w:jc w:val="center"/>
      </w:pPr>
      <w:r w:rsidRPr="00FF6F03">
        <w:rPr>
          <w:noProof/>
          <w:lang w:eastAsia="id-ID"/>
        </w:rPr>
        <w:lastRenderedPageBreak/>
        <w:drawing>
          <wp:inline distT="0" distB="0" distL="0" distR="0" wp14:anchorId="49FFFDDA" wp14:editId="64AE066A">
            <wp:extent cx="4292489" cy="24479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02722" cy="2453761"/>
                    </a:xfrm>
                    <a:prstGeom prst="rect">
                      <a:avLst/>
                    </a:prstGeom>
                  </pic:spPr>
                </pic:pic>
              </a:graphicData>
            </a:graphic>
          </wp:inline>
        </w:drawing>
      </w:r>
    </w:p>
    <w:p w14:paraId="31748A2F" w14:textId="1D16E1E5" w:rsidR="00377166" w:rsidRDefault="00377166" w:rsidP="00377166">
      <w:pPr>
        <w:pStyle w:val="Caption"/>
      </w:pPr>
      <w:bookmarkStart w:id="49" w:name="_Toc82945515"/>
      <w:r>
        <w:t xml:space="preserve">Gambar </w:t>
      </w:r>
      <w:r w:rsidR="004E2C3E">
        <w:fldChar w:fldCharType="begin"/>
      </w:r>
      <w:r w:rsidR="004E2C3E">
        <w:instrText xml:space="preserve"> SEQ Gambar \* ARABIC </w:instrText>
      </w:r>
      <w:r w:rsidR="004E2C3E">
        <w:fldChar w:fldCharType="separate"/>
      </w:r>
      <w:r w:rsidR="00CC185F">
        <w:rPr>
          <w:noProof/>
        </w:rPr>
        <w:t>25</w:t>
      </w:r>
      <w:r w:rsidR="004E2C3E">
        <w:rPr>
          <w:noProof/>
        </w:rPr>
        <w:fldChar w:fldCharType="end"/>
      </w:r>
      <w:r>
        <w:t xml:space="preserve"> Hasil membalikkan secara vertikal</w:t>
      </w:r>
      <w:bookmarkEnd w:id="49"/>
    </w:p>
    <w:p w14:paraId="2FC02BB2" w14:textId="77777777" w:rsidR="00547EF1" w:rsidRPr="00547EF1" w:rsidRDefault="00547EF1" w:rsidP="00547EF1"/>
    <w:p w14:paraId="4CEB50E6" w14:textId="2F5D8A16" w:rsidR="00FF6F03" w:rsidRDefault="00BE00F2" w:rsidP="003A1E93">
      <w:pPr>
        <w:jc w:val="center"/>
      </w:pPr>
      <w:r w:rsidRPr="00BE00F2">
        <w:rPr>
          <w:noProof/>
          <w:lang w:eastAsia="id-ID"/>
        </w:rPr>
        <w:drawing>
          <wp:inline distT="0" distB="0" distL="0" distR="0" wp14:anchorId="328743A3" wp14:editId="1FFF4329">
            <wp:extent cx="4359208" cy="2571750"/>
            <wp:effectExtent l="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70469" cy="2578394"/>
                    </a:xfrm>
                    <a:prstGeom prst="rect">
                      <a:avLst/>
                    </a:prstGeom>
                  </pic:spPr>
                </pic:pic>
              </a:graphicData>
            </a:graphic>
          </wp:inline>
        </w:drawing>
      </w:r>
    </w:p>
    <w:p w14:paraId="40F619F8" w14:textId="1416CC74" w:rsidR="003108BF" w:rsidRPr="00482C12" w:rsidRDefault="003108BF" w:rsidP="003108BF">
      <w:pPr>
        <w:pStyle w:val="Caption"/>
      </w:pPr>
      <w:bookmarkStart w:id="50" w:name="_Toc82945516"/>
      <w:r>
        <w:t xml:space="preserve">Gambar </w:t>
      </w:r>
      <w:r w:rsidR="004E2C3E">
        <w:fldChar w:fldCharType="begin"/>
      </w:r>
      <w:r w:rsidR="004E2C3E">
        <w:instrText xml:space="preserve"> SEQ Gambar \* ARABIC </w:instrText>
      </w:r>
      <w:r w:rsidR="004E2C3E">
        <w:fldChar w:fldCharType="separate"/>
      </w:r>
      <w:r w:rsidR="00CC185F">
        <w:rPr>
          <w:noProof/>
        </w:rPr>
        <w:t>26</w:t>
      </w:r>
      <w:r w:rsidR="004E2C3E">
        <w:rPr>
          <w:noProof/>
        </w:rPr>
        <w:fldChar w:fldCharType="end"/>
      </w:r>
      <w:r>
        <w:t xml:space="preserve"> Hasil membalikkan secara horizontal</w:t>
      </w:r>
      <w:bookmarkEnd w:id="50"/>
    </w:p>
    <w:p w14:paraId="10229675" w14:textId="77777777" w:rsidR="00E7637C" w:rsidRDefault="00E7637C" w:rsidP="00E7637C"/>
    <w:p w14:paraId="19F2CAB1" w14:textId="77777777" w:rsidR="00E7637C" w:rsidRDefault="00E7637C" w:rsidP="00E7637C"/>
    <w:p w14:paraId="466F2560" w14:textId="77777777" w:rsidR="003E36D2" w:rsidRDefault="003E36D2" w:rsidP="00E7637C"/>
    <w:p w14:paraId="30F9BC7A" w14:textId="77777777" w:rsidR="003E36D2" w:rsidRDefault="003E36D2" w:rsidP="00E7637C"/>
    <w:p w14:paraId="77C05DAC" w14:textId="77777777" w:rsidR="003E36D2" w:rsidRDefault="003E36D2" w:rsidP="00E7637C"/>
    <w:p w14:paraId="29D68905" w14:textId="77777777" w:rsidR="003E36D2" w:rsidRDefault="003E36D2" w:rsidP="00E7637C"/>
    <w:p w14:paraId="26535045" w14:textId="77777777" w:rsidR="003E36D2" w:rsidRDefault="003E36D2" w:rsidP="00E7637C"/>
    <w:p w14:paraId="54126B37" w14:textId="77777777" w:rsidR="00FD6C13" w:rsidRDefault="00FD6C13" w:rsidP="00E7637C"/>
    <w:p w14:paraId="61A7F685" w14:textId="77777777" w:rsidR="00FD6C13" w:rsidRDefault="00FD6C13" w:rsidP="00E7637C"/>
    <w:p w14:paraId="03A9287B" w14:textId="77777777" w:rsidR="00FD6C13" w:rsidRDefault="00FD6C13" w:rsidP="00E7637C"/>
    <w:p w14:paraId="10A386F1" w14:textId="77777777" w:rsidR="00FD6C13" w:rsidRPr="00E7637C" w:rsidRDefault="00FD6C13" w:rsidP="00E7637C"/>
    <w:p w14:paraId="1EEFB29F" w14:textId="60177D33" w:rsidR="00F8703A" w:rsidRPr="004C7950" w:rsidRDefault="004C7950" w:rsidP="00B76EAD">
      <w:pPr>
        <w:pStyle w:val="Heading1"/>
        <w:numPr>
          <w:ilvl w:val="0"/>
          <w:numId w:val="0"/>
        </w:numPr>
        <w:spacing w:after="0" w:afterAutospacing="0"/>
      </w:pPr>
      <w:bookmarkStart w:id="51" w:name="_Toc82945524"/>
      <w:r>
        <w:lastRenderedPageBreak/>
        <w:t>BAB II</w:t>
      </w:r>
      <w:bookmarkEnd w:id="51"/>
    </w:p>
    <w:p w14:paraId="31BB2C91" w14:textId="5BEE5030" w:rsidR="0009339C" w:rsidRPr="007B5B9A" w:rsidRDefault="009801A5" w:rsidP="009801A5">
      <w:pPr>
        <w:jc w:val="center"/>
        <w:rPr>
          <w:b/>
          <w:bCs/>
          <w:sz w:val="28"/>
          <w:szCs w:val="24"/>
        </w:rPr>
      </w:pPr>
      <w:r w:rsidRPr="007B5B9A">
        <w:rPr>
          <w:b/>
          <w:bCs/>
          <w:sz w:val="28"/>
          <w:szCs w:val="24"/>
        </w:rPr>
        <w:t>PEMBAHASAN</w:t>
      </w:r>
    </w:p>
    <w:p w14:paraId="289863F0" w14:textId="77777777" w:rsidR="0009339C" w:rsidRDefault="0009339C" w:rsidP="00A20D01">
      <w:pPr>
        <w:jc w:val="both"/>
        <w:rPr>
          <w:lang w:val="en-US"/>
        </w:rPr>
      </w:pPr>
    </w:p>
    <w:p w14:paraId="411465E6" w14:textId="77777777" w:rsidR="009F4145" w:rsidRPr="009F4145" w:rsidRDefault="009F4145" w:rsidP="009F4145">
      <w:pPr>
        <w:pStyle w:val="ListParagraph"/>
        <w:numPr>
          <w:ilvl w:val="0"/>
          <w:numId w:val="9"/>
        </w:numPr>
        <w:tabs>
          <w:tab w:val="left" w:pos="851"/>
        </w:tabs>
        <w:spacing w:before="100" w:beforeAutospacing="1" w:after="100" w:afterAutospacing="1" w:line="240" w:lineRule="auto"/>
        <w:contextualSpacing w:val="0"/>
        <w:jc w:val="center"/>
        <w:outlineLvl w:val="0"/>
        <w:rPr>
          <w:rFonts w:eastAsia="Times New Roman" w:cs="Times New Roman"/>
          <w:b/>
          <w:bCs/>
          <w:vanish/>
          <w:kern w:val="36"/>
          <w:sz w:val="28"/>
          <w:szCs w:val="48"/>
          <w:lang w:eastAsia="id-ID"/>
        </w:rPr>
      </w:pPr>
    </w:p>
    <w:p w14:paraId="7E90BD7D" w14:textId="03F290E7" w:rsidR="00752AAA" w:rsidRDefault="00752AAA" w:rsidP="00593CC5">
      <w:pPr>
        <w:pStyle w:val="Heading2"/>
      </w:pPr>
      <w:bookmarkStart w:id="52" w:name="_Toc82945525"/>
      <w:r>
        <w:t>Latihan</w:t>
      </w:r>
      <w:bookmarkEnd w:id="52"/>
    </w:p>
    <w:p w14:paraId="3E3EBC5E" w14:textId="4641169E" w:rsidR="00D11E3F" w:rsidRDefault="00D11E3F" w:rsidP="00D11E3F">
      <w:pPr>
        <w:pStyle w:val="ListParagraph"/>
        <w:numPr>
          <w:ilvl w:val="0"/>
          <w:numId w:val="47"/>
        </w:numPr>
        <w:ind w:left="426"/>
        <w:jc w:val="both"/>
      </w:pPr>
      <w:r>
        <w:t xml:space="preserve">Mencoba pengimplementasian menampilkan gambar dengan menggunakan aplikasi MATLAB dengan gambar dari MATLAB selain yang sudah dicontohkan dengan menggunakan command line dan file *.m </w:t>
      </w:r>
    </w:p>
    <w:p w14:paraId="24F1BB92" w14:textId="1829D993" w:rsidR="00F34BD9" w:rsidRDefault="00F34BD9" w:rsidP="00F34BD9">
      <w:pPr>
        <w:pStyle w:val="ListParagraph"/>
        <w:ind w:left="426"/>
        <w:jc w:val="both"/>
        <w:rPr>
          <w:b/>
        </w:rPr>
      </w:pPr>
      <w:r>
        <w:rPr>
          <w:b/>
        </w:rPr>
        <w:t>Command Window :</w:t>
      </w:r>
    </w:p>
    <w:p w14:paraId="18F8B44E" w14:textId="1D79F0F3" w:rsidR="00F34BD9" w:rsidRPr="00ED6D06" w:rsidRDefault="00ED6D06" w:rsidP="00ED6D06">
      <w:pPr>
        <w:pStyle w:val="ListParagraph"/>
        <w:ind w:left="0"/>
        <w:jc w:val="center"/>
      </w:pPr>
      <w:r w:rsidRPr="00ED6D06">
        <w:rPr>
          <w:noProof/>
          <w:lang w:eastAsia="id-ID"/>
        </w:rPr>
        <w:drawing>
          <wp:inline distT="0" distB="0" distL="0" distR="0" wp14:anchorId="6A1D5BC3" wp14:editId="700866FB">
            <wp:extent cx="4552950" cy="2702059"/>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560658" cy="2706633"/>
                    </a:xfrm>
                    <a:prstGeom prst="rect">
                      <a:avLst/>
                    </a:prstGeom>
                  </pic:spPr>
                </pic:pic>
              </a:graphicData>
            </a:graphic>
          </wp:inline>
        </w:drawing>
      </w:r>
    </w:p>
    <w:p w14:paraId="4D94896E" w14:textId="77777777" w:rsidR="00ED6D06" w:rsidRDefault="00ED6D06" w:rsidP="00F34BD9">
      <w:pPr>
        <w:pStyle w:val="ListParagraph"/>
        <w:ind w:left="426"/>
        <w:jc w:val="both"/>
        <w:rPr>
          <w:b/>
        </w:rPr>
      </w:pPr>
    </w:p>
    <w:p w14:paraId="188C8996" w14:textId="712EE2B7" w:rsidR="00F34BD9" w:rsidRDefault="00F34BD9" w:rsidP="00F34BD9">
      <w:pPr>
        <w:pStyle w:val="ListParagraph"/>
        <w:ind w:left="426"/>
        <w:jc w:val="both"/>
        <w:rPr>
          <w:b/>
        </w:rPr>
      </w:pPr>
      <w:r>
        <w:rPr>
          <w:b/>
        </w:rPr>
        <w:t>File .m :</w:t>
      </w:r>
    </w:p>
    <w:p w14:paraId="2B9F80A2" w14:textId="53C1F6DD" w:rsidR="003C7232" w:rsidRDefault="003C7232" w:rsidP="003C7232">
      <w:pPr>
        <w:jc w:val="center"/>
        <w:rPr>
          <w:b/>
        </w:rPr>
      </w:pPr>
      <w:r w:rsidRPr="003C7232">
        <w:rPr>
          <w:b/>
          <w:noProof/>
          <w:lang w:eastAsia="id-ID"/>
        </w:rPr>
        <w:drawing>
          <wp:inline distT="0" distB="0" distL="0" distR="0" wp14:anchorId="53286269" wp14:editId="01EC2216">
            <wp:extent cx="4896791" cy="2486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2264" cy="2493880"/>
                    </a:xfrm>
                    <a:prstGeom prst="rect">
                      <a:avLst/>
                    </a:prstGeom>
                  </pic:spPr>
                </pic:pic>
              </a:graphicData>
            </a:graphic>
          </wp:inline>
        </w:drawing>
      </w:r>
    </w:p>
    <w:p w14:paraId="69357300" w14:textId="39C8D1C8" w:rsidR="00B33B89" w:rsidRDefault="00B33B89" w:rsidP="00B33B89">
      <w:pPr>
        <w:rPr>
          <w:b/>
        </w:rPr>
      </w:pPr>
      <w:r>
        <w:rPr>
          <w:b/>
        </w:rPr>
        <w:t>Analisis :</w:t>
      </w:r>
    </w:p>
    <w:p w14:paraId="62870746" w14:textId="64A1D1F9" w:rsidR="00F34BD9" w:rsidRPr="00F34BD9" w:rsidRDefault="009B18B8" w:rsidP="00B5537B">
      <w:pPr>
        <w:jc w:val="both"/>
      </w:pPr>
      <w:r>
        <w:t>Imshow adalah suatu perintah di matlab untuk menampilkan gambar yang diinginkan. Dan matlab juga sudah menyediakan gambar bawaannya yang bisa digunakan.</w:t>
      </w:r>
    </w:p>
    <w:p w14:paraId="66219A7D" w14:textId="6DB9BB31" w:rsidR="00D11E3F" w:rsidRDefault="00D11E3F" w:rsidP="00D11E3F">
      <w:pPr>
        <w:pStyle w:val="ListParagraph"/>
        <w:numPr>
          <w:ilvl w:val="0"/>
          <w:numId w:val="47"/>
        </w:numPr>
        <w:ind w:left="426"/>
        <w:jc w:val="both"/>
      </w:pPr>
      <w:r>
        <w:lastRenderedPageBreak/>
        <w:t xml:space="preserve">Menampilkan gambar selain dari yang tersedia di MATLAB dengan menggunakan command line dan file *.m </w:t>
      </w:r>
    </w:p>
    <w:p w14:paraId="3268170E" w14:textId="3B0BE81E" w:rsidR="00D84D3F" w:rsidRDefault="00D84D3F" w:rsidP="00D84D3F">
      <w:pPr>
        <w:pStyle w:val="ListParagraph"/>
        <w:ind w:left="426"/>
        <w:jc w:val="both"/>
        <w:rPr>
          <w:b/>
        </w:rPr>
      </w:pPr>
      <w:r>
        <w:rPr>
          <w:b/>
        </w:rPr>
        <w:t>Command Line :</w:t>
      </w:r>
    </w:p>
    <w:p w14:paraId="5E493F3D" w14:textId="44AA267A" w:rsidR="00D84D3F" w:rsidRPr="00D84D3F" w:rsidRDefault="00132DF9" w:rsidP="00D84D3F">
      <w:pPr>
        <w:jc w:val="center"/>
        <w:rPr>
          <w:b/>
        </w:rPr>
      </w:pPr>
      <w:r w:rsidRPr="00132DF9">
        <w:rPr>
          <w:b/>
          <w:noProof/>
          <w:lang w:eastAsia="id-ID"/>
        </w:rPr>
        <w:drawing>
          <wp:inline distT="0" distB="0" distL="0" distR="0" wp14:anchorId="4E92F601" wp14:editId="66341B67">
            <wp:extent cx="4897320" cy="2886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936658" cy="2909257"/>
                    </a:xfrm>
                    <a:prstGeom prst="rect">
                      <a:avLst/>
                    </a:prstGeom>
                  </pic:spPr>
                </pic:pic>
              </a:graphicData>
            </a:graphic>
          </wp:inline>
        </w:drawing>
      </w:r>
    </w:p>
    <w:p w14:paraId="0C8A1645" w14:textId="77777777" w:rsidR="00D84D3F" w:rsidRDefault="00D84D3F" w:rsidP="00D84D3F">
      <w:pPr>
        <w:pStyle w:val="ListParagraph"/>
        <w:ind w:left="426"/>
        <w:jc w:val="both"/>
        <w:rPr>
          <w:b/>
        </w:rPr>
      </w:pPr>
    </w:p>
    <w:p w14:paraId="52D4A263" w14:textId="718263DC" w:rsidR="00D84D3F" w:rsidRDefault="00D84D3F" w:rsidP="00D84D3F">
      <w:pPr>
        <w:pStyle w:val="ListParagraph"/>
        <w:ind w:left="426"/>
        <w:jc w:val="both"/>
        <w:rPr>
          <w:b/>
        </w:rPr>
      </w:pPr>
      <w:r>
        <w:rPr>
          <w:b/>
        </w:rPr>
        <w:t>File .m :</w:t>
      </w:r>
    </w:p>
    <w:p w14:paraId="4266817D" w14:textId="7C59B24B" w:rsidR="00D84D3F" w:rsidRDefault="00FA6601" w:rsidP="0040277E">
      <w:pPr>
        <w:jc w:val="center"/>
        <w:rPr>
          <w:b/>
        </w:rPr>
      </w:pPr>
      <w:r w:rsidRPr="00FA6601">
        <w:rPr>
          <w:b/>
          <w:noProof/>
          <w:lang w:eastAsia="id-ID"/>
        </w:rPr>
        <w:drawing>
          <wp:inline distT="0" distB="0" distL="0" distR="0" wp14:anchorId="1819CEE0" wp14:editId="3D43AC6A">
            <wp:extent cx="4887091" cy="24860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32039" cy="2508890"/>
                    </a:xfrm>
                    <a:prstGeom prst="rect">
                      <a:avLst/>
                    </a:prstGeom>
                  </pic:spPr>
                </pic:pic>
              </a:graphicData>
            </a:graphic>
          </wp:inline>
        </w:drawing>
      </w:r>
    </w:p>
    <w:p w14:paraId="073EB6C0" w14:textId="6963AA78" w:rsidR="00A46798" w:rsidRDefault="00A46798" w:rsidP="00A46798">
      <w:pPr>
        <w:rPr>
          <w:b/>
        </w:rPr>
      </w:pPr>
      <w:r>
        <w:rPr>
          <w:b/>
        </w:rPr>
        <w:t>Analisis :</w:t>
      </w:r>
    </w:p>
    <w:p w14:paraId="0BF5A265" w14:textId="31482FD9" w:rsidR="00A46798" w:rsidRPr="00A46798" w:rsidRDefault="009568E3" w:rsidP="009568E3">
      <w:pPr>
        <w:jc w:val="both"/>
      </w:pPr>
      <w:r>
        <w:t>Untuk menampilkan gambar yang bukan berasal dari matlab, maka diharuskan menyediakan gambar tersebut dalam satu direktori yang sama dengan file programnya.</w:t>
      </w:r>
    </w:p>
    <w:p w14:paraId="780C3D1E" w14:textId="77777777" w:rsidR="0036140A" w:rsidRDefault="0036140A" w:rsidP="0040277E">
      <w:pPr>
        <w:jc w:val="center"/>
        <w:rPr>
          <w:b/>
        </w:rPr>
      </w:pPr>
    </w:p>
    <w:p w14:paraId="0E732865" w14:textId="77777777" w:rsidR="0036140A" w:rsidRDefault="0036140A" w:rsidP="0040277E">
      <w:pPr>
        <w:jc w:val="center"/>
        <w:rPr>
          <w:b/>
        </w:rPr>
      </w:pPr>
    </w:p>
    <w:p w14:paraId="72E167E8" w14:textId="77777777" w:rsidR="0036140A" w:rsidRDefault="0036140A" w:rsidP="0040277E">
      <w:pPr>
        <w:jc w:val="center"/>
        <w:rPr>
          <w:b/>
        </w:rPr>
      </w:pPr>
    </w:p>
    <w:p w14:paraId="323DEBC1" w14:textId="77777777" w:rsidR="00D84D3F" w:rsidRPr="00591A19" w:rsidRDefault="00D84D3F" w:rsidP="00591A19">
      <w:pPr>
        <w:jc w:val="both"/>
        <w:rPr>
          <w:b/>
        </w:rPr>
      </w:pPr>
    </w:p>
    <w:p w14:paraId="0BE9869B" w14:textId="6A62052C" w:rsidR="00D11E3F" w:rsidRDefault="00D11E3F" w:rsidP="00D11E3F">
      <w:pPr>
        <w:pStyle w:val="ListParagraph"/>
        <w:numPr>
          <w:ilvl w:val="0"/>
          <w:numId w:val="47"/>
        </w:numPr>
        <w:ind w:left="426"/>
        <w:jc w:val="both"/>
      </w:pPr>
      <w:r>
        <w:lastRenderedPageBreak/>
        <w:t xml:space="preserve">Pada implementasi gambar yang bisa ditampilkan hanya file *.jpg, *.bmp, *.tif. Buatlah script tambahan untuk menampilkan gambar bertipe file *.png, *.gif, *.jpeg dengan menggunakan GUI </w:t>
      </w:r>
    </w:p>
    <w:p w14:paraId="7CF6F257" w14:textId="5A7BED04" w:rsidR="006D09D6" w:rsidRDefault="00965EC0" w:rsidP="006D09D6">
      <w:pPr>
        <w:pStyle w:val="ListParagraph"/>
        <w:ind w:left="426"/>
        <w:jc w:val="both"/>
        <w:rPr>
          <w:b/>
        </w:rPr>
      </w:pPr>
      <w:r>
        <w:rPr>
          <w:b/>
        </w:rPr>
        <w:t>Coding :</w:t>
      </w:r>
    </w:p>
    <w:p w14:paraId="1B099A94" w14:textId="34B2DC61" w:rsidR="00965EC0" w:rsidRDefault="00CF467F" w:rsidP="006B03DA">
      <w:pPr>
        <w:pStyle w:val="ListParagraph"/>
        <w:ind w:left="0"/>
        <w:jc w:val="center"/>
        <w:rPr>
          <w:b/>
        </w:rPr>
      </w:pPr>
      <w:r w:rsidRPr="00CF467F">
        <w:rPr>
          <w:b/>
          <w:noProof/>
          <w:lang w:eastAsia="id-ID"/>
        </w:rPr>
        <w:drawing>
          <wp:inline distT="0" distB="0" distL="0" distR="0" wp14:anchorId="4CBD48EF" wp14:editId="1EADEDEC">
            <wp:extent cx="5040630" cy="23114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311400"/>
                    </a:xfrm>
                    <a:prstGeom prst="rect">
                      <a:avLst/>
                    </a:prstGeom>
                  </pic:spPr>
                </pic:pic>
              </a:graphicData>
            </a:graphic>
          </wp:inline>
        </w:drawing>
      </w:r>
    </w:p>
    <w:p w14:paraId="5F4096B5" w14:textId="77777777" w:rsidR="00965EC0" w:rsidRDefault="00965EC0" w:rsidP="006D09D6">
      <w:pPr>
        <w:pStyle w:val="ListParagraph"/>
        <w:ind w:left="426"/>
        <w:jc w:val="both"/>
        <w:rPr>
          <w:b/>
        </w:rPr>
      </w:pPr>
    </w:p>
    <w:p w14:paraId="4A469190" w14:textId="249192EC" w:rsidR="00965EC0" w:rsidRDefault="00B20EDA" w:rsidP="00B20EDA">
      <w:pPr>
        <w:pStyle w:val="ListParagraph"/>
        <w:ind w:left="426"/>
        <w:jc w:val="both"/>
        <w:rPr>
          <w:b/>
        </w:rPr>
      </w:pPr>
      <w:r>
        <w:rPr>
          <w:b/>
        </w:rPr>
        <w:t>Hasil :</w:t>
      </w:r>
    </w:p>
    <w:p w14:paraId="7FBE265F" w14:textId="06746A0F" w:rsidR="00B20EDA" w:rsidRDefault="00B20EDA" w:rsidP="00B20EDA">
      <w:pPr>
        <w:pStyle w:val="ListParagraph"/>
        <w:ind w:left="426"/>
        <w:jc w:val="both"/>
      </w:pPr>
      <w:r>
        <w:t>*.jpeg :</w:t>
      </w:r>
    </w:p>
    <w:p w14:paraId="03A805FA" w14:textId="1D73612B" w:rsidR="008A5C51" w:rsidRDefault="008A5C51" w:rsidP="00502DA5">
      <w:pPr>
        <w:pStyle w:val="ListParagraph"/>
        <w:spacing w:line="240" w:lineRule="auto"/>
        <w:ind w:left="0"/>
        <w:jc w:val="center"/>
      </w:pPr>
      <w:r w:rsidRPr="008A5C51">
        <w:rPr>
          <w:noProof/>
          <w:lang w:eastAsia="id-ID"/>
        </w:rPr>
        <w:drawing>
          <wp:inline distT="0" distB="0" distL="0" distR="0" wp14:anchorId="6E6366F7" wp14:editId="6A713AB0">
            <wp:extent cx="1076475" cy="12003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76475" cy="1200318"/>
                    </a:xfrm>
                    <a:prstGeom prst="rect">
                      <a:avLst/>
                    </a:prstGeom>
                  </pic:spPr>
                </pic:pic>
              </a:graphicData>
            </a:graphic>
          </wp:inline>
        </w:drawing>
      </w:r>
    </w:p>
    <w:p w14:paraId="5FCC090F" w14:textId="34C42274" w:rsidR="006D726B" w:rsidRDefault="00B20EDA" w:rsidP="00A737B1">
      <w:pPr>
        <w:pStyle w:val="ListParagraph"/>
        <w:ind w:left="0"/>
        <w:jc w:val="center"/>
      </w:pPr>
      <w:r w:rsidRPr="00B20EDA">
        <w:rPr>
          <w:noProof/>
          <w:lang w:eastAsia="id-ID"/>
        </w:rPr>
        <w:drawing>
          <wp:inline distT="0" distB="0" distL="0" distR="0" wp14:anchorId="4307686F" wp14:editId="40336DF1">
            <wp:extent cx="3542532" cy="28575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42532" cy="2857500"/>
                    </a:xfrm>
                    <a:prstGeom prst="rect">
                      <a:avLst/>
                    </a:prstGeom>
                  </pic:spPr>
                </pic:pic>
              </a:graphicData>
            </a:graphic>
          </wp:inline>
        </w:drawing>
      </w:r>
    </w:p>
    <w:p w14:paraId="636A80EC" w14:textId="77777777" w:rsidR="00A737B1" w:rsidRDefault="00A737B1" w:rsidP="00A737B1">
      <w:pPr>
        <w:pStyle w:val="ListParagraph"/>
        <w:ind w:left="0"/>
        <w:jc w:val="center"/>
      </w:pPr>
    </w:p>
    <w:p w14:paraId="3252A9A7" w14:textId="3B3E6ACA" w:rsidR="00B20EDA" w:rsidRDefault="00B20EDA" w:rsidP="00B20EDA">
      <w:pPr>
        <w:pStyle w:val="ListParagraph"/>
        <w:ind w:left="426"/>
      </w:pPr>
      <w:r>
        <w:lastRenderedPageBreak/>
        <w:t>*.png :</w:t>
      </w:r>
    </w:p>
    <w:p w14:paraId="50652B31" w14:textId="49A32619" w:rsidR="003F187E" w:rsidRDefault="003F187E" w:rsidP="00502DA5">
      <w:pPr>
        <w:pStyle w:val="ListParagraph"/>
        <w:spacing w:line="240" w:lineRule="auto"/>
        <w:ind w:left="0"/>
        <w:jc w:val="center"/>
      </w:pPr>
      <w:r w:rsidRPr="003F187E">
        <w:rPr>
          <w:noProof/>
          <w:lang w:eastAsia="id-ID"/>
        </w:rPr>
        <w:drawing>
          <wp:inline distT="0" distB="0" distL="0" distR="0" wp14:anchorId="12F95BD6" wp14:editId="37563C54">
            <wp:extent cx="833703" cy="89535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7627" t="4654" b="4602"/>
                    <a:stretch/>
                  </pic:blipFill>
                  <pic:spPr bwMode="auto">
                    <a:xfrm>
                      <a:off x="0" y="0"/>
                      <a:ext cx="839930" cy="902038"/>
                    </a:xfrm>
                    <a:prstGeom prst="rect">
                      <a:avLst/>
                    </a:prstGeom>
                    <a:ln>
                      <a:noFill/>
                    </a:ln>
                    <a:extLst>
                      <a:ext uri="{53640926-AAD7-44D8-BBD7-CCE9431645EC}">
                        <a14:shadowObscured xmlns:a14="http://schemas.microsoft.com/office/drawing/2010/main"/>
                      </a:ext>
                    </a:extLst>
                  </pic:spPr>
                </pic:pic>
              </a:graphicData>
            </a:graphic>
          </wp:inline>
        </w:drawing>
      </w:r>
    </w:p>
    <w:p w14:paraId="14FF6456" w14:textId="2FE558D5" w:rsidR="00502DA5" w:rsidRDefault="006D726B" w:rsidP="0032736E">
      <w:pPr>
        <w:pStyle w:val="ListParagraph"/>
        <w:ind w:left="0"/>
        <w:jc w:val="center"/>
      </w:pPr>
      <w:r w:rsidRPr="006D726B">
        <w:rPr>
          <w:noProof/>
          <w:lang w:eastAsia="id-ID"/>
        </w:rPr>
        <w:drawing>
          <wp:inline distT="0" distB="0" distL="0" distR="0" wp14:anchorId="5AB63929" wp14:editId="598250AE">
            <wp:extent cx="3037137" cy="22002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10745"/>
                    <a:stretch/>
                  </pic:blipFill>
                  <pic:spPr bwMode="auto">
                    <a:xfrm>
                      <a:off x="0" y="0"/>
                      <a:ext cx="3068061" cy="2222678"/>
                    </a:xfrm>
                    <a:prstGeom prst="rect">
                      <a:avLst/>
                    </a:prstGeom>
                    <a:ln>
                      <a:noFill/>
                    </a:ln>
                    <a:extLst>
                      <a:ext uri="{53640926-AAD7-44D8-BBD7-CCE9431645EC}">
                        <a14:shadowObscured xmlns:a14="http://schemas.microsoft.com/office/drawing/2010/main"/>
                      </a:ext>
                    </a:extLst>
                  </pic:spPr>
                </pic:pic>
              </a:graphicData>
            </a:graphic>
          </wp:inline>
        </w:drawing>
      </w:r>
    </w:p>
    <w:p w14:paraId="0BCA7F9B" w14:textId="01CA1F9F" w:rsidR="0032736E" w:rsidRDefault="00864043" w:rsidP="00864043">
      <w:pPr>
        <w:pStyle w:val="ListParagraph"/>
        <w:ind w:left="426"/>
      </w:pPr>
      <w:r>
        <w:t>*.gif :</w:t>
      </w:r>
    </w:p>
    <w:p w14:paraId="12D93F34" w14:textId="6D220A2A" w:rsidR="0051077F" w:rsidRDefault="00864043" w:rsidP="0051077F">
      <w:pPr>
        <w:pStyle w:val="ListParagraph"/>
        <w:spacing w:line="240" w:lineRule="auto"/>
        <w:ind w:left="0"/>
        <w:jc w:val="center"/>
      </w:pPr>
      <w:r w:rsidRPr="00864043">
        <w:rPr>
          <w:noProof/>
          <w:lang w:eastAsia="id-ID"/>
        </w:rPr>
        <w:drawing>
          <wp:inline distT="0" distB="0" distL="0" distR="0" wp14:anchorId="4DECD854" wp14:editId="42DFBF52">
            <wp:extent cx="920084" cy="1009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921965" cy="1011714"/>
                    </a:xfrm>
                    <a:prstGeom prst="rect">
                      <a:avLst/>
                    </a:prstGeom>
                  </pic:spPr>
                </pic:pic>
              </a:graphicData>
            </a:graphic>
          </wp:inline>
        </w:drawing>
      </w:r>
    </w:p>
    <w:p w14:paraId="2CADF538" w14:textId="21FBF070" w:rsidR="00965EC0" w:rsidRDefault="00C83C5D" w:rsidP="00794FB0">
      <w:pPr>
        <w:pStyle w:val="ListParagraph"/>
        <w:spacing w:line="240" w:lineRule="auto"/>
        <w:ind w:left="0"/>
        <w:jc w:val="center"/>
      </w:pPr>
      <w:r w:rsidRPr="00C83C5D">
        <w:rPr>
          <w:noProof/>
          <w:lang w:eastAsia="id-ID"/>
        </w:rPr>
        <w:drawing>
          <wp:inline distT="0" distB="0" distL="0" distR="0" wp14:anchorId="17A7E009" wp14:editId="765F3BFF">
            <wp:extent cx="2952750" cy="2030287"/>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9768"/>
                    <a:stretch/>
                  </pic:blipFill>
                  <pic:spPr bwMode="auto">
                    <a:xfrm>
                      <a:off x="0" y="0"/>
                      <a:ext cx="2966200" cy="2039535"/>
                    </a:xfrm>
                    <a:prstGeom prst="rect">
                      <a:avLst/>
                    </a:prstGeom>
                    <a:ln>
                      <a:noFill/>
                    </a:ln>
                    <a:extLst>
                      <a:ext uri="{53640926-AAD7-44D8-BBD7-CCE9431645EC}">
                        <a14:shadowObscured xmlns:a14="http://schemas.microsoft.com/office/drawing/2010/main"/>
                      </a:ext>
                    </a:extLst>
                  </pic:spPr>
                </pic:pic>
              </a:graphicData>
            </a:graphic>
          </wp:inline>
        </w:drawing>
      </w:r>
    </w:p>
    <w:p w14:paraId="03D55C90" w14:textId="3677F6A1" w:rsidR="00D33497" w:rsidRDefault="00D33497" w:rsidP="00D33497">
      <w:pPr>
        <w:pStyle w:val="ListParagraph"/>
        <w:spacing w:line="240" w:lineRule="auto"/>
        <w:ind w:left="0"/>
        <w:rPr>
          <w:b/>
        </w:rPr>
      </w:pPr>
      <w:r>
        <w:rPr>
          <w:b/>
        </w:rPr>
        <w:t>Analisis :</w:t>
      </w:r>
    </w:p>
    <w:p w14:paraId="2B4CA58E" w14:textId="706E4190" w:rsidR="00D33497" w:rsidRPr="00D33497" w:rsidRDefault="008361B6" w:rsidP="008361B6">
      <w:pPr>
        <w:pStyle w:val="ListParagraph"/>
        <w:spacing w:line="240" w:lineRule="auto"/>
        <w:ind w:left="0"/>
        <w:jc w:val="both"/>
      </w:pPr>
      <w:r>
        <w:t xml:space="preserve">Untuk mengambil gambar dari direktori dan menampilkan ke layar, maka dibutuhkan fungsi bernama uigetfile(), pada fungsi ini dibutuhkan dua variabel yaitu filename dan pathname yang berguna untuk mengambil nama gambar beserta lokasi penyimpanan gambar tersebut. </w:t>
      </w:r>
      <w:r w:rsidR="00C65ED3">
        <w:t>Dan pada fungsi uigetfile() bisa dilakukan pengaturan berupa jenis file apa saja yang bisa diambil.</w:t>
      </w:r>
      <w:r w:rsidR="00405857">
        <w:t xml:space="preserve"> Setelah file didapatkan beserta lokasinya, maka digunakan fungsi pembacaan data beserta menginisialisasi axes yang akan ditampilkan beserta imshow untuk menampilkan gambarnya. </w:t>
      </w:r>
    </w:p>
    <w:p w14:paraId="083E24BD" w14:textId="5899F395" w:rsidR="00D11E3F" w:rsidRDefault="00D11E3F" w:rsidP="00D11E3F">
      <w:pPr>
        <w:pStyle w:val="ListParagraph"/>
        <w:numPr>
          <w:ilvl w:val="0"/>
          <w:numId w:val="47"/>
        </w:numPr>
        <w:ind w:left="426"/>
        <w:jc w:val="both"/>
      </w:pPr>
      <w:r>
        <w:lastRenderedPageBreak/>
        <w:t xml:space="preserve">Lakukan rotasi gambar sebanyak 45º, 90º, 135º secara berlawanan arah jarum jam dan searah jarum jam </w:t>
      </w:r>
    </w:p>
    <w:p w14:paraId="7FDDA30E" w14:textId="74C550A9" w:rsidR="00E7021F" w:rsidRPr="00E7021F" w:rsidRDefault="00E7021F" w:rsidP="00E7021F">
      <w:pPr>
        <w:pStyle w:val="ListParagraph"/>
        <w:ind w:left="426"/>
        <w:jc w:val="both"/>
        <w:rPr>
          <w:b/>
        </w:rPr>
      </w:pPr>
      <w:r>
        <w:rPr>
          <w:b/>
        </w:rPr>
        <w:t>Coding :</w:t>
      </w:r>
    </w:p>
    <w:p w14:paraId="1265E353" w14:textId="3EC5781E" w:rsidR="00047587" w:rsidRDefault="00E7021F" w:rsidP="00BA6DA6">
      <w:pPr>
        <w:pStyle w:val="ListParagraph"/>
        <w:ind w:left="0"/>
        <w:jc w:val="center"/>
      </w:pPr>
      <w:r w:rsidRPr="00E7021F">
        <w:rPr>
          <w:noProof/>
          <w:lang w:eastAsia="id-ID"/>
        </w:rPr>
        <w:drawing>
          <wp:inline distT="0" distB="0" distL="0" distR="0" wp14:anchorId="389DEBDE" wp14:editId="646B3503">
            <wp:extent cx="5040630" cy="242379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40630" cy="2423795"/>
                    </a:xfrm>
                    <a:prstGeom prst="rect">
                      <a:avLst/>
                    </a:prstGeom>
                  </pic:spPr>
                </pic:pic>
              </a:graphicData>
            </a:graphic>
          </wp:inline>
        </w:drawing>
      </w:r>
    </w:p>
    <w:p w14:paraId="1891B6DE" w14:textId="7BF0A884" w:rsidR="00235866" w:rsidRDefault="000F4C49" w:rsidP="00BA6DA6">
      <w:pPr>
        <w:pStyle w:val="ListParagraph"/>
        <w:ind w:left="0"/>
        <w:jc w:val="center"/>
      </w:pPr>
      <w:r w:rsidRPr="000F4C49">
        <w:rPr>
          <w:noProof/>
          <w:lang w:eastAsia="id-ID"/>
        </w:rPr>
        <w:drawing>
          <wp:inline distT="0" distB="0" distL="0" distR="0" wp14:anchorId="5A7DBF12" wp14:editId="72D680FB">
            <wp:extent cx="3790950" cy="2109543"/>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02462" cy="2115949"/>
                    </a:xfrm>
                    <a:prstGeom prst="rect">
                      <a:avLst/>
                    </a:prstGeom>
                  </pic:spPr>
                </pic:pic>
              </a:graphicData>
            </a:graphic>
          </wp:inline>
        </w:drawing>
      </w:r>
    </w:p>
    <w:p w14:paraId="50B457E8" w14:textId="77777777" w:rsidR="00E7021F" w:rsidRPr="00A728EA" w:rsidRDefault="00E7021F" w:rsidP="00047587">
      <w:pPr>
        <w:pStyle w:val="ListParagraph"/>
        <w:ind w:left="426"/>
        <w:jc w:val="both"/>
        <w:rPr>
          <w:sz w:val="16"/>
        </w:rPr>
      </w:pPr>
    </w:p>
    <w:p w14:paraId="319D4A81" w14:textId="06633FDA" w:rsidR="00E7021F" w:rsidRDefault="00E7021F" w:rsidP="00047587">
      <w:pPr>
        <w:pStyle w:val="ListParagraph"/>
        <w:ind w:left="426"/>
        <w:jc w:val="both"/>
        <w:rPr>
          <w:b/>
        </w:rPr>
      </w:pPr>
      <w:r>
        <w:rPr>
          <w:b/>
        </w:rPr>
        <w:t>Hasil :</w:t>
      </w:r>
    </w:p>
    <w:p w14:paraId="28954053" w14:textId="2973EE2E" w:rsidR="00E7021F" w:rsidRDefault="00A728EA" w:rsidP="009E4D45">
      <w:pPr>
        <w:pStyle w:val="ListParagraph"/>
        <w:ind w:left="0"/>
        <w:jc w:val="center"/>
        <w:rPr>
          <w:b/>
        </w:rPr>
      </w:pPr>
      <w:r w:rsidRPr="00A728EA">
        <w:rPr>
          <w:b/>
          <w:noProof/>
          <w:lang w:eastAsia="id-ID"/>
        </w:rPr>
        <w:drawing>
          <wp:inline distT="0" distB="0" distL="0" distR="0" wp14:anchorId="31C77928" wp14:editId="01DF5E04">
            <wp:extent cx="2371725" cy="261888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92328" cy="2641638"/>
                    </a:xfrm>
                    <a:prstGeom prst="rect">
                      <a:avLst/>
                    </a:prstGeom>
                  </pic:spPr>
                </pic:pic>
              </a:graphicData>
            </a:graphic>
          </wp:inline>
        </w:drawing>
      </w:r>
    </w:p>
    <w:p w14:paraId="2F5309D2" w14:textId="369133D0" w:rsidR="00FE0FB8" w:rsidRDefault="00FE0FB8" w:rsidP="00FE0FB8">
      <w:pPr>
        <w:pStyle w:val="ListParagraph"/>
        <w:ind w:left="0"/>
        <w:rPr>
          <w:b/>
        </w:rPr>
      </w:pPr>
      <w:r>
        <w:rPr>
          <w:b/>
        </w:rPr>
        <w:lastRenderedPageBreak/>
        <w:t>Analisis :</w:t>
      </w:r>
    </w:p>
    <w:p w14:paraId="1FAC7856" w14:textId="23B8CBDC" w:rsidR="00FE0FB8" w:rsidRDefault="00F33E53" w:rsidP="00F33E53">
      <w:pPr>
        <w:pStyle w:val="ListParagraph"/>
        <w:ind w:left="0"/>
        <w:jc w:val="both"/>
      </w:pPr>
      <w:r>
        <w:t>Untuk melakukan rotasi terhadap suatu gambar, dibutuhkan fungsi imrotate() yang di mana fungsi ini dapat menerima 2 parameter, yaitu data gambarnya beserta berapa derajat yang akan dilakukan rotasi.</w:t>
      </w:r>
      <w:r w:rsidR="00A50D10">
        <w:t xml:space="preserve"> Kemudian setelah mendapatkan hasil rotasi disimpan dalam variabel rotate yang kemudian pada fungsi imshow menampilkan gambarnya dengan data peletakan gambar berdasarkan variabel rotate dan pada axes yang mana.</w:t>
      </w:r>
    </w:p>
    <w:p w14:paraId="53B8FE02" w14:textId="77777777" w:rsidR="00A832AA" w:rsidRPr="00FE0FB8" w:rsidRDefault="00A832AA" w:rsidP="00FE0FB8">
      <w:pPr>
        <w:pStyle w:val="ListParagraph"/>
        <w:ind w:left="0"/>
      </w:pPr>
    </w:p>
    <w:p w14:paraId="31DBB76C" w14:textId="39C5B80F" w:rsidR="0040179C" w:rsidRPr="00223038" w:rsidRDefault="00D11E3F" w:rsidP="00D11E3F">
      <w:pPr>
        <w:pStyle w:val="ListParagraph"/>
        <w:numPr>
          <w:ilvl w:val="0"/>
          <w:numId w:val="47"/>
        </w:numPr>
        <w:ind w:left="426"/>
        <w:jc w:val="both"/>
        <w:rPr>
          <w:lang w:val="en-US"/>
        </w:rPr>
      </w:pPr>
      <w:r>
        <w:t>Simpan gambar tersebut yang bertipe file *.png, *.gif, *.jpeg dengan menggunakan GUI</w:t>
      </w:r>
    </w:p>
    <w:p w14:paraId="16F7F51C" w14:textId="54F42A31" w:rsidR="00223038" w:rsidRDefault="00223038" w:rsidP="00223038">
      <w:pPr>
        <w:pStyle w:val="ListParagraph"/>
        <w:ind w:left="426"/>
        <w:jc w:val="both"/>
        <w:rPr>
          <w:b/>
        </w:rPr>
      </w:pPr>
      <w:r>
        <w:rPr>
          <w:b/>
        </w:rPr>
        <w:t>Coding :</w:t>
      </w:r>
    </w:p>
    <w:p w14:paraId="4182E0BA" w14:textId="683C4788" w:rsidR="00223038" w:rsidRPr="00141A22" w:rsidRDefault="00261BA5" w:rsidP="00141A22">
      <w:pPr>
        <w:jc w:val="center"/>
        <w:rPr>
          <w:b/>
        </w:rPr>
      </w:pPr>
      <w:r w:rsidRPr="00261BA5">
        <w:rPr>
          <w:b/>
          <w:noProof/>
          <w:lang w:eastAsia="id-ID"/>
        </w:rPr>
        <w:drawing>
          <wp:inline distT="0" distB="0" distL="0" distR="0" wp14:anchorId="6B910EDC" wp14:editId="0324EA76">
            <wp:extent cx="5040630" cy="2792095"/>
            <wp:effectExtent l="0" t="0" r="762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0630" cy="2792095"/>
                    </a:xfrm>
                    <a:prstGeom prst="rect">
                      <a:avLst/>
                    </a:prstGeom>
                  </pic:spPr>
                </pic:pic>
              </a:graphicData>
            </a:graphic>
          </wp:inline>
        </w:drawing>
      </w:r>
    </w:p>
    <w:p w14:paraId="731CF011" w14:textId="77777777" w:rsidR="00223038" w:rsidRDefault="00223038" w:rsidP="00223038">
      <w:pPr>
        <w:pStyle w:val="ListParagraph"/>
        <w:ind w:left="426"/>
        <w:jc w:val="both"/>
        <w:rPr>
          <w:b/>
        </w:rPr>
      </w:pPr>
    </w:p>
    <w:p w14:paraId="360385D9" w14:textId="0DD92255" w:rsidR="00223038" w:rsidRDefault="00223038" w:rsidP="00223038">
      <w:pPr>
        <w:pStyle w:val="ListParagraph"/>
        <w:ind w:left="426"/>
        <w:jc w:val="both"/>
        <w:rPr>
          <w:b/>
        </w:rPr>
      </w:pPr>
      <w:r>
        <w:rPr>
          <w:b/>
        </w:rPr>
        <w:t>Hasil :</w:t>
      </w:r>
    </w:p>
    <w:p w14:paraId="3832BF14" w14:textId="1C7124DF" w:rsidR="00223038" w:rsidRDefault="00F41302" w:rsidP="00261BA5">
      <w:pPr>
        <w:jc w:val="center"/>
        <w:rPr>
          <w:b/>
          <w:lang w:val="en-US"/>
        </w:rPr>
      </w:pPr>
      <w:r w:rsidRPr="00F41302">
        <w:rPr>
          <w:b/>
          <w:noProof/>
          <w:lang w:eastAsia="id-ID"/>
        </w:rPr>
        <w:drawing>
          <wp:inline distT="0" distB="0" distL="0" distR="0" wp14:anchorId="3BA0467E" wp14:editId="1F29BD93">
            <wp:extent cx="4600575" cy="257326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03377" cy="2574829"/>
                    </a:xfrm>
                    <a:prstGeom prst="rect">
                      <a:avLst/>
                    </a:prstGeom>
                  </pic:spPr>
                </pic:pic>
              </a:graphicData>
            </a:graphic>
          </wp:inline>
        </w:drawing>
      </w:r>
    </w:p>
    <w:p w14:paraId="1F5A6168" w14:textId="4C70819B" w:rsidR="00F41302" w:rsidRDefault="00290C02" w:rsidP="00261BA5">
      <w:pPr>
        <w:jc w:val="center"/>
        <w:rPr>
          <w:b/>
          <w:lang w:val="en-US"/>
        </w:rPr>
      </w:pPr>
      <w:r w:rsidRPr="00290C02">
        <w:rPr>
          <w:b/>
          <w:noProof/>
          <w:lang w:eastAsia="id-ID"/>
        </w:rPr>
        <w:lastRenderedPageBreak/>
        <w:drawing>
          <wp:inline distT="0" distB="0" distL="0" distR="0" wp14:anchorId="13290455" wp14:editId="6846B946">
            <wp:extent cx="828675" cy="926610"/>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832565" cy="930960"/>
                    </a:xfrm>
                    <a:prstGeom prst="rect">
                      <a:avLst/>
                    </a:prstGeom>
                  </pic:spPr>
                </pic:pic>
              </a:graphicData>
            </a:graphic>
          </wp:inline>
        </w:drawing>
      </w:r>
    </w:p>
    <w:p w14:paraId="0AC6D5B9" w14:textId="022D2F28" w:rsidR="00290C02" w:rsidRDefault="006D5DF5" w:rsidP="00261BA5">
      <w:pPr>
        <w:jc w:val="center"/>
        <w:rPr>
          <w:b/>
          <w:lang w:val="en-US"/>
        </w:rPr>
      </w:pPr>
      <w:r w:rsidRPr="006D5DF5">
        <w:rPr>
          <w:b/>
          <w:noProof/>
          <w:lang w:eastAsia="id-ID"/>
        </w:rPr>
        <w:drawing>
          <wp:inline distT="0" distB="0" distL="0" distR="0" wp14:anchorId="1A76BC2B" wp14:editId="4ED9C669">
            <wp:extent cx="4095750" cy="202414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09415" cy="2030893"/>
                    </a:xfrm>
                    <a:prstGeom prst="rect">
                      <a:avLst/>
                    </a:prstGeom>
                  </pic:spPr>
                </pic:pic>
              </a:graphicData>
            </a:graphic>
          </wp:inline>
        </w:drawing>
      </w:r>
    </w:p>
    <w:p w14:paraId="14BE0705" w14:textId="11731A72" w:rsidR="006D5DF5" w:rsidRDefault="005B1C44" w:rsidP="00261BA5">
      <w:pPr>
        <w:jc w:val="center"/>
        <w:rPr>
          <w:b/>
          <w:lang w:val="en-US"/>
        </w:rPr>
      </w:pPr>
      <w:r w:rsidRPr="005B1C44">
        <w:rPr>
          <w:b/>
          <w:noProof/>
          <w:lang w:eastAsia="id-ID"/>
        </w:rPr>
        <w:drawing>
          <wp:inline distT="0" distB="0" distL="0" distR="0" wp14:anchorId="07CA53C5" wp14:editId="5147F58B">
            <wp:extent cx="4076700" cy="196336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02669" cy="1975876"/>
                    </a:xfrm>
                    <a:prstGeom prst="rect">
                      <a:avLst/>
                    </a:prstGeom>
                  </pic:spPr>
                </pic:pic>
              </a:graphicData>
            </a:graphic>
          </wp:inline>
        </w:drawing>
      </w:r>
    </w:p>
    <w:p w14:paraId="54B118E9" w14:textId="51A48F32" w:rsidR="005B1C44" w:rsidRDefault="003466C0" w:rsidP="00261BA5">
      <w:pPr>
        <w:jc w:val="center"/>
        <w:rPr>
          <w:b/>
          <w:lang w:val="en-US"/>
        </w:rPr>
      </w:pPr>
      <w:r w:rsidRPr="003466C0">
        <w:rPr>
          <w:b/>
          <w:noProof/>
          <w:lang w:eastAsia="id-ID"/>
        </w:rPr>
        <w:drawing>
          <wp:inline distT="0" distB="0" distL="0" distR="0" wp14:anchorId="311648D5" wp14:editId="04D2902A">
            <wp:extent cx="820737" cy="8953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24890" cy="899880"/>
                    </a:xfrm>
                    <a:prstGeom prst="rect">
                      <a:avLst/>
                    </a:prstGeom>
                  </pic:spPr>
                </pic:pic>
              </a:graphicData>
            </a:graphic>
          </wp:inline>
        </w:drawing>
      </w:r>
    </w:p>
    <w:p w14:paraId="1CF160CB" w14:textId="70F9DA21" w:rsidR="00865991" w:rsidRDefault="00865991" w:rsidP="00865991">
      <w:pPr>
        <w:rPr>
          <w:b/>
        </w:rPr>
      </w:pPr>
      <w:r>
        <w:rPr>
          <w:b/>
        </w:rPr>
        <w:t>Analisis :</w:t>
      </w:r>
    </w:p>
    <w:p w14:paraId="731B14CC" w14:textId="1D44754A" w:rsidR="00865991" w:rsidRPr="00865991" w:rsidRDefault="0023759A" w:rsidP="007E4471">
      <w:pPr>
        <w:jc w:val="both"/>
      </w:pPr>
      <w:r>
        <w:t>Untuk melakukan penyimpanan gambar, diperlukan fungsi bernama uiputfile(), pada fungsi ini dapat diatur format gambar yang ingin disimpan berupa apa saja.</w:t>
      </w:r>
      <w:r w:rsidR="00F45C59">
        <w:t xml:space="preserve"> Dan untuk mengambil data hasil pemilihan penyimpanan, data berupa nama dan tempat yang akan disimpan akan disimpan dalam variabel filename dan pathsave.</w:t>
      </w:r>
      <w:r w:rsidR="000777D9">
        <w:t xml:space="preserve"> Dan sebelumnya gambar yang telah ditampilkan pada handles.data1 disimpan dalam variabel save.</w:t>
      </w:r>
      <w:r w:rsidR="001E045C">
        <w:t xml:space="preserve"> Setelah melakukan penyimpanan, maka akan dilakukan fungsi imwrite yang memilik dua parameter, yaitu gambar yang disimpan, beserta data tempat disimpan dan namanya, data tersebut ditambahkan dengan menggunakan fungsi fullfile().</w:t>
      </w:r>
    </w:p>
    <w:p w14:paraId="48E058A9" w14:textId="77777777" w:rsidR="001C3D76" w:rsidRPr="001A2540" w:rsidRDefault="001C3D76" w:rsidP="001A2540">
      <w:pPr>
        <w:rPr>
          <w:lang w:val="en-US"/>
        </w:rPr>
      </w:pPr>
    </w:p>
    <w:p w14:paraId="467A703D" w14:textId="5186FDA3" w:rsidR="00F65ACA" w:rsidRDefault="00FA6144" w:rsidP="00F65ACA">
      <w:pPr>
        <w:pStyle w:val="Heading1"/>
        <w:numPr>
          <w:ilvl w:val="0"/>
          <w:numId w:val="0"/>
        </w:numPr>
        <w:spacing w:before="0" w:beforeAutospacing="0" w:after="0" w:afterAutospacing="0"/>
        <w:ind w:left="432" w:hanging="432"/>
      </w:pPr>
      <w:bookmarkStart w:id="53" w:name="_Toc82945526"/>
      <w:r>
        <w:rPr>
          <w:lang w:val="en-US"/>
        </w:rPr>
        <w:lastRenderedPageBreak/>
        <w:t xml:space="preserve">BAB </w:t>
      </w:r>
      <w:r w:rsidR="00CF0F3D">
        <w:t>III</w:t>
      </w:r>
      <w:bookmarkEnd w:id="53"/>
    </w:p>
    <w:p w14:paraId="57406CF3" w14:textId="5381F1FB" w:rsidR="00F65ACA" w:rsidRDefault="00F65ACA" w:rsidP="00CC79AB">
      <w:pPr>
        <w:jc w:val="center"/>
        <w:rPr>
          <w:b/>
          <w:bCs/>
          <w:sz w:val="28"/>
          <w:szCs w:val="24"/>
        </w:rPr>
      </w:pPr>
      <w:bookmarkStart w:id="54" w:name="_Toc65957640"/>
      <w:r w:rsidRPr="002A0DB6">
        <w:rPr>
          <w:b/>
          <w:bCs/>
          <w:sz w:val="28"/>
          <w:szCs w:val="24"/>
        </w:rPr>
        <w:t>PENUTUP</w:t>
      </w:r>
      <w:bookmarkEnd w:id="54"/>
    </w:p>
    <w:p w14:paraId="3B2CFCC1" w14:textId="77777777" w:rsidR="00CC79AB" w:rsidRDefault="00CC79AB" w:rsidP="00CC79AB">
      <w:pPr>
        <w:jc w:val="center"/>
      </w:pPr>
    </w:p>
    <w:p w14:paraId="1F7D3D9E" w14:textId="77777777" w:rsidR="00F65ACA" w:rsidRPr="00F65ACA" w:rsidRDefault="00F65ACA" w:rsidP="002870C7">
      <w:pPr>
        <w:pStyle w:val="ListParagraph"/>
        <w:numPr>
          <w:ilvl w:val="0"/>
          <w:numId w:val="9"/>
        </w:numPr>
        <w:tabs>
          <w:tab w:val="left" w:pos="851"/>
        </w:tabs>
        <w:spacing w:before="100" w:beforeAutospacing="1" w:after="100" w:afterAutospacing="1" w:line="240" w:lineRule="auto"/>
        <w:contextualSpacing w:val="0"/>
        <w:jc w:val="center"/>
        <w:outlineLvl w:val="0"/>
        <w:rPr>
          <w:rFonts w:eastAsia="Times New Roman" w:cs="Times New Roman"/>
          <w:b/>
          <w:bCs/>
          <w:vanish/>
          <w:kern w:val="36"/>
          <w:sz w:val="28"/>
          <w:szCs w:val="48"/>
          <w:lang w:eastAsia="id-ID"/>
        </w:rPr>
      </w:pPr>
    </w:p>
    <w:p w14:paraId="71517137" w14:textId="17DE0CC6" w:rsidR="00F65ACA" w:rsidRDefault="00724827" w:rsidP="00F65ACA">
      <w:pPr>
        <w:pStyle w:val="Heading2"/>
      </w:pPr>
      <w:bookmarkStart w:id="55" w:name="_Toc82945527"/>
      <w:r>
        <w:t>Kesimpulan</w:t>
      </w:r>
      <w:bookmarkEnd w:id="55"/>
    </w:p>
    <w:p w14:paraId="64B01F00" w14:textId="6F98E69D" w:rsidR="00CD1516" w:rsidRDefault="009E35DD" w:rsidP="00BD0B79">
      <w:pPr>
        <w:jc w:val="both"/>
      </w:pPr>
      <w:r>
        <w:t>Pengolahan Citra Digital Merupakan bidang ilmu yang mempelajari tentang bagaimana suatu citra itu dibentuk, diolah, dan dianalisis sehingga menghasilkan informasi yang dapat dipahami oleh manusia</w:t>
      </w:r>
      <w:r w:rsidR="007C5231">
        <w:t>. Citra merupakan fungsi dari intensitas cahaya yang direpresentasikan dalam bidang dua dimensi.</w:t>
      </w:r>
      <w:r w:rsidR="004C0A74">
        <w:t xml:space="preserve"> Dan untuk melakukan pengolahan citra digital, maka diperlukan suatu aplikasi yang dapat melakukan hal tersebut. Dan salah satu aplikasi yang digunakan pada praktikum ini adalah aplikasi MATLAB (Matrix Laboratory).</w:t>
      </w:r>
      <w:r w:rsidR="009173B1">
        <w:t xml:space="preserve"> Pada aplikasi matlab dapat digunakan untuk membuat aplikasi berupa GUI beserta atribut-atribut seperti button, text, axes, dan lain-lain.</w:t>
      </w:r>
    </w:p>
    <w:p w14:paraId="32D7A7C7" w14:textId="77777777" w:rsidR="006543BF" w:rsidRDefault="006543BF" w:rsidP="00BD0B79">
      <w:pPr>
        <w:jc w:val="both"/>
      </w:pPr>
    </w:p>
    <w:p w14:paraId="164C3EEF" w14:textId="5E48A228" w:rsidR="006543BF" w:rsidRPr="009E35DD" w:rsidRDefault="009E0AE6" w:rsidP="00BD0B79">
      <w:pPr>
        <w:jc w:val="both"/>
      </w:pPr>
      <w:r>
        <w:t>Untuk menampilkan suatu gambar pada sebuah GUI di matlab, maka diperlukan setidaknya satu fungsi, yaitu fungsi imshow(). Fungsi ini berisi parameter nama dari gambar yang akan ditampilkan</w:t>
      </w:r>
      <w:r w:rsidR="00F27B80">
        <w:t>. Dan jika membuat sebuah GUI yang mempunyai button untuk membuka sebuah gambar dan menampilkan ke layar, maka fungsi yang akan digunakan setidaknya ada beberapa, seperti fungsi uigetfile() yang berguna untuk meng-validasi file yang dapat diambil, dan data dari file yang diambil dapat disimpan didalam variabel filename dan pathname. Kemudian setelah data dari file didapat, data tersebut akan dimasukkan kedalam variabel handles.data1, dan cara memasukkan datanya berupa dengan melakukan fungsi imread() dimana didalam fungsi imread() ini melakukan fungsi fullfile() yang berisi data letak dan nama dari file yang diambil.</w:t>
      </w:r>
      <w:r w:rsidR="005D3B2C">
        <w:t xml:space="preserve"> Kemudian menginisialisasi object dari GUI-nya dengan menggunakan fungsi guidata yang berisi object beserta handles dari fungsi buttonnya.</w:t>
      </w:r>
      <w:r w:rsidR="00A23814">
        <w:t xml:space="preserve"> Kemudian menginisialisasi axes yang akan digunakan sebagai tempat menampilkan gambar tersebut menggunakan axes beserta tag dari axes yang berada di handles.</w:t>
      </w:r>
      <w:r w:rsidR="00855DBC">
        <w:t xml:space="preserve"> Setelah semua pengaturan selesai, maka ditampilkanlah gambar menggunakan fungsi imshow() dengan parameter berupa gambar yang telah diambil.</w:t>
      </w:r>
    </w:p>
    <w:p w14:paraId="5074E235" w14:textId="2F16DE0D" w:rsidR="00CD1647" w:rsidRDefault="00CD1647" w:rsidP="00BD0B79">
      <w:pPr>
        <w:jc w:val="both"/>
        <w:rPr>
          <w:lang w:val="en-US"/>
        </w:rPr>
      </w:pPr>
    </w:p>
    <w:p w14:paraId="1B51678D" w14:textId="4822EA9B" w:rsidR="00CD1647" w:rsidRDefault="00CD1647" w:rsidP="00BD0B79">
      <w:pPr>
        <w:jc w:val="both"/>
        <w:rPr>
          <w:lang w:val="en-US"/>
        </w:rPr>
      </w:pPr>
    </w:p>
    <w:p w14:paraId="7E8F1B04" w14:textId="77FB9764" w:rsidR="00CD1647" w:rsidRDefault="00CD1647" w:rsidP="00BD0B79">
      <w:pPr>
        <w:jc w:val="both"/>
        <w:rPr>
          <w:lang w:val="en-US"/>
        </w:rPr>
      </w:pPr>
    </w:p>
    <w:p w14:paraId="09EBC69A" w14:textId="522A4D52" w:rsidR="00CD1647" w:rsidRDefault="00CD1647" w:rsidP="00BD0B79">
      <w:pPr>
        <w:jc w:val="both"/>
        <w:rPr>
          <w:lang w:val="en-US"/>
        </w:rPr>
      </w:pPr>
    </w:p>
    <w:p w14:paraId="3BE52B8A" w14:textId="77777777" w:rsidR="00CD1647" w:rsidRDefault="00CD1647" w:rsidP="00BD0B79">
      <w:pPr>
        <w:jc w:val="both"/>
        <w:rPr>
          <w:lang w:val="en-US"/>
        </w:rPr>
      </w:pPr>
    </w:p>
    <w:p w14:paraId="47FABDD2" w14:textId="77777777" w:rsidR="00BE54AD" w:rsidRDefault="00BE54AD" w:rsidP="00BD0B79">
      <w:pPr>
        <w:jc w:val="both"/>
        <w:rPr>
          <w:lang w:val="en-US"/>
        </w:rPr>
      </w:pPr>
    </w:p>
    <w:p w14:paraId="79510670" w14:textId="77777777" w:rsidR="00BE54AD" w:rsidRDefault="00BE54AD" w:rsidP="00BD0B79">
      <w:pPr>
        <w:jc w:val="both"/>
        <w:rPr>
          <w:lang w:val="en-US"/>
        </w:rPr>
      </w:pPr>
    </w:p>
    <w:p w14:paraId="3470FF22" w14:textId="77777777" w:rsidR="00BE54AD" w:rsidRDefault="00BE54AD" w:rsidP="00BD0B79">
      <w:pPr>
        <w:jc w:val="both"/>
        <w:rPr>
          <w:lang w:val="en-US"/>
        </w:rPr>
      </w:pPr>
    </w:p>
    <w:p w14:paraId="1194839A" w14:textId="139444D2" w:rsidR="00CD1516" w:rsidRDefault="00CD1516" w:rsidP="00CD1516">
      <w:pPr>
        <w:pStyle w:val="Heading1"/>
        <w:numPr>
          <w:ilvl w:val="0"/>
          <w:numId w:val="0"/>
        </w:numPr>
        <w:ind w:left="432"/>
        <w:rPr>
          <w:lang w:val="en-US"/>
        </w:rPr>
      </w:pPr>
      <w:bookmarkStart w:id="56" w:name="_Toc82945528"/>
      <w:r>
        <w:rPr>
          <w:lang w:val="en-US"/>
        </w:rPr>
        <w:lastRenderedPageBreak/>
        <w:t>DAFTAR PUSTAKA</w:t>
      </w:r>
      <w:bookmarkEnd w:id="56"/>
    </w:p>
    <w:p w14:paraId="39428978" w14:textId="77777777" w:rsidR="00473266" w:rsidRPr="00B9721D" w:rsidRDefault="00473266" w:rsidP="00CD1516">
      <w:pPr>
        <w:pStyle w:val="Heading1"/>
        <w:numPr>
          <w:ilvl w:val="0"/>
          <w:numId w:val="0"/>
        </w:numPr>
        <w:ind w:left="432"/>
        <w:rPr>
          <w:sz w:val="18"/>
          <w:lang w:val="en-US"/>
        </w:rPr>
      </w:pPr>
    </w:p>
    <w:p w14:paraId="7F98D0EF" w14:textId="6BA0182F" w:rsidR="00F72319" w:rsidRDefault="007A146C" w:rsidP="00B91E2E">
      <w:pPr>
        <w:widowControl w:val="0"/>
        <w:autoSpaceDE w:val="0"/>
        <w:autoSpaceDN w:val="0"/>
        <w:adjustRightInd w:val="0"/>
        <w:spacing w:line="240" w:lineRule="auto"/>
        <w:ind w:left="480" w:hanging="480"/>
        <w:jc w:val="both"/>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F72319" w:rsidRPr="00F72319">
        <w:rPr>
          <w:rFonts w:cs="Times New Roman"/>
          <w:noProof/>
          <w:szCs w:val="24"/>
        </w:rPr>
        <w:t xml:space="preserve">Akerlof. (1970). Pemrograman Matlab. </w:t>
      </w:r>
      <w:r w:rsidR="00F72319" w:rsidRPr="00F72319">
        <w:rPr>
          <w:rFonts w:cs="Times New Roman"/>
          <w:i/>
          <w:iCs/>
          <w:noProof/>
          <w:szCs w:val="24"/>
        </w:rPr>
        <w:t>Journal of Chemical Information and Modeling</w:t>
      </w:r>
      <w:r w:rsidR="00F72319" w:rsidRPr="00F72319">
        <w:rPr>
          <w:rFonts w:cs="Times New Roman"/>
          <w:noProof/>
          <w:szCs w:val="24"/>
        </w:rPr>
        <w:t xml:space="preserve">, </w:t>
      </w:r>
      <w:r w:rsidR="00F72319" w:rsidRPr="00F72319">
        <w:rPr>
          <w:rFonts w:cs="Times New Roman"/>
          <w:i/>
          <w:iCs/>
          <w:noProof/>
          <w:szCs w:val="24"/>
        </w:rPr>
        <w:t>53</w:t>
      </w:r>
      <w:r w:rsidR="00F72319" w:rsidRPr="00F72319">
        <w:rPr>
          <w:rFonts w:cs="Times New Roman"/>
          <w:noProof/>
          <w:szCs w:val="24"/>
        </w:rPr>
        <w:t>(9), 1689–1699.</w:t>
      </w:r>
    </w:p>
    <w:p w14:paraId="646AFF54" w14:textId="77777777" w:rsidR="00491BA9" w:rsidRPr="00491BA9" w:rsidRDefault="00491BA9" w:rsidP="00B91E2E">
      <w:pPr>
        <w:widowControl w:val="0"/>
        <w:autoSpaceDE w:val="0"/>
        <w:autoSpaceDN w:val="0"/>
        <w:adjustRightInd w:val="0"/>
        <w:spacing w:line="240" w:lineRule="auto"/>
        <w:ind w:left="480" w:hanging="480"/>
        <w:jc w:val="both"/>
        <w:rPr>
          <w:rFonts w:cs="Times New Roman"/>
          <w:noProof/>
          <w:sz w:val="16"/>
          <w:szCs w:val="24"/>
        </w:rPr>
      </w:pPr>
    </w:p>
    <w:p w14:paraId="249462D4" w14:textId="77777777" w:rsidR="00F72319" w:rsidRDefault="00F72319" w:rsidP="00B91E2E">
      <w:pPr>
        <w:widowControl w:val="0"/>
        <w:autoSpaceDE w:val="0"/>
        <w:autoSpaceDN w:val="0"/>
        <w:adjustRightInd w:val="0"/>
        <w:spacing w:line="240" w:lineRule="auto"/>
        <w:ind w:left="480" w:hanging="480"/>
        <w:jc w:val="both"/>
        <w:rPr>
          <w:rFonts w:cs="Times New Roman"/>
          <w:noProof/>
          <w:szCs w:val="24"/>
        </w:rPr>
      </w:pPr>
      <w:r w:rsidRPr="00F72319">
        <w:rPr>
          <w:rFonts w:cs="Times New Roman"/>
          <w:noProof/>
          <w:szCs w:val="24"/>
        </w:rPr>
        <w:t xml:space="preserve">Bittencourt, C. M., &amp; Ladeira, M. E. (2004). </w:t>
      </w:r>
      <w:r w:rsidRPr="00F72319">
        <w:rPr>
          <w:rFonts w:cs="Times New Roman"/>
          <w:i/>
          <w:iCs/>
          <w:noProof/>
          <w:szCs w:val="24"/>
        </w:rPr>
        <w:t>Pengolahan Citra Digital</w:t>
      </w:r>
      <w:r w:rsidRPr="00F72319">
        <w:rPr>
          <w:rFonts w:cs="Times New Roman"/>
          <w:noProof/>
          <w:szCs w:val="24"/>
        </w:rPr>
        <w:t>. 55. http://eprints.uanl.mx/5481/1/1020149995.PDF</w:t>
      </w:r>
    </w:p>
    <w:p w14:paraId="3123AFC3" w14:textId="77777777" w:rsidR="00491BA9" w:rsidRPr="00491BA9" w:rsidRDefault="00491BA9" w:rsidP="00B91E2E">
      <w:pPr>
        <w:widowControl w:val="0"/>
        <w:autoSpaceDE w:val="0"/>
        <w:autoSpaceDN w:val="0"/>
        <w:adjustRightInd w:val="0"/>
        <w:spacing w:line="240" w:lineRule="auto"/>
        <w:ind w:left="480" w:hanging="480"/>
        <w:jc w:val="both"/>
        <w:rPr>
          <w:rFonts w:cs="Times New Roman"/>
          <w:noProof/>
          <w:sz w:val="16"/>
          <w:szCs w:val="24"/>
        </w:rPr>
      </w:pPr>
    </w:p>
    <w:sdt>
      <w:sdtPr>
        <w:id w:val="111145805"/>
        <w:bibliography/>
      </w:sdtPr>
      <w:sdtEndPr/>
      <w:sdtContent>
        <w:p w14:paraId="01E8BDBF" w14:textId="77777777" w:rsidR="00E32A9D" w:rsidRDefault="004372AC" w:rsidP="00B91E2E">
          <w:pPr>
            <w:pStyle w:val="Bibliography"/>
            <w:ind w:left="720" w:hanging="720"/>
            <w:jc w:val="both"/>
            <w:rPr>
              <w:noProof/>
            </w:rPr>
          </w:pPr>
          <w:r>
            <w:fldChar w:fldCharType="begin"/>
          </w:r>
          <w:r w:rsidRPr="00B91E2E">
            <w:instrText xml:space="preserve"> BIBLIOGRAPHY </w:instrText>
          </w:r>
          <w:r>
            <w:fldChar w:fldCharType="separate"/>
          </w:r>
          <w:r w:rsidR="00E32A9D">
            <w:rPr>
              <w:noProof/>
            </w:rPr>
            <w:t xml:space="preserve">IT, A. (t.thn.). </w:t>
          </w:r>
          <w:r w:rsidR="00E32A9D">
            <w:rPr>
              <w:i/>
              <w:iCs/>
              <w:noProof/>
            </w:rPr>
            <w:t>Cara Membuat Flipping Vertikal Citra di Matlab</w:t>
          </w:r>
          <w:r w:rsidR="00E32A9D">
            <w:rPr>
              <w:noProof/>
            </w:rPr>
            <w:t>. Diambil kembali dari anakit.com: https://www.anakit.id/2018/08/cara-membuat-flipping-vertikal-citra-di.html</w:t>
          </w:r>
        </w:p>
        <w:p w14:paraId="7A6371A2" w14:textId="77777777" w:rsidR="00491BA9" w:rsidRPr="00491BA9" w:rsidRDefault="00491BA9" w:rsidP="00B91E2E">
          <w:pPr>
            <w:jc w:val="both"/>
            <w:rPr>
              <w:sz w:val="16"/>
            </w:rPr>
          </w:pPr>
        </w:p>
        <w:p w14:paraId="58C3E6E2" w14:textId="77777777" w:rsidR="00E32A9D" w:rsidRDefault="00E32A9D" w:rsidP="00B91E2E">
          <w:pPr>
            <w:pStyle w:val="Bibliography"/>
            <w:ind w:left="720" w:hanging="720"/>
            <w:jc w:val="both"/>
            <w:rPr>
              <w:noProof/>
            </w:rPr>
          </w:pPr>
          <w:r>
            <w:rPr>
              <w:noProof/>
            </w:rPr>
            <w:t xml:space="preserve">Matlab, P. (t.thn.). </w:t>
          </w:r>
          <w:r>
            <w:rPr>
              <w:i/>
              <w:iCs/>
              <w:noProof/>
            </w:rPr>
            <w:t>Pengolahan Citra Digital, Pengolahan Video, Pengenalan Pola, dan Data Mining</w:t>
          </w:r>
          <w:r>
            <w:rPr>
              <w:noProof/>
            </w:rPr>
            <w:t>. Diambil kembali dari pemrogramanmatlab.com: https://pemrogramanmatlab.com/tag/dasar-dasar-pengolahan-citra-digital/</w:t>
          </w:r>
        </w:p>
        <w:p w14:paraId="2B2560B8" w14:textId="77777777" w:rsidR="004372AC" w:rsidRDefault="004372AC" w:rsidP="00B91E2E">
          <w:pPr>
            <w:jc w:val="both"/>
          </w:pPr>
          <w:r>
            <w:rPr>
              <w:b/>
              <w:bCs/>
              <w:noProof/>
            </w:rPr>
            <w:fldChar w:fldCharType="end"/>
          </w:r>
        </w:p>
      </w:sdtContent>
    </w:sdt>
    <w:p w14:paraId="190D330B" w14:textId="6A637D56" w:rsidR="004372AC" w:rsidRDefault="004372AC" w:rsidP="001C310A">
      <w:pPr>
        <w:ind w:left="1440" w:hanging="1440"/>
      </w:pPr>
    </w:p>
    <w:p w14:paraId="79E746E7" w14:textId="77777777" w:rsidR="009A1F89" w:rsidRPr="00F72319" w:rsidRDefault="009A1F89" w:rsidP="00F72319">
      <w:pPr>
        <w:widowControl w:val="0"/>
        <w:autoSpaceDE w:val="0"/>
        <w:autoSpaceDN w:val="0"/>
        <w:adjustRightInd w:val="0"/>
        <w:spacing w:line="240" w:lineRule="auto"/>
        <w:ind w:left="480" w:hanging="480"/>
        <w:rPr>
          <w:rFonts w:cs="Times New Roman"/>
          <w:noProof/>
        </w:rPr>
      </w:pPr>
    </w:p>
    <w:p w14:paraId="3A20D5E0" w14:textId="74A3BC1F" w:rsidR="00707C6B" w:rsidRDefault="007A146C" w:rsidP="00121E2E">
      <w:pPr>
        <w:rPr>
          <w:lang w:val="en-US"/>
        </w:rPr>
      </w:pPr>
      <w:r>
        <w:rPr>
          <w:lang w:val="en-US"/>
        </w:rPr>
        <w:fldChar w:fldCharType="end"/>
      </w:r>
    </w:p>
    <w:p w14:paraId="524B0588" w14:textId="6A2680F4" w:rsidR="00E349FD" w:rsidRPr="002756A9" w:rsidRDefault="00E349FD" w:rsidP="0028146F">
      <w:pPr>
        <w:jc w:val="both"/>
      </w:pPr>
    </w:p>
    <w:sectPr w:rsidR="00E349FD" w:rsidRPr="002756A9" w:rsidSect="004F7D8A">
      <w:pgSz w:w="11907" w:h="16840" w:code="9"/>
      <w:pgMar w:top="2268" w:right="1701" w:bottom="1701" w:left="2268" w:header="720" w:footer="72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AB9320" w14:textId="77777777" w:rsidR="004E2C3E" w:rsidRDefault="004E2C3E" w:rsidP="00670983">
      <w:pPr>
        <w:spacing w:line="240" w:lineRule="auto"/>
      </w:pPr>
      <w:r>
        <w:separator/>
      </w:r>
    </w:p>
  </w:endnote>
  <w:endnote w:type="continuationSeparator" w:id="0">
    <w:p w14:paraId="5426F23C" w14:textId="77777777" w:rsidR="004E2C3E" w:rsidRDefault="004E2C3E" w:rsidP="006709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5478"/>
      <w:docPartObj>
        <w:docPartGallery w:val="Page Numbers (Bottom of Page)"/>
        <w:docPartUnique/>
      </w:docPartObj>
    </w:sdtPr>
    <w:sdtEndPr/>
    <w:sdtContent>
      <w:p w14:paraId="5BFDC1BC" w14:textId="77777777" w:rsidR="003C1714" w:rsidRDefault="003C1714">
        <w:pPr>
          <w:pStyle w:val="Footer"/>
          <w:jc w:val="center"/>
        </w:pPr>
        <w:r>
          <w:fldChar w:fldCharType="begin"/>
        </w:r>
        <w:r>
          <w:instrText xml:space="preserve"> PAGE   \* MERGEFORMAT </w:instrText>
        </w:r>
        <w:r>
          <w:fldChar w:fldCharType="separate"/>
        </w:r>
        <w:r>
          <w:rPr>
            <w:noProof/>
          </w:rPr>
          <w:t>ii</w:t>
        </w:r>
        <w:r>
          <w:fldChar w:fldCharType="end"/>
        </w:r>
      </w:p>
    </w:sdtContent>
  </w:sdt>
  <w:p w14:paraId="30FE3D10" w14:textId="77777777" w:rsidR="003C1714" w:rsidRPr="00AF49BA" w:rsidRDefault="003C1714" w:rsidP="00AD0E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71886" w14:textId="77777777" w:rsidR="003C1714" w:rsidRPr="00CB7987" w:rsidRDefault="003C1714" w:rsidP="00AD0E9B">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627031"/>
      <w:docPartObj>
        <w:docPartGallery w:val="Page Numbers (Bottom of Page)"/>
        <w:docPartUnique/>
      </w:docPartObj>
    </w:sdtPr>
    <w:sdtEndPr>
      <w:rPr>
        <w:noProof/>
      </w:rPr>
    </w:sdtEndPr>
    <w:sdtContent>
      <w:p w14:paraId="133528F3" w14:textId="77777777" w:rsidR="003C1714" w:rsidRDefault="003C1714">
        <w:pPr>
          <w:pStyle w:val="Footer"/>
          <w:jc w:val="right"/>
        </w:pPr>
        <w:r>
          <w:fldChar w:fldCharType="begin"/>
        </w:r>
        <w:r>
          <w:instrText xml:space="preserve"> PAGE   \* MERGEFORMAT </w:instrText>
        </w:r>
        <w:r>
          <w:fldChar w:fldCharType="separate"/>
        </w:r>
        <w:r w:rsidR="00CC185F">
          <w:rPr>
            <w:noProof/>
          </w:rPr>
          <w:t>17</w:t>
        </w:r>
        <w:r>
          <w:rPr>
            <w:noProof/>
          </w:rPr>
          <w:fldChar w:fldCharType="end"/>
        </w:r>
      </w:p>
    </w:sdtContent>
  </w:sdt>
  <w:p w14:paraId="79709E08" w14:textId="77777777" w:rsidR="003C1714" w:rsidRDefault="003C171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C5E9AA" w14:textId="77777777" w:rsidR="004E2C3E" w:rsidRDefault="004E2C3E" w:rsidP="00670983">
      <w:pPr>
        <w:spacing w:line="240" w:lineRule="auto"/>
      </w:pPr>
      <w:r>
        <w:separator/>
      </w:r>
    </w:p>
  </w:footnote>
  <w:footnote w:type="continuationSeparator" w:id="0">
    <w:p w14:paraId="0BD75BCD" w14:textId="77777777" w:rsidR="004E2C3E" w:rsidRDefault="004E2C3E" w:rsidP="0067098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A1544"/>
    <w:multiLevelType w:val="multilevel"/>
    <w:tmpl w:val="3552D75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52C0827"/>
    <w:multiLevelType w:val="hybridMultilevel"/>
    <w:tmpl w:val="FB021B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94D7364"/>
    <w:multiLevelType w:val="hybridMultilevel"/>
    <w:tmpl w:val="097E6652"/>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nsid w:val="12323F8A"/>
    <w:multiLevelType w:val="hybridMultilevel"/>
    <w:tmpl w:val="01020D0E"/>
    <w:lvl w:ilvl="0" w:tplc="2A625FF2">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12950FEC"/>
    <w:multiLevelType w:val="hybridMultilevel"/>
    <w:tmpl w:val="6896AD58"/>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1342121B"/>
    <w:multiLevelType w:val="hybridMultilevel"/>
    <w:tmpl w:val="FAEE48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53009AD"/>
    <w:multiLevelType w:val="hybridMultilevel"/>
    <w:tmpl w:val="E26624F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nsid w:val="16310F1C"/>
    <w:multiLevelType w:val="hybridMultilevel"/>
    <w:tmpl w:val="AF28148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16EC02D4"/>
    <w:multiLevelType w:val="hybridMultilevel"/>
    <w:tmpl w:val="65DC02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730356A"/>
    <w:multiLevelType w:val="hybridMultilevel"/>
    <w:tmpl w:val="99C80F4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191D3378"/>
    <w:multiLevelType w:val="hybridMultilevel"/>
    <w:tmpl w:val="855EF13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1ED03DDD"/>
    <w:multiLevelType w:val="multilevel"/>
    <w:tmpl w:val="D04C8218"/>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211D1416"/>
    <w:multiLevelType w:val="hybridMultilevel"/>
    <w:tmpl w:val="840A086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nsid w:val="221A06D4"/>
    <w:multiLevelType w:val="hybridMultilevel"/>
    <w:tmpl w:val="0E4A69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25DF05D5"/>
    <w:multiLevelType w:val="multilevel"/>
    <w:tmpl w:val="4EE4FA6C"/>
    <w:lvl w:ilvl="0">
      <w:start w:val="2"/>
      <w:numFmt w:val="decimal"/>
      <w:lvlText w:val="%1."/>
      <w:lvlJc w:val="left"/>
      <w:pPr>
        <w:ind w:left="720" w:hanging="360"/>
      </w:pPr>
      <w:rPr>
        <w:rFonts w:hint="default"/>
        <w:b w:val="0"/>
        <w:color w:val="auto"/>
        <w:sz w:val="24"/>
        <w:szCs w:val="24"/>
      </w:rPr>
    </w:lvl>
    <w:lvl w:ilvl="1">
      <w:start w:val="7"/>
      <w:numFmt w:val="decimal"/>
      <w:isLgl/>
      <w:lvlText w:val="%1.%2"/>
      <w:lvlJc w:val="left"/>
      <w:pPr>
        <w:ind w:left="900" w:hanging="540"/>
      </w:pPr>
      <w:rPr>
        <w:rFonts w:hint="default"/>
      </w:rPr>
    </w:lvl>
    <w:lvl w:ilvl="2">
      <w:start w:val="2"/>
      <w:numFmt w:val="decimal"/>
      <w:pStyle w:val="B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260B363B"/>
    <w:multiLevelType w:val="hybridMultilevel"/>
    <w:tmpl w:val="6510A2F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nsid w:val="26595FD2"/>
    <w:multiLevelType w:val="hybridMultilevel"/>
    <w:tmpl w:val="935A7AB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287A7960"/>
    <w:multiLevelType w:val="hybridMultilevel"/>
    <w:tmpl w:val="47B414D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293B0078"/>
    <w:multiLevelType w:val="hybridMultilevel"/>
    <w:tmpl w:val="3638544C"/>
    <w:lvl w:ilvl="0" w:tplc="677C7B92">
      <w:start w:val="1"/>
      <w:numFmt w:val="decimal"/>
      <w:pStyle w:val="SubBAB1"/>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67F6784"/>
    <w:multiLevelType w:val="hybridMultilevel"/>
    <w:tmpl w:val="8E3E898E"/>
    <w:lvl w:ilvl="0" w:tplc="7E54BB34">
      <w:start w:val="1"/>
      <w:numFmt w:val="decimal"/>
      <w:pStyle w:val="SubBAB2"/>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nsid w:val="39192E28"/>
    <w:multiLevelType w:val="hybridMultilevel"/>
    <w:tmpl w:val="421A2D78"/>
    <w:lvl w:ilvl="0" w:tplc="BE9E3228">
      <w:start w:val="1"/>
      <w:numFmt w:val="decimal"/>
      <w:pStyle w:val="AA3"/>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3A8B2669"/>
    <w:multiLevelType w:val="hybridMultilevel"/>
    <w:tmpl w:val="3552D7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D9549F4"/>
    <w:multiLevelType w:val="hybridMultilevel"/>
    <w:tmpl w:val="970C3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nsid w:val="3F01554C"/>
    <w:multiLevelType w:val="hybridMultilevel"/>
    <w:tmpl w:val="1A78BD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41727B8D"/>
    <w:multiLevelType w:val="hybridMultilevel"/>
    <w:tmpl w:val="551A473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nsid w:val="423B0BAB"/>
    <w:multiLevelType w:val="hybridMultilevel"/>
    <w:tmpl w:val="24A41644"/>
    <w:lvl w:ilvl="0" w:tplc="B8460C32">
      <w:start w:val="1"/>
      <w:numFmt w:val="bullet"/>
      <w:pStyle w:val="Heading4"/>
      <w:lvlText w:val=""/>
      <w:lvlJc w:val="left"/>
      <w:pPr>
        <w:ind w:left="1440" w:hanging="360"/>
      </w:pPr>
      <w:rPr>
        <w:rFonts w:ascii="Wingdings" w:hAnsi="Wingding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nsid w:val="43474310"/>
    <w:multiLevelType w:val="hybridMultilevel"/>
    <w:tmpl w:val="F162CA1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nsid w:val="43FA1926"/>
    <w:multiLevelType w:val="multilevel"/>
    <w:tmpl w:val="FD08C4DE"/>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47A44B4"/>
    <w:multiLevelType w:val="hybridMultilevel"/>
    <w:tmpl w:val="7D64DD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nsid w:val="49451525"/>
    <w:multiLevelType w:val="hybridMultilevel"/>
    <w:tmpl w:val="D14875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nsid w:val="4A0C04F6"/>
    <w:multiLevelType w:val="hybridMultilevel"/>
    <w:tmpl w:val="AD2873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4BA00A6E"/>
    <w:multiLevelType w:val="hybridMultilevel"/>
    <w:tmpl w:val="0E2E702C"/>
    <w:lvl w:ilvl="0" w:tplc="5268D39A">
      <w:start w:val="1"/>
      <w:numFmt w:val="decimal"/>
      <w:lvlText w:val="%1."/>
      <w:lvlJc w:val="left"/>
      <w:pPr>
        <w:ind w:left="735" w:hanging="375"/>
      </w:pPr>
      <w:rPr>
        <w:rFonts w:hint="default"/>
      </w:rPr>
    </w:lvl>
    <w:lvl w:ilvl="1" w:tplc="4CCE143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4BDD1EF0"/>
    <w:multiLevelType w:val="hybridMultilevel"/>
    <w:tmpl w:val="6E6A7C4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nsid w:val="50AD35B0"/>
    <w:multiLevelType w:val="hybridMultilevel"/>
    <w:tmpl w:val="C226DEDE"/>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nsid w:val="512C589E"/>
    <w:multiLevelType w:val="hybridMultilevel"/>
    <w:tmpl w:val="E7206168"/>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567E6553"/>
    <w:multiLevelType w:val="hybridMultilevel"/>
    <w:tmpl w:val="36F01E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6925463"/>
    <w:multiLevelType w:val="hybridMultilevel"/>
    <w:tmpl w:val="500C6C0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nsid w:val="57D56034"/>
    <w:multiLevelType w:val="hybridMultilevel"/>
    <w:tmpl w:val="F328CBC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nsid w:val="5CBE2BDD"/>
    <w:multiLevelType w:val="hybridMultilevel"/>
    <w:tmpl w:val="8AA8E94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nsid w:val="61BF1715"/>
    <w:multiLevelType w:val="hybridMultilevel"/>
    <w:tmpl w:val="6D98C4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nsid w:val="64265248"/>
    <w:multiLevelType w:val="hybridMultilevel"/>
    <w:tmpl w:val="BE2C2F6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nsid w:val="65AB2F3C"/>
    <w:multiLevelType w:val="multilevel"/>
    <w:tmpl w:val="3552D75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2">
    <w:nsid w:val="68BF23D9"/>
    <w:multiLevelType w:val="hybridMultilevel"/>
    <w:tmpl w:val="E85EE922"/>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6AB74206"/>
    <w:multiLevelType w:val="multilevel"/>
    <w:tmpl w:val="B8A41D8A"/>
    <w:lvl w:ilvl="0">
      <w:start w:val="1"/>
      <w:numFmt w:val="decimal"/>
      <w:lvlText w:val="5.%1"/>
      <w:lvlJc w:val="left"/>
      <w:pPr>
        <w:ind w:left="360" w:hanging="360"/>
      </w:pPr>
      <w:rPr>
        <w:rFonts w:ascii="Times New Roman" w:hAnsi="Times New Roman" w:cs="Times New Roman" w:hint="default"/>
      </w:rPr>
    </w:lvl>
    <w:lvl w:ilvl="1">
      <w:start w:val="1"/>
      <w:numFmt w:val="decimal"/>
      <w:pStyle w:val="cou3"/>
      <w:lvlText w:val="4.%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786" w:hanging="360"/>
      </w:pPr>
      <w:rPr>
        <w:rFonts w:ascii="Times New Roman" w:eastAsiaTheme="minorHAnsi" w:hAnsi="Times New Roman" w:cs="Times New Roman"/>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4">
    <w:nsid w:val="6B0B4C06"/>
    <w:multiLevelType w:val="hybridMultilevel"/>
    <w:tmpl w:val="8CCAAA3C"/>
    <w:lvl w:ilvl="0" w:tplc="6A92F8B6">
      <w:start w:val="1"/>
      <w:numFmt w:val="bullet"/>
      <w:pStyle w:val="AA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5">
    <w:nsid w:val="712D2074"/>
    <w:multiLevelType w:val="hybridMultilevel"/>
    <w:tmpl w:val="D57C97FA"/>
    <w:lvl w:ilvl="0" w:tplc="C67E6724">
      <w:start w:val="1"/>
      <w:numFmt w:val="decimal"/>
      <w:pStyle w:val="2"/>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6">
    <w:nsid w:val="73205849"/>
    <w:multiLevelType w:val="hybridMultilevel"/>
    <w:tmpl w:val="596CD59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8"/>
  </w:num>
  <w:num w:numId="2">
    <w:abstractNumId w:val="19"/>
  </w:num>
  <w:num w:numId="3">
    <w:abstractNumId w:val="44"/>
  </w:num>
  <w:num w:numId="4">
    <w:abstractNumId w:val="45"/>
  </w:num>
  <w:num w:numId="5">
    <w:abstractNumId w:val="43"/>
  </w:num>
  <w:num w:numId="6">
    <w:abstractNumId w:val="14"/>
  </w:num>
  <w:num w:numId="7">
    <w:abstractNumId w:val="20"/>
  </w:num>
  <w:num w:numId="8">
    <w:abstractNumId w:val="27"/>
  </w:num>
  <w:num w:numId="9">
    <w:abstractNumId w:val="11"/>
  </w:num>
  <w:num w:numId="10">
    <w:abstractNumId w:val="25"/>
  </w:num>
  <w:num w:numId="11">
    <w:abstractNumId w:val="5"/>
  </w:num>
  <w:num w:numId="12">
    <w:abstractNumId w:val="13"/>
  </w:num>
  <w:num w:numId="13">
    <w:abstractNumId w:val="28"/>
  </w:num>
  <w:num w:numId="14">
    <w:abstractNumId w:val="1"/>
  </w:num>
  <w:num w:numId="15">
    <w:abstractNumId w:val="3"/>
  </w:num>
  <w:num w:numId="16">
    <w:abstractNumId w:val="22"/>
  </w:num>
  <w:num w:numId="17">
    <w:abstractNumId w:val="23"/>
  </w:num>
  <w:num w:numId="18">
    <w:abstractNumId w:val="46"/>
  </w:num>
  <w:num w:numId="19">
    <w:abstractNumId w:val="29"/>
  </w:num>
  <w:num w:numId="20">
    <w:abstractNumId w:val="40"/>
  </w:num>
  <w:num w:numId="21">
    <w:abstractNumId w:val="33"/>
  </w:num>
  <w:num w:numId="22">
    <w:abstractNumId w:val="15"/>
  </w:num>
  <w:num w:numId="23">
    <w:abstractNumId w:val="42"/>
  </w:num>
  <w:num w:numId="24">
    <w:abstractNumId w:val="4"/>
  </w:num>
  <w:num w:numId="25">
    <w:abstractNumId w:val="2"/>
  </w:num>
  <w:num w:numId="26">
    <w:abstractNumId w:val="39"/>
  </w:num>
  <w:num w:numId="27">
    <w:abstractNumId w:val="17"/>
  </w:num>
  <w:num w:numId="28">
    <w:abstractNumId w:val="36"/>
  </w:num>
  <w:num w:numId="29">
    <w:abstractNumId w:val="32"/>
  </w:num>
  <w:num w:numId="30">
    <w:abstractNumId w:val="26"/>
  </w:num>
  <w:num w:numId="31">
    <w:abstractNumId w:val="10"/>
  </w:num>
  <w:num w:numId="32">
    <w:abstractNumId w:val="12"/>
  </w:num>
  <w:num w:numId="33">
    <w:abstractNumId w:val="16"/>
  </w:num>
  <w:num w:numId="34">
    <w:abstractNumId w:val="9"/>
  </w:num>
  <w:num w:numId="35">
    <w:abstractNumId w:val="6"/>
  </w:num>
  <w:num w:numId="36">
    <w:abstractNumId w:val="37"/>
  </w:num>
  <w:num w:numId="37">
    <w:abstractNumId w:val="24"/>
  </w:num>
  <w:num w:numId="38">
    <w:abstractNumId w:val="38"/>
  </w:num>
  <w:num w:numId="39">
    <w:abstractNumId w:val="7"/>
  </w:num>
  <w:num w:numId="40">
    <w:abstractNumId w:val="34"/>
  </w:num>
  <w:num w:numId="41">
    <w:abstractNumId w:val="8"/>
  </w:num>
  <w:num w:numId="42">
    <w:abstractNumId w:val="21"/>
  </w:num>
  <w:num w:numId="43">
    <w:abstractNumId w:val="41"/>
  </w:num>
  <w:num w:numId="44">
    <w:abstractNumId w:val="0"/>
  </w:num>
  <w:num w:numId="45">
    <w:abstractNumId w:val="35"/>
  </w:num>
  <w:num w:numId="46">
    <w:abstractNumId w:val="31"/>
  </w:num>
  <w:num w:numId="47">
    <w:abstractNumId w:val="30"/>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895"/>
    <w:rsid w:val="0000170B"/>
    <w:rsid w:val="00002012"/>
    <w:rsid w:val="0000298D"/>
    <w:rsid w:val="00003B57"/>
    <w:rsid w:val="00003D46"/>
    <w:rsid w:val="00004141"/>
    <w:rsid w:val="000042D5"/>
    <w:rsid w:val="00004E2A"/>
    <w:rsid w:val="00004FFA"/>
    <w:rsid w:val="00005DBD"/>
    <w:rsid w:val="00005EFE"/>
    <w:rsid w:val="00006651"/>
    <w:rsid w:val="00006D02"/>
    <w:rsid w:val="0000717E"/>
    <w:rsid w:val="00007CAF"/>
    <w:rsid w:val="0001022C"/>
    <w:rsid w:val="000102C3"/>
    <w:rsid w:val="00010390"/>
    <w:rsid w:val="00010BB9"/>
    <w:rsid w:val="00011116"/>
    <w:rsid w:val="000116A8"/>
    <w:rsid w:val="00011BAE"/>
    <w:rsid w:val="00011E5C"/>
    <w:rsid w:val="000129C1"/>
    <w:rsid w:val="000129F9"/>
    <w:rsid w:val="000133A6"/>
    <w:rsid w:val="00013831"/>
    <w:rsid w:val="00013A42"/>
    <w:rsid w:val="0001419C"/>
    <w:rsid w:val="0001491B"/>
    <w:rsid w:val="00014AF8"/>
    <w:rsid w:val="000153B6"/>
    <w:rsid w:val="0001572F"/>
    <w:rsid w:val="0001579D"/>
    <w:rsid w:val="00015FD3"/>
    <w:rsid w:val="000163B9"/>
    <w:rsid w:val="00016441"/>
    <w:rsid w:val="000164F9"/>
    <w:rsid w:val="000166CD"/>
    <w:rsid w:val="000167A4"/>
    <w:rsid w:val="00016A43"/>
    <w:rsid w:val="00016AD4"/>
    <w:rsid w:val="00016FAE"/>
    <w:rsid w:val="000209E1"/>
    <w:rsid w:val="00020AF3"/>
    <w:rsid w:val="0002115B"/>
    <w:rsid w:val="00021190"/>
    <w:rsid w:val="00021F64"/>
    <w:rsid w:val="00022761"/>
    <w:rsid w:val="0002277C"/>
    <w:rsid w:val="000229E5"/>
    <w:rsid w:val="00022AB6"/>
    <w:rsid w:val="00023574"/>
    <w:rsid w:val="000237CF"/>
    <w:rsid w:val="000248A8"/>
    <w:rsid w:val="000248D8"/>
    <w:rsid w:val="00024926"/>
    <w:rsid w:val="00025099"/>
    <w:rsid w:val="00025939"/>
    <w:rsid w:val="00025C68"/>
    <w:rsid w:val="0002610A"/>
    <w:rsid w:val="000263A8"/>
    <w:rsid w:val="00026525"/>
    <w:rsid w:val="0002679F"/>
    <w:rsid w:val="00026F06"/>
    <w:rsid w:val="00030493"/>
    <w:rsid w:val="00030B08"/>
    <w:rsid w:val="00031142"/>
    <w:rsid w:val="000317AF"/>
    <w:rsid w:val="00031F36"/>
    <w:rsid w:val="00032083"/>
    <w:rsid w:val="00032243"/>
    <w:rsid w:val="000324D0"/>
    <w:rsid w:val="000324D8"/>
    <w:rsid w:val="000328E2"/>
    <w:rsid w:val="00032C7B"/>
    <w:rsid w:val="00033065"/>
    <w:rsid w:val="000333FB"/>
    <w:rsid w:val="0003372C"/>
    <w:rsid w:val="00033C35"/>
    <w:rsid w:val="00033D6E"/>
    <w:rsid w:val="00033ED8"/>
    <w:rsid w:val="0003466A"/>
    <w:rsid w:val="00034C6F"/>
    <w:rsid w:val="0003505F"/>
    <w:rsid w:val="00036525"/>
    <w:rsid w:val="0003699F"/>
    <w:rsid w:val="00036AE6"/>
    <w:rsid w:val="00036E6D"/>
    <w:rsid w:val="000373E8"/>
    <w:rsid w:val="000376E0"/>
    <w:rsid w:val="00037864"/>
    <w:rsid w:val="00037B18"/>
    <w:rsid w:val="00037EEE"/>
    <w:rsid w:val="00040109"/>
    <w:rsid w:val="00040388"/>
    <w:rsid w:val="00040598"/>
    <w:rsid w:val="00041126"/>
    <w:rsid w:val="0004153F"/>
    <w:rsid w:val="00041E45"/>
    <w:rsid w:val="000427C6"/>
    <w:rsid w:val="00042E1D"/>
    <w:rsid w:val="00043F7A"/>
    <w:rsid w:val="00044433"/>
    <w:rsid w:val="00045A3D"/>
    <w:rsid w:val="00045A55"/>
    <w:rsid w:val="0004700A"/>
    <w:rsid w:val="00047587"/>
    <w:rsid w:val="00047799"/>
    <w:rsid w:val="0005001E"/>
    <w:rsid w:val="0005125A"/>
    <w:rsid w:val="000513F3"/>
    <w:rsid w:val="00051664"/>
    <w:rsid w:val="00051E91"/>
    <w:rsid w:val="000529A7"/>
    <w:rsid w:val="000531A8"/>
    <w:rsid w:val="0005324D"/>
    <w:rsid w:val="000532FA"/>
    <w:rsid w:val="00053D31"/>
    <w:rsid w:val="00053D51"/>
    <w:rsid w:val="00053E1B"/>
    <w:rsid w:val="00054200"/>
    <w:rsid w:val="0005458D"/>
    <w:rsid w:val="0005491B"/>
    <w:rsid w:val="00054D29"/>
    <w:rsid w:val="000556B0"/>
    <w:rsid w:val="00055736"/>
    <w:rsid w:val="00055F0F"/>
    <w:rsid w:val="000560F0"/>
    <w:rsid w:val="000562F7"/>
    <w:rsid w:val="000563BE"/>
    <w:rsid w:val="00056918"/>
    <w:rsid w:val="00056F14"/>
    <w:rsid w:val="00056FE0"/>
    <w:rsid w:val="000579A6"/>
    <w:rsid w:val="00057A47"/>
    <w:rsid w:val="00057F48"/>
    <w:rsid w:val="0006054A"/>
    <w:rsid w:val="000605A1"/>
    <w:rsid w:val="00061647"/>
    <w:rsid w:val="0006188E"/>
    <w:rsid w:val="00061B4B"/>
    <w:rsid w:val="00062449"/>
    <w:rsid w:val="0006306C"/>
    <w:rsid w:val="0006329E"/>
    <w:rsid w:val="000633B2"/>
    <w:rsid w:val="000641CA"/>
    <w:rsid w:val="00064575"/>
    <w:rsid w:val="00064AB7"/>
    <w:rsid w:val="00064E4E"/>
    <w:rsid w:val="0006506E"/>
    <w:rsid w:val="00065768"/>
    <w:rsid w:val="00065D1C"/>
    <w:rsid w:val="00065F6C"/>
    <w:rsid w:val="000662DC"/>
    <w:rsid w:val="000668AA"/>
    <w:rsid w:val="0006693A"/>
    <w:rsid w:val="000671FB"/>
    <w:rsid w:val="00067A7D"/>
    <w:rsid w:val="00070A22"/>
    <w:rsid w:val="00070B27"/>
    <w:rsid w:val="0007106E"/>
    <w:rsid w:val="000718F7"/>
    <w:rsid w:val="00071904"/>
    <w:rsid w:val="00071EB2"/>
    <w:rsid w:val="00072039"/>
    <w:rsid w:val="0007234F"/>
    <w:rsid w:val="00072350"/>
    <w:rsid w:val="0007285B"/>
    <w:rsid w:val="00072B15"/>
    <w:rsid w:val="00073545"/>
    <w:rsid w:val="00073A31"/>
    <w:rsid w:val="00073F24"/>
    <w:rsid w:val="0007480A"/>
    <w:rsid w:val="000753D6"/>
    <w:rsid w:val="0007597A"/>
    <w:rsid w:val="00075BD2"/>
    <w:rsid w:val="00075BF2"/>
    <w:rsid w:val="00075EFF"/>
    <w:rsid w:val="000761B0"/>
    <w:rsid w:val="000763BD"/>
    <w:rsid w:val="0007655C"/>
    <w:rsid w:val="00076A2D"/>
    <w:rsid w:val="000773BF"/>
    <w:rsid w:val="00077436"/>
    <w:rsid w:val="000777D9"/>
    <w:rsid w:val="0007798D"/>
    <w:rsid w:val="00077CD9"/>
    <w:rsid w:val="00080795"/>
    <w:rsid w:val="00080E9E"/>
    <w:rsid w:val="0008107A"/>
    <w:rsid w:val="00081298"/>
    <w:rsid w:val="000813FC"/>
    <w:rsid w:val="00081767"/>
    <w:rsid w:val="000818B5"/>
    <w:rsid w:val="00081D4F"/>
    <w:rsid w:val="000821D5"/>
    <w:rsid w:val="0008276B"/>
    <w:rsid w:val="00082B64"/>
    <w:rsid w:val="00082CB9"/>
    <w:rsid w:val="00082CF4"/>
    <w:rsid w:val="000834C4"/>
    <w:rsid w:val="00083C10"/>
    <w:rsid w:val="00083CFA"/>
    <w:rsid w:val="00084677"/>
    <w:rsid w:val="00084A55"/>
    <w:rsid w:val="00084C71"/>
    <w:rsid w:val="000856C5"/>
    <w:rsid w:val="000858CA"/>
    <w:rsid w:val="0008725D"/>
    <w:rsid w:val="0008728A"/>
    <w:rsid w:val="00087838"/>
    <w:rsid w:val="00087FAB"/>
    <w:rsid w:val="00090187"/>
    <w:rsid w:val="0009080F"/>
    <w:rsid w:val="0009102E"/>
    <w:rsid w:val="0009182A"/>
    <w:rsid w:val="00092270"/>
    <w:rsid w:val="000923FA"/>
    <w:rsid w:val="00092623"/>
    <w:rsid w:val="0009278D"/>
    <w:rsid w:val="000927BA"/>
    <w:rsid w:val="0009339C"/>
    <w:rsid w:val="0009344F"/>
    <w:rsid w:val="0009405E"/>
    <w:rsid w:val="000941F5"/>
    <w:rsid w:val="000946CF"/>
    <w:rsid w:val="0009480B"/>
    <w:rsid w:val="000949DD"/>
    <w:rsid w:val="00094BDA"/>
    <w:rsid w:val="000952CD"/>
    <w:rsid w:val="00095B2E"/>
    <w:rsid w:val="0009628C"/>
    <w:rsid w:val="00097289"/>
    <w:rsid w:val="00097B59"/>
    <w:rsid w:val="000A02FF"/>
    <w:rsid w:val="000A04B4"/>
    <w:rsid w:val="000A04D6"/>
    <w:rsid w:val="000A07DE"/>
    <w:rsid w:val="000A11DA"/>
    <w:rsid w:val="000A1728"/>
    <w:rsid w:val="000A1DDB"/>
    <w:rsid w:val="000A21A4"/>
    <w:rsid w:val="000A21DA"/>
    <w:rsid w:val="000A2C48"/>
    <w:rsid w:val="000A2D60"/>
    <w:rsid w:val="000A3296"/>
    <w:rsid w:val="000A3B0C"/>
    <w:rsid w:val="000A40DC"/>
    <w:rsid w:val="000A4211"/>
    <w:rsid w:val="000A4C10"/>
    <w:rsid w:val="000A5A98"/>
    <w:rsid w:val="000A5F74"/>
    <w:rsid w:val="000A6049"/>
    <w:rsid w:val="000A60AA"/>
    <w:rsid w:val="000A6222"/>
    <w:rsid w:val="000A642D"/>
    <w:rsid w:val="000A67AC"/>
    <w:rsid w:val="000A74D8"/>
    <w:rsid w:val="000A75FC"/>
    <w:rsid w:val="000A7655"/>
    <w:rsid w:val="000A7C72"/>
    <w:rsid w:val="000A7F02"/>
    <w:rsid w:val="000B119F"/>
    <w:rsid w:val="000B13EC"/>
    <w:rsid w:val="000B1AF6"/>
    <w:rsid w:val="000B1EB6"/>
    <w:rsid w:val="000B267C"/>
    <w:rsid w:val="000B2B9A"/>
    <w:rsid w:val="000B2C75"/>
    <w:rsid w:val="000B3058"/>
    <w:rsid w:val="000B38F6"/>
    <w:rsid w:val="000B395C"/>
    <w:rsid w:val="000B3A05"/>
    <w:rsid w:val="000B3AF9"/>
    <w:rsid w:val="000B3DEC"/>
    <w:rsid w:val="000B48DB"/>
    <w:rsid w:val="000B54E6"/>
    <w:rsid w:val="000B568C"/>
    <w:rsid w:val="000B5698"/>
    <w:rsid w:val="000B5707"/>
    <w:rsid w:val="000B5B05"/>
    <w:rsid w:val="000B616B"/>
    <w:rsid w:val="000B6895"/>
    <w:rsid w:val="000B70EE"/>
    <w:rsid w:val="000B7599"/>
    <w:rsid w:val="000B787B"/>
    <w:rsid w:val="000B7DA9"/>
    <w:rsid w:val="000C025B"/>
    <w:rsid w:val="000C040B"/>
    <w:rsid w:val="000C127D"/>
    <w:rsid w:val="000C17C6"/>
    <w:rsid w:val="000C2EA7"/>
    <w:rsid w:val="000C349E"/>
    <w:rsid w:val="000C372F"/>
    <w:rsid w:val="000C4009"/>
    <w:rsid w:val="000C41FD"/>
    <w:rsid w:val="000C44D7"/>
    <w:rsid w:val="000C45C5"/>
    <w:rsid w:val="000C45C7"/>
    <w:rsid w:val="000C490F"/>
    <w:rsid w:val="000C4D24"/>
    <w:rsid w:val="000C4D3A"/>
    <w:rsid w:val="000C5CEA"/>
    <w:rsid w:val="000C5DB8"/>
    <w:rsid w:val="000C5E6D"/>
    <w:rsid w:val="000C6734"/>
    <w:rsid w:val="000C6AB7"/>
    <w:rsid w:val="000C6CEF"/>
    <w:rsid w:val="000C767D"/>
    <w:rsid w:val="000C77FD"/>
    <w:rsid w:val="000C78A0"/>
    <w:rsid w:val="000C7A3F"/>
    <w:rsid w:val="000D044F"/>
    <w:rsid w:val="000D052F"/>
    <w:rsid w:val="000D067E"/>
    <w:rsid w:val="000D0DEE"/>
    <w:rsid w:val="000D1399"/>
    <w:rsid w:val="000D1DD5"/>
    <w:rsid w:val="000D209B"/>
    <w:rsid w:val="000D3383"/>
    <w:rsid w:val="000D48AA"/>
    <w:rsid w:val="000D4BF1"/>
    <w:rsid w:val="000D51EF"/>
    <w:rsid w:val="000D54D9"/>
    <w:rsid w:val="000D561C"/>
    <w:rsid w:val="000D5D78"/>
    <w:rsid w:val="000D5F0B"/>
    <w:rsid w:val="000D604A"/>
    <w:rsid w:val="000D685E"/>
    <w:rsid w:val="000D6F8D"/>
    <w:rsid w:val="000D7274"/>
    <w:rsid w:val="000D7405"/>
    <w:rsid w:val="000D76E2"/>
    <w:rsid w:val="000E015A"/>
    <w:rsid w:val="000E06A3"/>
    <w:rsid w:val="000E06D2"/>
    <w:rsid w:val="000E089B"/>
    <w:rsid w:val="000E09C8"/>
    <w:rsid w:val="000E0A2D"/>
    <w:rsid w:val="000E0B60"/>
    <w:rsid w:val="000E14B0"/>
    <w:rsid w:val="000E1A78"/>
    <w:rsid w:val="000E21E5"/>
    <w:rsid w:val="000E2338"/>
    <w:rsid w:val="000E2629"/>
    <w:rsid w:val="000E2C4F"/>
    <w:rsid w:val="000E2D3E"/>
    <w:rsid w:val="000E2D3F"/>
    <w:rsid w:val="000E3468"/>
    <w:rsid w:val="000E3730"/>
    <w:rsid w:val="000E3F46"/>
    <w:rsid w:val="000E41FC"/>
    <w:rsid w:val="000E517D"/>
    <w:rsid w:val="000E53F4"/>
    <w:rsid w:val="000E54BB"/>
    <w:rsid w:val="000E54DD"/>
    <w:rsid w:val="000E5E0E"/>
    <w:rsid w:val="000E6306"/>
    <w:rsid w:val="000E65F7"/>
    <w:rsid w:val="000E718E"/>
    <w:rsid w:val="000E71A0"/>
    <w:rsid w:val="000E7360"/>
    <w:rsid w:val="000F087C"/>
    <w:rsid w:val="000F0FF6"/>
    <w:rsid w:val="000F1248"/>
    <w:rsid w:val="000F126F"/>
    <w:rsid w:val="000F160D"/>
    <w:rsid w:val="000F2013"/>
    <w:rsid w:val="000F26D7"/>
    <w:rsid w:val="000F312E"/>
    <w:rsid w:val="000F37B7"/>
    <w:rsid w:val="000F3B93"/>
    <w:rsid w:val="000F3BA3"/>
    <w:rsid w:val="000F43E0"/>
    <w:rsid w:val="000F46EA"/>
    <w:rsid w:val="000F4C49"/>
    <w:rsid w:val="000F5417"/>
    <w:rsid w:val="000F6501"/>
    <w:rsid w:val="000F745C"/>
    <w:rsid w:val="000F7641"/>
    <w:rsid w:val="000F7740"/>
    <w:rsid w:val="000F7847"/>
    <w:rsid w:val="000F7A62"/>
    <w:rsid w:val="000F7C7B"/>
    <w:rsid w:val="0010019D"/>
    <w:rsid w:val="001003E9"/>
    <w:rsid w:val="00100DA7"/>
    <w:rsid w:val="00100EAF"/>
    <w:rsid w:val="00101E19"/>
    <w:rsid w:val="00102780"/>
    <w:rsid w:val="00103363"/>
    <w:rsid w:val="00103B48"/>
    <w:rsid w:val="001048E3"/>
    <w:rsid w:val="00104AD7"/>
    <w:rsid w:val="00104FB6"/>
    <w:rsid w:val="001050E5"/>
    <w:rsid w:val="00105346"/>
    <w:rsid w:val="00105F3E"/>
    <w:rsid w:val="00106098"/>
    <w:rsid w:val="00106368"/>
    <w:rsid w:val="00106576"/>
    <w:rsid w:val="00107806"/>
    <w:rsid w:val="0011016A"/>
    <w:rsid w:val="001102B9"/>
    <w:rsid w:val="00110A82"/>
    <w:rsid w:val="00110F73"/>
    <w:rsid w:val="00111216"/>
    <w:rsid w:val="001114E6"/>
    <w:rsid w:val="001116B4"/>
    <w:rsid w:val="00111FA7"/>
    <w:rsid w:val="00112511"/>
    <w:rsid w:val="0011258F"/>
    <w:rsid w:val="00112D93"/>
    <w:rsid w:val="00112E4C"/>
    <w:rsid w:val="0011325F"/>
    <w:rsid w:val="001134B0"/>
    <w:rsid w:val="00113B07"/>
    <w:rsid w:val="00113C74"/>
    <w:rsid w:val="00113E69"/>
    <w:rsid w:val="001152B1"/>
    <w:rsid w:val="001157D3"/>
    <w:rsid w:val="001159FC"/>
    <w:rsid w:val="00115A3E"/>
    <w:rsid w:val="00115AA1"/>
    <w:rsid w:val="001163FF"/>
    <w:rsid w:val="001168B6"/>
    <w:rsid w:val="00117098"/>
    <w:rsid w:val="0011768C"/>
    <w:rsid w:val="00117D9C"/>
    <w:rsid w:val="0012006B"/>
    <w:rsid w:val="00120D1C"/>
    <w:rsid w:val="00120DE5"/>
    <w:rsid w:val="001210B7"/>
    <w:rsid w:val="0012135F"/>
    <w:rsid w:val="001219DB"/>
    <w:rsid w:val="00121A9C"/>
    <w:rsid w:val="00121E2E"/>
    <w:rsid w:val="00122DAC"/>
    <w:rsid w:val="001246F9"/>
    <w:rsid w:val="00126226"/>
    <w:rsid w:val="001263EC"/>
    <w:rsid w:val="0012642F"/>
    <w:rsid w:val="00126C96"/>
    <w:rsid w:val="00126EA1"/>
    <w:rsid w:val="001274C1"/>
    <w:rsid w:val="00127DAA"/>
    <w:rsid w:val="001300D0"/>
    <w:rsid w:val="00131325"/>
    <w:rsid w:val="00131755"/>
    <w:rsid w:val="00131DC0"/>
    <w:rsid w:val="00131FA1"/>
    <w:rsid w:val="00131FEE"/>
    <w:rsid w:val="001320A0"/>
    <w:rsid w:val="001321F1"/>
    <w:rsid w:val="00132536"/>
    <w:rsid w:val="0013260D"/>
    <w:rsid w:val="00132DF9"/>
    <w:rsid w:val="0013313E"/>
    <w:rsid w:val="001339AF"/>
    <w:rsid w:val="00133C94"/>
    <w:rsid w:val="00134641"/>
    <w:rsid w:val="00134C71"/>
    <w:rsid w:val="001353BE"/>
    <w:rsid w:val="001356AB"/>
    <w:rsid w:val="00135C4C"/>
    <w:rsid w:val="00135D7D"/>
    <w:rsid w:val="00135DC9"/>
    <w:rsid w:val="00135E2F"/>
    <w:rsid w:val="00135E5E"/>
    <w:rsid w:val="00135E7A"/>
    <w:rsid w:val="001369CD"/>
    <w:rsid w:val="00136C91"/>
    <w:rsid w:val="00137021"/>
    <w:rsid w:val="00137094"/>
    <w:rsid w:val="001370AC"/>
    <w:rsid w:val="001375BA"/>
    <w:rsid w:val="0014018B"/>
    <w:rsid w:val="00140497"/>
    <w:rsid w:val="00140A47"/>
    <w:rsid w:val="00141274"/>
    <w:rsid w:val="00141307"/>
    <w:rsid w:val="001413E6"/>
    <w:rsid w:val="0014182D"/>
    <w:rsid w:val="00141A22"/>
    <w:rsid w:val="00141BC6"/>
    <w:rsid w:val="00141D0F"/>
    <w:rsid w:val="00142E17"/>
    <w:rsid w:val="0014315D"/>
    <w:rsid w:val="0014323F"/>
    <w:rsid w:val="001437BA"/>
    <w:rsid w:val="00143D37"/>
    <w:rsid w:val="001441A7"/>
    <w:rsid w:val="00144440"/>
    <w:rsid w:val="0014516A"/>
    <w:rsid w:val="00145245"/>
    <w:rsid w:val="00145DCA"/>
    <w:rsid w:val="00146652"/>
    <w:rsid w:val="00146660"/>
    <w:rsid w:val="00146C61"/>
    <w:rsid w:val="0014722A"/>
    <w:rsid w:val="00147357"/>
    <w:rsid w:val="00147845"/>
    <w:rsid w:val="00147F03"/>
    <w:rsid w:val="00150074"/>
    <w:rsid w:val="0015077E"/>
    <w:rsid w:val="00150E62"/>
    <w:rsid w:val="00150F0D"/>
    <w:rsid w:val="0015122B"/>
    <w:rsid w:val="001515C8"/>
    <w:rsid w:val="00151DBC"/>
    <w:rsid w:val="001521A2"/>
    <w:rsid w:val="001521CA"/>
    <w:rsid w:val="00152EB4"/>
    <w:rsid w:val="00152F8E"/>
    <w:rsid w:val="00153015"/>
    <w:rsid w:val="001532B1"/>
    <w:rsid w:val="00153390"/>
    <w:rsid w:val="00153734"/>
    <w:rsid w:val="001537E0"/>
    <w:rsid w:val="001541B0"/>
    <w:rsid w:val="00154BAA"/>
    <w:rsid w:val="00154D61"/>
    <w:rsid w:val="00154E0F"/>
    <w:rsid w:val="00155937"/>
    <w:rsid w:val="0015604B"/>
    <w:rsid w:val="00156117"/>
    <w:rsid w:val="001563DB"/>
    <w:rsid w:val="00156459"/>
    <w:rsid w:val="00156B5D"/>
    <w:rsid w:val="00157229"/>
    <w:rsid w:val="00157969"/>
    <w:rsid w:val="00157FDA"/>
    <w:rsid w:val="001601E7"/>
    <w:rsid w:val="001608D5"/>
    <w:rsid w:val="00160FF9"/>
    <w:rsid w:val="001611DA"/>
    <w:rsid w:val="0016190E"/>
    <w:rsid w:val="00162170"/>
    <w:rsid w:val="001621AF"/>
    <w:rsid w:val="00162665"/>
    <w:rsid w:val="00162AF2"/>
    <w:rsid w:val="00162BC8"/>
    <w:rsid w:val="00162F25"/>
    <w:rsid w:val="0016303B"/>
    <w:rsid w:val="00163343"/>
    <w:rsid w:val="00164162"/>
    <w:rsid w:val="0016469E"/>
    <w:rsid w:val="0016491A"/>
    <w:rsid w:val="00164C85"/>
    <w:rsid w:val="001656E6"/>
    <w:rsid w:val="00165753"/>
    <w:rsid w:val="00165C15"/>
    <w:rsid w:val="00165D9F"/>
    <w:rsid w:val="0016667A"/>
    <w:rsid w:val="001674B5"/>
    <w:rsid w:val="00167950"/>
    <w:rsid w:val="00167F8C"/>
    <w:rsid w:val="00170186"/>
    <w:rsid w:val="001701EE"/>
    <w:rsid w:val="001702BC"/>
    <w:rsid w:val="001704DD"/>
    <w:rsid w:val="00170DFA"/>
    <w:rsid w:val="001719CC"/>
    <w:rsid w:val="00172682"/>
    <w:rsid w:val="00172CC3"/>
    <w:rsid w:val="00173DCB"/>
    <w:rsid w:val="001740E8"/>
    <w:rsid w:val="001747B0"/>
    <w:rsid w:val="001748AD"/>
    <w:rsid w:val="0017497F"/>
    <w:rsid w:val="00174F51"/>
    <w:rsid w:val="001753B3"/>
    <w:rsid w:val="001757B6"/>
    <w:rsid w:val="00175927"/>
    <w:rsid w:val="00175AFC"/>
    <w:rsid w:val="00175BE2"/>
    <w:rsid w:val="00175FF0"/>
    <w:rsid w:val="001765D5"/>
    <w:rsid w:val="00176854"/>
    <w:rsid w:val="00176899"/>
    <w:rsid w:val="00176996"/>
    <w:rsid w:val="00176DE4"/>
    <w:rsid w:val="00176EC2"/>
    <w:rsid w:val="0017717E"/>
    <w:rsid w:val="001771BA"/>
    <w:rsid w:val="0017742A"/>
    <w:rsid w:val="001775CD"/>
    <w:rsid w:val="001776F8"/>
    <w:rsid w:val="00177769"/>
    <w:rsid w:val="00177865"/>
    <w:rsid w:val="0018048E"/>
    <w:rsid w:val="0018066A"/>
    <w:rsid w:val="001811DC"/>
    <w:rsid w:val="001812AC"/>
    <w:rsid w:val="001812F0"/>
    <w:rsid w:val="0018161F"/>
    <w:rsid w:val="00181A32"/>
    <w:rsid w:val="00182791"/>
    <w:rsid w:val="00182A1F"/>
    <w:rsid w:val="00182BCB"/>
    <w:rsid w:val="00182DD3"/>
    <w:rsid w:val="00182FE9"/>
    <w:rsid w:val="00183360"/>
    <w:rsid w:val="00183E15"/>
    <w:rsid w:val="00183E85"/>
    <w:rsid w:val="00184E6E"/>
    <w:rsid w:val="00184E79"/>
    <w:rsid w:val="00185618"/>
    <w:rsid w:val="00185CE0"/>
    <w:rsid w:val="00186003"/>
    <w:rsid w:val="0018626B"/>
    <w:rsid w:val="00186433"/>
    <w:rsid w:val="00186472"/>
    <w:rsid w:val="001867E1"/>
    <w:rsid w:val="001869A3"/>
    <w:rsid w:val="00186D23"/>
    <w:rsid w:val="00187226"/>
    <w:rsid w:val="001875F9"/>
    <w:rsid w:val="00187AAF"/>
    <w:rsid w:val="00187B5F"/>
    <w:rsid w:val="00187D4A"/>
    <w:rsid w:val="001902BC"/>
    <w:rsid w:val="00190578"/>
    <w:rsid w:val="00190ED5"/>
    <w:rsid w:val="00190EE6"/>
    <w:rsid w:val="00190FE3"/>
    <w:rsid w:val="00191225"/>
    <w:rsid w:val="0019287B"/>
    <w:rsid w:val="00192D51"/>
    <w:rsid w:val="001930D9"/>
    <w:rsid w:val="00194729"/>
    <w:rsid w:val="0019487D"/>
    <w:rsid w:val="00194BB0"/>
    <w:rsid w:val="00194F83"/>
    <w:rsid w:val="001953EC"/>
    <w:rsid w:val="00195731"/>
    <w:rsid w:val="0019596D"/>
    <w:rsid w:val="001959A7"/>
    <w:rsid w:val="00195EB8"/>
    <w:rsid w:val="00195EF0"/>
    <w:rsid w:val="00196B53"/>
    <w:rsid w:val="00196F15"/>
    <w:rsid w:val="0019746A"/>
    <w:rsid w:val="0019777F"/>
    <w:rsid w:val="00197805"/>
    <w:rsid w:val="00197C8D"/>
    <w:rsid w:val="00197DE8"/>
    <w:rsid w:val="001A0C31"/>
    <w:rsid w:val="001A1182"/>
    <w:rsid w:val="001A1F1C"/>
    <w:rsid w:val="001A24A6"/>
    <w:rsid w:val="001A2540"/>
    <w:rsid w:val="001A2BEB"/>
    <w:rsid w:val="001A2EE9"/>
    <w:rsid w:val="001A2F15"/>
    <w:rsid w:val="001A30E7"/>
    <w:rsid w:val="001A3279"/>
    <w:rsid w:val="001A3A9F"/>
    <w:rsid w:val="001A3D43"/>
    <w:rsid w:val="001A4181"/>
    <w:rsid w:val="001A503A"/>
    <w:rsid w:val="001A5600"/>
    <w:rsid w:val="001A56F3"/>
    <w:rsid w:val="001A597E"/>
    <w:rsid w:val="001A5EE9"/>
    <w:rsid w:val="001A6040"/>
    <w:rsid w:val="001A6904"/>
    <w:rsid w:val="001A6C59"/>
    <w:rsid w:val="001A73A1"/>
    <w:rsid w:val="001A74E2"/>
    <w:rsid w:val="001A78CB"/>
    <w:rsid w:val="001A7EDF"/>
    <w:rsid w:val="001B04B1"/>
    <w:rsid w:val="001B0EEF"/>
    <w:rsid w:val="001B1140"/>
    <w:rsid w:val="001B14AE"/>
    <w:rsid w:val="001B157E"/>
    <w:rsid w:val="001B1580"/>
    <w:rsid w:val="001B164C"/>
    <w:rsid w:val="001B16D0"/>
    <w:rsid w:val="001B1D42"/>
    <w:rsid w:val="001B2A22"/>
    <w:rsid w:val="001B3102"/>
    <w:rsid w:val="001B3127"/>
    <w:rsid w:val="001B378C"/>
    <w:rsid w:val="001B4043"/>
    <w:rsid w:val="001B4502"/>
    <w:rsid w:val="001B4BA9"/>
    <w:rsid w:val="001B4CC3"/>
    <w:rsid w:val="001B4D62"/>
    <w:rsid w:val="001B5271"/>
    <w:rsid w:val="001B5614"/>
    <w:rsid w:val="001B56D8"/>
    <w:rsid w:val="001B570B"/>
    <w:rsid w:val="001B5A00"/>
    <w:rsid w:val="001B5C19"/>
    <w:rsid w:val="001B5FC6"/>
    <w:rsid w:val="001B6062"/>
    <w:rsid w:val="001B6338"/>
    <w:rsid w:val="001B6B2C"/>
    <w:rsid w:val="001B7011"/>
    <w:rsid w:val="001B70AC"/>
    <w:rsid w:val="001B7136"/>
    <w:rsid w:val="001B7143"/>
    <w:rsid w:val="001B716A"/>
    <w:rsid w:val="001B7D09"/>
    <w:rsid w:val="001C0701"/>
    <w:rsid w:val="001C0959"/>
    <w:rsid w:val="001C127F"/>
    <w:rsid w:val="001C187F"/>
    <w:rsid w:val="001C1C37"/>
    <w:rsid w:val="001C2438"/>
    <w:rsid w:val="001C2747"/>
    <w:rsid w:val="001C28E0"/>
    <w:rsid w:val="001C2BEC"/>
    <w:rsid w:val="001C2C28"/>
    <w:rsid w:val="001C2CF9"/>
    <w:rsid w:val="001C310A"/>
    <w:rsid w:val="001C3279"/>
    <w:rsid w:val="001C38A7"/>
    <w:rsid w:val="001C3BB3"/>
    <w:rsid w:val="001C3D76"/>
    <w:rsid w:val="001C4488"/>
    <w:rsid w:val="001C4ACB"/>
    <w:rsid w:val="001C551E"/>
    <w:rsid w:val="001C5548"/>
    <w:rsid w:val="001C5BEA"/>
    <w:rsid w:val="001C60E2"/>
    <w:rsid w:val="001C658A"/>
    <w:rsid w:val="001C65CC"/>
    <w:rsid w:val="001C66C3"/>
    <w:rsid w:val="001C67C8"/>
    <w:rsid w:val="001C74FE"/>
    <w:rsid w:val="001C7E72"/>
    <w:rsid w:val="001C7F64"/>
    <w:rsid w:val="001D01F6"/>
    <w:rsid w:val="001D11A1"/>
    <w:rsid w:val="001D12C9"/>
    <w:rsid w:val="001D12CA"/>
    <w:rsid w:val="001D15FC"/>
    <w:rsid w:val="001D19FA"/>
    <w:rsid w:val="001D1E66"/>
    <w:rsid w:val="001D21D5"/>
    <w:rsid w:val="001D2280"/>
    <w:rsid w:val="001D27B0"/>
    <w:rsid w:val="001D32E9"/>
    <w:rsid w:val="001D33B9"/>
    <w:rsid w:val="001D36E4"/>
    <w:rsid w:val="001D3857"/>
    <w:rsid w:val="001D4325"/>
    <w:rsid w:val="001D4EC7"/>
    <w:rsid w:val="001D62C6"/>
    <w:rsid w:val="001D655D"/>
    <w:rsid w:val="001D6588"/>
    <w:rsid w:val="001D6FD6"/>
    <w:rsid w:val="001D74E8"/>
    <w:rsid w:val="001D7A62"/>
    <w:rsid w:val="001D7E31"/>
    <w:rsid w:val="001E007D"/>
    <w:rsid w:val="001E045C"/>
    <w:rsid w:val="001E06CF"/>
    <w:rsid w:val="001E0DF4"/>
    <w:rsid w:val="001E10F6"/>
    <w:rsid w:val="001E137D"/>
    <w:rsid w:val="001E193D"/>
    <w:rsid w:val="001E1BC5"/>
    <w:rsid w:val="001E1E87"/>
    <w:rsid w:val="001E2C10"/>
    <w:rsid w:val="001E2DEB"/>
    <w:rsid w:val="001E2E60"/>
    <w:rsid w:val="001E2F2B"/>
    <w:rsid w:val="001E308F"/>
    <w:rsid w:val="001E31E5"/>
    <w:rsid w:val="001E361C"/>
    <w:rsid w:val="001E41AC"/>
    <w:rsid w:val="001E5394"/>
    <w:rsid w:val="001E5891"/>
    <w:rsid w:val="001E5E17"/>
    <w:rsid w:val="001E5FE7"/>
    <w:rsid w:val="001E6049"/>
    <w:rsid w:val="001E6E22"/>
    <w:rsid w:val="001E71C6"/>
    <w:rsid w:val="001E744C"/>
    <w:rsid w:val="001E74C5"/>
    <w:rsid w:val="001E7B37"/>
    <w:rsid w:val="001E7FF0"/>
    <w:rsid w:val="001F04BA"/>
    <w:rsid w:val="001F0581"/>
    <w:rsid w:val="001F06C3"/>
    <w:rsid w:val="001F0852"/>
    <w:rsid w:val="001F15A8"/>
    <w:rsid w:val="001F23F7"/>
    <w:rsid w:val="001F34B6"/>
    <w:rsid w:val="001F34D3"/>
    <w:rsid w:val="001F3850"/>
    <w:rsid w:val="001F3C25"/>
    <w:rsid w:val="001F3F76"/>
    <w:rsid w:val="001F4972"/>
    <w:rsid w:val="001F49D4"/>
    <w:rsid w:val="001F4D31"/>
    <w:rsid w:val="001F54E8"/>
    <w:rsid w:val="001F5B3F"/>
    <w:rsid w:val="001F6B87"/>
    <w:rsid w:val="001F6F2A"/>
    <w:rsid w:val="001F72C9"/>
    <w:rsid w:val="001F7390"/>
    <w:rsid w:val="002004DC"/>
    <w:rsid w:val="00200686"/>
    <w:rsid w:val="00200975"/>
    <w:rsid w:val="00200D1C"/>
    <w:rsid w:val="00200DB7"/>
    <w:rsid w:val="00201693"/>
    <w:rsid w:val="002020C5"/>
    <w:rsid w:val="002022EF"/>
    <w:rsid w:val="00202DD9"/>
    <w:rsid w:val="00203475"/>
    <w:rsid w:val="002039DB"/>
    <w:rsid w:val="002040C4"/>
    <w:rsid w:val="002041F1"/>
    <w:rsid w:val="00204ABB"/>
    <w:rsid w:val="00204BA8"/>
    <w:rsid w:val="00205012"/>
    <w:rsid w:val="002051E0"/>
    <w:rsid w:val="00205E5F"/>
    <w:rsid w:val="00206352"/>
    <w:rsid w:val="00206851"/>
    <w:rsid w:val="00206939"/>
    <w:rsid w:val="002074AC"/>
    <w:rsid w:val="00210086"/>
    <w:rsid w:val="002105CC"/>
    <w:rsid w:val="0021073F"/>
    <w:rsid w:val="00210A71"/>
    <w:rsid w:val="00210B43"/>
    <w:rsid w:val="00210C18"/>
    <w:rsid w:val="002110A0"/>
    <w:rsid w:val="002111AC"/>
    <w:rsid w:val="00211C13"/>
    <w:rsid w:val="002124AC"/>
    <w:rsid w:val="002127FC"/>
    <w:rsid w:val="00212807"/>
    <w:rsid w:val="00212E7C"/>
    <w:rsid w:val="002134A0"/>
    <w:rsid w:val="00213628"/>
    <w:rsid w:val="002137DE"/>
    <w:rsid w:val="002144B7"/>
    <w:rsid w:val="002153CA"/>
    <w:rsid w:val="00215681"/>
    <w:rsid w:val="00215EEA"/>
    <w:rsid w:val="002166D0"/>
    <w:rsid w:val="002168F1"/>
    <w:rsid w:val="00216B32"/>
    <w:rsid w:val="0021752E"/>
    <w:rsid w:val="002176E7"/>
    <w:rsid w:val="00217984"/>
    <w:rsid w:val="002200C1"/>
    <w:rsid w:val="002202EB"/>
    <w:rsid w:val="002208DC"/>
    <w:rsid w:val="00221033"/>
    <w:rsid w:val="00221551"/>
    <w:rsid w:val="00221B6D"/>
    <w:rsid w:val="00223038"/>
    <w:rsid w:val="002243EC"/>
    <w:rsid w:val="00224851"/>
    <w:rsid w:val="00224E63"/>
    <w:rsid w:val="00224F7A"/>
    <w:rsid w:val="0022560D"/>
    <w:rsid w:val="00225CB3"/>
    <w:rsid w:val="00226565"/>
    <w:rsid w:val="002268DC"/>
    <w:rsid w:val="00226AF5"/>
    <w:rsid w:val="00227861"/>
    <w:rsid w:val="002278DF"/>
    <w:rsid w:val="00230137"/>
    <w:rsid w:val="00230389"/>
    <w:rsid w:val="0023058E"/>
    <w:rsid w:val="002307AE"/>
    <w:rsid w:val="00232065"/>
    <w:rsid w:val="00232419"/>
    <w:rsid w:val="0023249A"/>
    <w:rsid w:val="00232932"/>
    <w:rsid w:val="00232C5A"/>
    <w:rsid w:val="002333AA"/>
    <w:rsid w:val="0023370B"/>
    <w:rsid w:val="00233BDB"/>
    <w:rsid w:val="00234119"/>
    <w:rsid w:val="002348A0"/>
    <w:rsid w:val="00234E1A"/>
    <w:rsid w:val="002352BD"/>
    <w:rsid w:val="0023573F"/>
    <w:rsid w:val="00235866"/>
    <w:rsid w:val="00235ABB"/>
    <w:rsid w:val="002361F5"/>
    <w:rsid w:val="00236F51"/>
    <w:rsid w:val="00236FA0"/>
    <w:rsid w:val="0023759A"/>
    <w:rsid w:val="0023794C"/>
    <w:rsid w:val="002408BE"/>
    <w:rsid w:val="00240C39"/>
    <w:rsid w:val="00240D1A"/>
    <w:rsid w:val="00241A5D"/>
    <w:rsid w:val="00242B49"/>
    <w:rsid w:val="00242EA0"/>
    <w:rsid w:val="00242F7B"/>
    <w:rsid w:val="0024354B"/>
    <w:rsid w:val="0024375F"/>
    <w:rsid w:val="00243EAE"/>
    <w:rsid w:val="00244625"/>
    <w:rsid w:val="00244720"/>
    <w:rsid w:val="00244C58"/>
    <w:rsid w:val="00244D88"/>
    <w:rsid w:val="00244E8D"/>
    <w:rsid w:val="002460F2"/>
    <w:rsid w:val="00246360"/>
    <w:rsid w:val="0024727D"/>
    <w:rsid w:val="00247692"/>
    <w:rsid w:val="0024774B"/>
    <w:rsid w:val="00247A2A"/>
    <w:rsid w:val="00250A58"/>
    <w:rsid w:val="00250CF2"/>
    <w:rsid w:val="00251024"/>
    <w:rsid w:val="002512E8"/>
    <w:rsid w:val="00251CCF"/>
    <w:rsid w:val="0025250C"/>
    <w:rsid w:val="00252E0E"/>
    <w:rsid w:val="00253043"/>
    <w:rsid w:val="00253100"/>
    <w:rsid w:val="002532BC"/>
    <w:rsid w:val="002538C9"/>
    <w:rsid w:val="00253AFE"/>
    <w:rsid w:val="002542DE"/>
    <w:rsid w:val="00254911"/>
    <w:rsid w:val="00254E5D"/>
    <w:rsid w:val="002552F9"/>
    <w:rsid w:val="002564DD"/>
    <w:rsid w:val="0025670F"/>
    <w:rsid w:val="002571F6"/>
    <w:rsid w:val="002603B7"/>
    <w:rsid w:val="00260AC2"/>
    <w:rsid w:val="00260AD0"/>
    <w:rsid w:val="00260CC0"/>
    <w:rsid w:val="00261458"/>
    <w:rsid w:val="002616A2"/>
    <w:rsid w:val="002617C3"/>
    <w:rsid w:val="002618F8"/>
    <w:rsid w:val="00261BA5"/>
    <w:rsid w:val="0026203D"/>
    <w:rsid w:val="00262210"/>
    <w:rsid w:val="00262753"/>
    <w:rsid w:val="00262871"/>
    <w:rsid w:val="00262C1E"/>
    <w:rsid w:val="00262DE1"/>
    <w:rsid w:val="002637B8"/>
    <w:rsid w:val="00263DA5"/>
    <w:rsid w:val="00263E76"/>
    <w:rsid w:val="00264065"/>
    <w:rsid w:val="0026421D"/>
    <w:rsid w:val="00264DB8"/>
    <w:rsid w:val="00264F3A"/>
    <w:rsid w:val="0026599E"/>
    <w:rsid w:val="00265B37"/>
    <w:rsid w:val="002666D8"/>
    <w:rsid w:val="00267013"/>
    <w:rsid w:val="00267699"/>
    <w:rsid w:val="002676D7"/>
    <w:rsid w:val="00267735"/>
    <w:rsid w:val="00267755"/>
    <w:rsid w:val="00270449"/>
    <w:rsid w:val="00271812"/>
    <w:rsid w:val="00271840"/>
    <w:rsid w:val="00271D08"/>
    <w:rsid w:val="002720E3"/>
    <w:rsid w:val="00272FD0"/>
    <w:rsid w:val="00274124"/>
    <w:rsid w:val="0027419F"/>
    <w:rsid w:val="002744DC"/>
    <w:rsid w:val="00274503"/>
    <w:rsid w:val="0027468E"/>
    <w:rsid w:val="002749A5"/>
    <w:rsid w:val="002749BA"/>
    <w:rsid w:val="00274A52"/>
    <w:rsid w:val="00274D3B"/>
    <w:rsid w:val="002756A9"/>
    <w:rsid w:val="002758D1"/>
    <w:rsid w:val="00275EC7"/>
    <w:rsid w:val="002760E1"/>
    <w:rsid w:val="00276474"/>
    <w:rsid w:val="0027685F"/>
    <w:rsid w:val="00276A87"/>
    <w:rsid w:val="00276D70"/>
    <w:rsid w:val="00277362"/>
    <w:rsid w:val="002779C8"/>
    <w:rsid w:val="00277A50"/>
    <w:rsid w:val="00280EB9"/>
    <w:rsid w:val="0028119E"/>
    <w:rsid w:val="00281224"/>
    <w:rsid w:val="00281234"/>
    <w:rsid w:val="002813C2"/>
    <w:rsid w:val="0028146F"/>
    <w:rsid w:val="002816F1"/>
    <w:rsid w:val="002819A0"/>
    <w:rsid w:val="0028215A"/>
    <w:rsid w:val="00282357"/>
    <w:rsid w:val="00282883"/>
    <w:rsid w:val="002835FF"/>
    <w:rsid w:val="002841B1"/>
    <w:rsid w:val="00284ABB"/>
    <w:rsid w:val="00284E19"/>
    <w:rsid w:val="00285115"/>
    <w:rsid w:val="002851C9"/>
    <w:rsid w:val="00285D8F"/>
    <w:rsid w:val="00285FBA"/>
    <w:rsid w:val="0028635A"/>
    <w:rsid w:val="00286DCF"/>
    <w:rsid w:val="002870C7"/>
    <w:rsid w:val="002877DF"/>
    <w:rsid w:val="00287C7E"/>
    <w:rsid w:val="00287DF7"/>
    <w:rsid w:val="002900E4"/>
    <w:rsid w:val="00290346"/>
    <w:rsid w:val="00290A0F"/>
    <w:rsid w:val="00290B65"/>
    <w:rsid w:val="00290C02"/>
    <w:rsid w:val="00290DEE"/>
    <w:rsid w:val="002916C2"/>
    <w:rsid w:val="002924BF"/>
    <w:rsid w:val="00292805"/>
    <w:rsid w:val="00292833"/>
    <w:rsid w:val="00292EDD"/>
    <w:rsid w:val="002932EF"/>
    <w:rsid w:val="0029439A"/>
    <w:rsid w:val="00294B5F"/>
    <w:rsid w:val="00294FAA"/>
    <w:rsid w:val="002956C1"/>
    <w:rsid w:val="002957EE"/>
    <w:rsid w:val="00295C79"/>
    <w:rsid w:val="00296140"/>
    <w:rsid w:val="0029647D"/>
    <w:rsid w:val="0029678F"/>
    <w:rsid w:val="00296EDF"/>
    <w:rsid w:val="00296F99"/>
    <w:rsid w:val="0029705B"/>
    <w:rsid w:val="00297224"/>
    <w:rsid w:val="0029758A"/>
    <w:rsid w:val="002A0DB6"/>
    <w:rsid w:val="002A1192"/>
    <w:rsid w:val="002A1583"/>
    <w:rsid w:val="002A2A27"/>
    <w:rsid w:val="002A3DA5"/>
    <w:rsid w:val="002A3E49"/>
    <w:rsid w:val="002A3F09"/>
    <w:rsid w:val="002A4012"/>
    <w:rsid w:val="002A454E"/>
    <w:rsid w:val="002A4A45"/>
    <w:rsid w:val="002A507C"/>
    <w:rsid w:val="002A5161"/>
    <w:rsid w:val="002A533B"/>
    <w:rsid w:val="002A5915"/>
    <w:rsid w:val="002A66C8"/>
    <w:rsid w:val="002A68F7"/>
    <w:rsid w:val="002A758B"/>
    <w:rsid w:val="002B004E"/>
    <w:rsid w:val="002B01FE"/>
    <w:rsid w:val="002B09B6"/>
    <w:rsid w:val="002B1491"/>
    <w:rsid w:val="002B18AF"/>
    <w:rsid w:val="002B18B7"/>
    <w:rsid w:val="002B19D8"/>
    <w:rsid w:val="002B1AF6"/>
    <w:rsid w:val="002B22DE"/>
    <w:rsid w:val="002B2360"/>
    <w:rsid w:val="002B27E2"/>
    <w:rsid w:val="002B29C7"/>
    <w:rsid w:val="002B2EF8"/>
    <w:rsid w:val="002B318B"/>
    <w:rsid w:val="002B31C1"/>
    <w:rsid w:val="002B3736"/>
    <w:rsid w:val="002B4339"/>
    <w:rsid w:val="002B4981"/>
    <w:rsid w:val="002B49A3"/>
    <w:rsid w:val="002B55CA"/>
    <w:rsid w:val="002B573A"/>
    <w:rsid w:val="002B62EB"/>
    <w:rsid w:val="002B6F17"/>
    <w:rsid w:val="002B7454"/>
    <w:rsid w:val="002B7D57"/>
    <w:rsid w:val="002B7E9C"/>
    <w:rsid w:val="002C0034"/>
    <w:rsid w:val="002C0372"/>
    <w:rsid w:val="002C05A9"/>
    <w:rsid w:val="002C05D2"/>
    <w:rsid w:val="002C087D"/>
    <w:rsid w:val="002C11D6"/>
    <w:rsid w:val="002C1305"/>
    <w:rsid w:val="002C1BAA"/>
    <w:rsid w:val="002C2079"/>
    <w:rsid w:val="002C2366"/>
    <w:rsid w:val="002C29B9"/>
    <w:rsid w:val="002C2A2E"/>
    <w:rsid w:val="002C2A54"/>
    <w:rsid w:val="002C2C5A"/>
    <w:rsid w:val="002C345F"/>
    <w:rsid w:val="002C4133"/>
    <w:rsid w:val="002C44E8"/>
    <w:rsid w:val="002C45DE"/>
    <w:rsid w:val="002C473C"/>
    <w:rsid w:val="002C5005"/>
    <w:rsid w:val="002C5741"/>
    <w:rsid w:val="002C5DF5"/>
    <w:rsid w:val="002C62A4"/>
    <w:rsid w:val="002C65B6"/>
    <w:rsid w:val="002C6D8F"/>
    <w:rsid w:val="002C6E10"/>
    <w:rsid w:val="002C6F97"/>
    <w:rsid w:val="002D0367"/>
    <w:rsid w:val="002D0C24"/>
    <w:rsid w:val="002D0CAC"/>
    <w:rsid w:val="002D0DFA"/>
    <w:rsid w:val="002D0F91"/>
    <w:rsid w:val="002D23C6"/>
    <w:rsid w:val="002D257F"/>
    <w:rsid w:val="002D2834"/>
    <w:rsid w:val="002D2A40"/>
    <w:rsid w:val="002D3418"/>
    <w:rsid w:val="002D35B6"/>
    <w:rsid w:val="002D393A"/>
    <w:rsid w:val="002D3FE5"/>
    <w:rsid w:val="002D41D3"/>
    <w:rsid w:val="002D442C"/>
    <w:rsid w:val="002D45D1"/>
    <w:rsid w:val="002D48E0"/>
    <w:rsid w:val="002D4B14"/>
    <w:rsid w:val="002D5668"/>
    <w:rsid w:val="002D56C2"/>
    <w:rsid w:val="002D5CFC"/>
    <w:rsid w:val="002D61E6"/>
    <w:rsid w:val="002D6C18"/>
    <w:rsid w:val="002D6D69"/>
    <w:rsid w:val="002D70F3"/>
    <w:rsid w:val="002D7290"/>
    <w:rsid w:val="002D73FE"/>
    <w:rsid w:val="002D76BA"/>
    <w:rsid w:val="002D79DF"/>
    <w:rsid w:val="002D7EEF"/>
    <w:rsid w:val="002E066A"/>
    <w:rsid w:val="002E09B5"/>
    <w:rsid w:val="002E0CCF"/>
    <w:rsid w:val="002E0E2F"/>
    <w:rsid w:val="002E0F5B"/>
    <w:rsid w:val="002E11C7"/>
    <w:rsid w:val="002E120C"/>
    <w:rsid w:val="002E1646"/>
    <w:rsid w:val="002E1CEC"/>
    <w:rsid w:val="002E1DA0"/>
    <w:rsid w:val="002E1F36"/>
    <w:rsid w:val="002E2220"/>
    <w:rsid w:val="002E3CF2"/>
    <w:rsid w:val="002E532F"/>
    <w:rsid w:val="002E5D48"/>
    <w:rsid w:val="002E6695"/>
    <w:rsid w:val="002E6D47"/>
    <w:rsid w:val="002E71D6"/>
    <w:rsid w:val="002E79C4"/>
    <w:rsid w:val="002E7CB2"/>
    <w:rsid w:val="002F0185"/>
    <w:rsid w:val="002F05BF"/>
    <w:rsid w:val="002F099D"/>
    <w:rsid w:val="002F1763"/>
    <w:rsid w:val="002F1D35"/>
    <w:rsid w:val="002F1EDD"/>
    <w:rsid w:val="002F2760"/>
    <w:rsid w:val="002F2990"/>
    <w:rsid w:val="002F2C1F"/>
    <w:rsid w:val="002F36FD"/>
    <w:rsid w:val="002F37F5"/>
    <w:rsid w:val="002F39DF"/>
    <w:rsid w:val="002F440B"/>
    <w:rsid w:val="002F4834"/>
    <w:rsid w:val="002F48AC"/>
    <w:rsid w:val="002F5272"/>
    <w:rsid w:val="002F580F"/>
    <w:rsid w:val="002F60F9"/>
    <w:rsid w:val="002F6470"/>
    <w:rsid w:val="002F6B4F"/>
    <w:rsid w:val="002F6F85"/>
    <w:rsid w:val="002F7001"/>
    <w:rsid w:val="002F774B"/>
    <w:rsid w:val="002F78EA"/>
    <w:rsid w:val="002F797B"/>
    <w:rsid w:val="002F7DC8"/>
    <w:rsid w:val="0030148C"/>
    <w:rsid w:val="00301A69"/>
    <w:rsid w:val="003020D9"/>
    <w:rsid w:val="003021AC"/>
    <w:rsid w:val="003023D0"/>
    <w:rsid w:val="00302684"/>
    <w:rsid w:val="0030294A"/>
    <w:rsid w:val="00302D46"/>
    <w:rsid w:val="00303528"/>
    <w:rsid w:val="003040E3"/>
    <w:rsid w:val="003043AD"/>
    <w:rsid w:val="00304637"/>
    <w:rsid w:val="00304903"/>
    <w:rsid w:val="0030536F"/>
    <w:rsid w:val="00305556"/>
    <w:rsid w:val="00306DA1"/>
    <w:rsid w:val="00307093"/>
    <w:rsid w:val="00307C5D"/>
    <w:rsid w:val="003102CB"/>
    <w:rsid w:val="003103D3"/>
    <w:rsid w:val="00310403"/>
    <w:rsid w:val="00310513"/>
    <w:rsid w:val="00310600"/>
    <w:rsid w:val="003108BF"/>
    <w:rsid w:val="003108F6"/>
    <w:rsid w:val="00310A6A"/>
    <w:rsid w:val="0031181B"/>
    <w:rsid w:val="00311C80"/>
    <w:rsid w:val="00312697"/>
    <w:rsid w:val="003126D8"/>
    <w:rsid w:val="00314631"/>
    <w:rsid w:val="00314729"/>
    <w:rsid w:val="00314E4D"/>
    <w:rsid w:val="00316730"/>
    <w:rsid w:val="00317221"/>
    <w:rsid w:val="0031740C"/>
    <w:rsid w:val="003202ED"/>
    <w:rsid w:val="00320EB9"/>
    <w:rsid w:val="0032238D"/>
    <w:rsid w:val="0032250F"/>
    <w:rsid w:val="00322D1B"/>
    <w:rsid w:val="0032348D"/>
    <w:rsid w:val="003234BF"/>
    <w:rsid w:val="0032394A"/>
    <w:rsid w:val="00323C5B"/>
    <w:rsid w:val="00323E12"/>
    <w:rsid w:val="003250A9"/>
    <w:rsid w:val="003251FF"/>
    <w:rsid w:val="00325635"/>
    <w:rsid w:val="00325964"/>
    <w:rsid w:val="003260EA"/>
    <w:rsid w:val="00326731"/>
    <w:rsid w:val="003267DA"/>
    <w:rsid w:val="0032685B"/>
    <w:rsid w:val="0032736E"/>
    <w:rsid w:val="0032740D"/>
    <w:rsid w:val="003279AD"/>
    <w:rsid w:val="003279F7"/>
    <w:rsid w:val="00330203"/>
    <w:rsid w:val="00330C39"/>
    <w:rsid w:val="00330FF5"/>
    <w:rsid w:val="00331376"/>
    <w:rsid w:val="00331D4C"/>
    <w:rsid w:val="00331D99"/>
    <w:rsid w:val="00331DBC"/>
    <w:rsid w:val="0033231B"/>
    <w:rsid w:val="00332393"/>
    <w:rsid w:val="00332E79"/>
    <w:rsid w:val="00333015"/>
    <w:rsid w:val="00333020"/>
    <w:rsid w:val="00333068"/>
    <w:rsid w:val="003334D0"/>
    <w:rsid w:val="0033394C"/>
    <w:rsid w:val="00333C02"/>
    <w:rsid w:val="00333C69"/>
    <w:rsid w:val="00333CD9"/>
    <w:rsid w:val="003343F0"/>
    <w:rsid w:val="003344AB"/>
    <w:rsid w:val="0033519B"/>
    <w:rsid w:val="00335214"/>
    <w:rsid w:val="003352C8"/>
    <w:rsid w:val="00335AA9"/>
    <w:rsid w:val="003362D2"/>
    <w:rsid w:val="003363BE"/>
    <w:rsid w:val="00336EA2"/>
    <w:rsid w:val="00336F4E"/>
    <w:rsid w:val="003371D4"/>
    <w:rsid w:val="0033731C"/>
    <w:rsid w:val="0033736E"/>
    <w:rsid w:val="0033767B"/>
    <w:rsid w:val="0033781F"/>
    <w:rsid w:val="00340683"/>
    <w:rsid w:val="00340789"/>
    <w:rsid w:val="00340952"/>
    <w:rsid w:val="00341207"/>
    <w:rsid w:val="0034136A"/>
    <w:rsid w:val="003414C6"/>
    <w:rsid w:val="00341B40"/>
    <w:rsid w:val="00342CEB"/>
    <w:rsid w:val="00344184"/>
    <w:rsid w:val="003444AC"/>
    <w:rsid w:val="00344CE3"/>
    <w:rsid w:val="0034539C"/>
    <w:rsid w:val="003454F1"/>
    <w:rsid w:val="00346142"/>
    <w:rsid w:val="003466C0"/>
    <w:rsid w:val="0034678E"/>
    <w:rsid w:val="003468E3"/>
    <w:rsid w:val="00346CB4"/>
    <w:rsid w:val="003477D9"/>
    <w:rsid w:val="00347B9A"/>
    <w:rsid w:val="00350529"/>
    <w:rsid w:val="00350927"/>
    <w:rsid w:val="00350C7E"/>
    <w:rsid w:val="00350E61"/>
    <w:rsid w:val="00351605"/>
    <w:rsid w:val="0035194D"/>
    <w:rsid w:val="00351BD7"/>
    <w:rsid w:val="00351EEB"/>
    <w:rsid w:val="003522C8"/>
    <w:rsid w:val="003523DB"/>
    <w:rsid w:val="00352426"/>
    <w:rsid w:val="0035269F"/>
    <w:rsid w:val="00352BAF"/>
    <w:rsid w:val="0035301C"/>
    <w:rsid w:val="00353064"/>
    <w:rsid w:val="00353507"/>
    <w:rsid w:val="00353736"/>
    <w:rsid w:val="0035379A"/>
    <w:rsid w:val="00353B1C"/>
    <w:rsid w:val="00353B5C"/>
    <w:rsid w:val="003540D6"/>
    <w:rsid w:val="003548E5"/>
    <w:rsid w:val="00354D7F"/>
    <w:rsid w:val="003556A8"/>
    <w:rsid w:val="00355CF6"/>
    <w:rsid w:val="00355D5B"/>
    <w:rsid w:val="0035614E"/>
    <w:rsid w:val="00356547"/>
    <w:rsid w:val="0035677F"/>
    <w:rsid w:val="0035699E"/>
    <w:rsid w:val="00356B44"/>
    <w:rsid w:val="00357487"/>
    <w:rsid w:val="00360134"/>
    <w:rsid w:val="00360271"/>
    <w:rsid w:val="0036088E"/>
    <w:rsid w:val="003609A8"/>
    <w:rsid w:val="003612C2"/>
    <w:rsid w:val="0036140A"/>
    <w:rsid w:val="00361569"/>
    <w:rsid w:val="0036196A"/>
    <w:rsid w:val="00361EF3"/>
    <w:rsid w:val="00362C1D"/>
    <w:rsid w:val="00362C9E"/>
    <w:rsid w:val="003636F5"/>
    <w:rsid w:val="00363841"/>
    <w:rsid w:val="00364675"/>
    <w:rsid w:val="00364F38"/>
    <w:rsid w:val="00364FFD"/>
    <w:rsid w:val="00365084"/>
    <w:rsid w:val="003655DE"/>
    <w:rsid w:val="00365738"/>
    <w:rsid w:val="0036762F"/>
    <w:rsid w:val="00367FC0"/>
    <w:rsid w:val="00370217"/>
    <w:rsid w:val="0037061A"/>
    <w:rsid w:val="00371226"/>
    <w:rsid w:val="00371503"/>
    <w:rsid w:val="00371AFB"/>
    <w:rsid w:val="00372046"/>
    <w:rsid w:val="003720AA"/>
    <w:rsid w:val="003727A3"/>
    <w:rsid w:val="00372A8A"/>
    <w:rsid w:val="00372E8E"/>
    <w:rsid w:val="00373730"/>
    <w:rsid w:val="00373779"/>
    <w:rsid w:val="00373BA6"/>
    <w:rsid w:val="00373F5E"/>
    <w:rsid w:val="00373F60"/>
    <w:rsid w:val="003743A6"/>
    <w:rsid w:val="003746E9"/>
    <w:rsid w:val="00374C3D"/>
    <w:rsid w:val="003754B4"/>
    <w:rsid w:val="00375899"/>
    <w:rsid w:val="003759F7"/>
    <w:rsid w:val="00375AB5"/>
    <w:rsid w:val="00375AC4"/>
    <w:rsid w:val="00377166"/>
    <w:rsid w:val="00377460"/>
    <w:rsid w:val="00377766"/>
    <w:rsid w:val="00377B1E"/>
    <w:rsid w:val="00377CAB"/>
    <w:rsid w:val="00380D97"/>
    <w:rsid w:val="003810BE"/>
    <w:rsid w:val="003810C5"/>
    <w:rsid w:val="0038121E"/>
    <w:rsid w:val="00381429"/>
    <w:rsid w:val="00381521"/>
    <w:rsid w:val="003826EE"/>
    <w:rsid w:val="00382EA3"/>
    <w:rsid w:val="00382EDC"/>
    <w:rsid w:val="00383DD3"/>
    <w:rsid w:val="00383E8F"/>
    <w:rsid w:val="00383EA0"/>
    <w:rsid w:val="00383F7D"/>
    <w:rsid w:val="00384082"/>
    <w:rsid w:val="00384D05"/>
    <w:rsid w:val="00384F4F"/>
    <w:rsid w:val="00385388"/>
    <w:rsid w:val="00385B3A"/>
    <w:rsid w:val="00386A13"/>
    <w:rsid w:val="00386EDB"/>
    <w:rsid w:val="0038711C"/>
    <w:rsid w:val="00387F02"/>
    <w:rsid w:val="00390385"/>
    <w:rsid w:val="00390446"/>
    <w:rsid w:val="003912BC"/>
    <w:rsid w:val="00391C4E"/>
    <w:rsid w:val="00391CC2"/>
    <w:rsid w:val="00392606"/>
    <w:rsid w:val="00392DCD"/>
    <w:rsid w:val="003930FB"/>
    <w:rsid w:val="00393533"/>
    <w:rsid w:val="0039371E"/>
    <w:rsid w:val="00393781"/>
    <w:rsid w:val="003937DF"/>
    <w:rsid w:val="00393B6F"/>
    <w:rsid w:val="00393E57"/>
    <w:rsid w:val="00393EA7"/>
    <w:rsid w:val="00394125"/>
    <w:rsid w:val="0039421B"/>
    <w:rsid w:val="00394383"/>
    <w:rsid w:val="003945AE"/>
    <w:rsid w:val="00394CA0"/>
    <w:rsid w:val="00395148"/>
    <w:rsid w:val="0039517F"/>
    <w:rsid w:val="0039533C"/>
    <w:rsid w:val="003955D3"/>
    <w:rsid w:val="00395720"/>
    <w:rsid w:val="00395733"/>
    <w:rsid w:val="00396293"/>
    <w:rsid w:val="003968FE"/>
    <w:rsid w:val="00396A98"/>
    <w:rsid w:val="00396EA7"/>
    <w:rsid w:val="00397048"/>
    <w:rsid w:val="003970BD"/>
    <w:rsid w:val="003971B8"/>
    <w:rsid w:val="003A01D4"/>
    <w:rsid w:val="003A0984"/>
    <w:rsid w:val="003A176B"/>
    <w:rsid w:val="003A196C"/>
    <w:rsid w:val="003A1CFF"/>
    <w:rsid w:val="003A1E93"/>
    <w:rsid w:val="003A1EAE"/>
    <w:rsid w:val="003A28EB"/>
    <w:rsid w:val="003A32B8"/>
    <w:rsid w:val="003A3691"/>
    <w:rsid w:val="003A3D85"/>
    <w:rsid w:val="003A4ADE"/>
    <w:rsid w:val="003A4BD1"/>
    <w:rsid w:val="003A4E6C"/>
    <w:rsid w:val="003A5729"/>
    <w:rsid w:val="003A57A4"/>
    <w:rsid w:val="003A6346"/>
    <w:rsid w:val="003A6789"/>
    <w:rsid w:val="003A6947"/>
    <w:rsid w:val="003A6990"/>
    <w:rsid w:val="003A6A01"/>
    <w:rsid w:val="003A7178"/>
    <w:rsid w:val="003A7A4E"/>
    <w:rsid w:val="003A7ABB"/>
    <w:rsid w:val="003A7B65"/>
    <w:rsid w:val="003A7CAF"/>
    <w:rsid w:val="003A7D91"/>
    <w:rsid w:val="003A7FEE"/>
    <w:rsid w:val="003B012F"/>
    <w:rsid w:val="003B026B"/>
    <w:rsid w:val="003B05A2"/>
    <w:rsid w:val="003B085F"/>
    <w:rsid w:val="003B0906"/>
    <w:rsid w:val="003B0DF3"/>
    <w:rsid w:val="003B1205"/>
    <w:rsid w:val="003B159B"/>
    <w:rsid w:val="003B181D"/>
    <w:rsid w:val="003B1876"/>
    <w:rsid w:val="003B2CAE"/>
    <w:rsid w:val="003B31E9"/>
    <w:rsid w:val="003B31FC"/>
    <w:rsid w:val="003B3A82"/>
    <w:rsid w:val="003B3DAB"/>
    <w:rsid w:val="003B45EB"/>
    <w:rsid w:val="003B519B"/>
    <w:rsid w:val="003B5459"/>
    <w:rsid w:val="003B5DDE"/>
    <w:rsid w:val="003B74D7"/>
    <w:rsid w:val="003B7572"/>
    <w:rsid w:val="003B789C"/>
    <w:rsid w:val="003B7F1C"/>
    <w:rsid w:val="003C0127"/>
    <w:rsid w:val="003C0279"/>
    <w:rsid w:val="003C0467"/>
    <w:rsid w:val="003C090B"/>
    <w:rsid w:val="003C0EF8"/>
    <w:rsid w:val="003C1213"/>
    <w:rsid w:val="003C16F3"/>
    <w:rsid w:val="003C1714"/>
    <w:rsid w:val="003C1B3C"/>
    <w:rsid w:val="003C262F"/>
    <w:rsid w:val="003C26A4"/>
    <w:rsid w:val="003C2706"/>
    <w:rsid w:val="003C346C"/>
    <w:rsid w:val="003C386C"/>
    <w:rsid w:val="003C44DC"/>
    <w:rsid w:val="003C47A1"/>
    <w:rsid w:val="003C4A25"/>
    <w:rsid w:val="003C4E9E"/>
    <w:rsid w:val="003C506C"/>
    <w:rsid w:val="003C5086"/>
    <w:rsid w:val="003C5934"/>
    <w:rsid w:val="003C5B60"/>
    <w:rsid w:val="003C7232"/>
    <w:rsid w:val="003C790E"/>
    <w:rsid w:val="003C7A5D"/>
    <w:rsid w:val="003C7EEA"/>
    <w:rsid w:val="003D02BE"/>
    <w:rsid w:val="003D22AA"/>
    <w:rsid w:val="003D253F"/>
    <w:rsid w:val="003D2812"/>
    <w:rsid w:val="003D3843"/>
    <w:rsid w:val="003D3883"/>
    <w:rsid w:val="003D3F43"/>
    <w:rsid w:val="003D4808"/>
    <w:rsid w:val="003D5173"/>
    <w:rsid w:val="003D54C5"/>
    <w:rsid w:val="003D5B73"/>
    <w:rsid w:val="003D6689"/>
    <w:rsid w:val="003D6C5E"/>
    <w:rsid w:val="003D7187"/>
    <w:rsid w:val="003D7398"/>
    <w:rsid w:val="003D7F36"/>
    <w:rsid w:val="003E0454"/>
    <w:rsid w:val="003E0763"/>
    <w:rsid w:val="003E0FB8"/>
    <w:rsid w:val="003E1471"/>
    <w:rsid w:val="003E16D0"/>
    <w:rsid w:val="003E1D9A"/>
    <w:rsid w:val="003E1DA3"/>
    <w:rsid w:val="003E2BCF"/>
    <w:rsid w:val="003E2D3B"/>
    <w:rsid w:val="003E3105"/>
    <w:rsid w:val="003E328E"/>
    <w:rsid w:val="003E36D2"/>
    <w:rsid w:val="003E36E8"/>
    <w:rsid w:val="003E3E40"/>
    <w:rsid w:val="003E3F72"/>
    <w:rsid w:val="003E3FB0"/>
    <w:rsid w:val="003E423B"/>
    <w:rsid w:val="003E48C9"/>
    <w:rsid w:val="003E52A8"/>
    <w:rsid w:val="003E5349"/>
    <w:rsid w:val="003E6507"/>
    <w:rsid w:val="003E652B"/>
    <w:rsid w:val="003E6577"/>
    <w:rsid w:val="003E6E96"/>
    <w:rsid w:val="003E6FFA"/>
    <w:rsid w:val="003E7723"/>
    <w:rsid w:val="003E7DEF"/>
    <w:rsid w:val="003F0578"/>
    <w:rsid w:val="003F09A6"/>
    <w:rsid w:val="003F100A"/>
    <w:rsid w:val="003F115D"/>
    <w:rsid w:val="003F13C4"/>
    <w:rsid w:val="003F187E"/>
    <w:rsid w:val="003F245C"/>
    <w:rsid w:val="003F2EC1"/>
    <w:rsid w:val="003F2F13"/>
    <w:rsid w:val="003F30E9"/>
    <w:rsid w:val="003F3514"/>
    <w:rsid w:val="003F380F"/>
    <w:rsid w:val="003F387D"/>
    <w:rsid w:val="003F3B45"/>
    <w:rsid w:val="003F4187"/>
    <w:rsid w:val="003F4197"/>
    <w:rsid w:val="003F4466"/>
    <w:rsid w:val="003F47CA"/>
    <w:rsid w:val="003F5E0E"/>
    <w:rsid w:val="003F5EDF"/>
    <w:rsid w:val="003F7543"/>
    <w:rsid w:val="003F7AA7"/>
    <w:rsid w:val="003F7ACD"/>
    <w:rsid w:val="0040087A"/>
    <w:rsid w:val="00400C06"/>
    <w:rsid w:val="0040133C"/>
    <w:rsid w:val="0040179C"/>
    <w:rsid w:val="00401BD5"/>
    <w:rsid w:val="00401C26"/>
    <w:rsid w:val="0040230E"/>
    <w:rsid w:val="00402353"/>
    <w:rsid w:val="00402779"/>
    <w:rsid w:val="0040277E"/>
    <w:rsid w:val="004028C0"/>
    <w:rsid w:val="00403099"/>
    <w:rsid w:val="00403602"/>
    <w:rsid w:val="00403655"/>
    <w:rsid w:val="00403B49"/>
    <w:rsid w:val="00403B97"/>
    <w:rsid w:val="004041F5"/>
    <w:rsid w:val="0040432B"/>
    <w:rsid w:val="00404888"/>
    <w:rsid w:val="00405648"/>
    <w:rsid w:val="00405857"/>
    <w:rsid w:val="004060EA"/>
    <w:rsid w:val="00406407"/>
    <w:rsid w:val="004069D1"/>
    <w:rsid w:val="00406EAA"/>
    <w:rsid w:val="00407134"/>
    <w:rsid w:val="00407799"/>
    <w:rsid w:val="00407DF8"/>
    <w:rsid w:val="004100EB"/>
    <w:rsid w:val="00410F4B"/>
    <w:rsid w:val="00411945"/>
    <w:rsid w:val="00412234"/>
    <w:rsid w:val="004129EC"/>
    <w:rsid w:val="0041329F"/>
    <w:rsid w:val="00413C23"/>
    <w:rsid w:val="00414051"/>
    <w:rsid w:val="00414BE1"/>
    <w:rsid w:val="0041517F"/>
    <w:rsid w:val="00415B2D"/>
    <w:rsid w:val="0041636C"/>
    <w:rsid w:val="004163B7"/>
    <w:rsid w:val="0041744B"/>
    <w:rsid w:val="00417B48"/>
    <w:rsid w:val="00417B9A"/>
    <w:rsid w:val="00417CF1"/>
    <w:rsid w:val="00417E29"/>
    <w:rsid w:val="00417FF5"/>
    <w:rsid w:val="0042004B"/>
    <w:rsid w:val="004203FC"/>
    <w:rsid w:val="004204CC"/>
    <w:rsid w:val="00420747"/>
    <w:rsid w:val="00421DA2"/>
    <w:rsid w:val="00422182"/>
    <w:rsid w:val="004226E3"/>
    <w:rsid w:val="004226F3"/>
    <w:rsid w:val="00422711"/>
    <w:rsid w:val="00422CC3"/>
    <w:rsid w:val="00422FF0"/>
    <w:rsid w:val="004235D1"/>
    <w:rsid w:val="00423802"/>
    <w:rsid w:val="00423D10"/>
    <w:rsid w:val="00423E65"/>
    <w:rsid w:val="0042401C"/>
    <w:rsid w:val="00424305"/>
    <w:rsid w:val="00424469"/>
    <w:rsid w:val="004247D4"/>
    <w:rsid w:val="0042497C"/>
    <w:rsid w:val="00424C1F"/>
    <w:rsid w:val="004252EB"/>
    <w:rsid w:val="004253A7"/>
    <w:rsid w:val="00425497"/>
    <w:rsid w:val="004257AF"/>
    <w:rsid w:val="00425C66"/>
    <w:rsid w:val="00425D7A"/>
    <w:rsid w:val="00425F7F"/>
    <w:rsid w:val="004267E8"/>
    <w:rsid w:val="00426FE4"/>
    <w:rsid w:val="004271EE"/>
    <w:rsid w:val="004274EA"/>
    <w:rsid w:val="00427AEA"/>
    <w:rsid w:val="00427F98"/>
    <w:rsid w:val="004300CB"/>
    <w:rsid w:val="004302ED"/>
    <w:rsid w:val="0043092F"/>
    <w:rsid w:val="00430D0C"/>
    <w:rsid w:val="00430D1B"/>
    <w:rsid w:val="00431022"/>
    <w:rsid w:val="004319B8"/>
    <w:rsid w:val="00431B4A"/>
    <w:rsid w:val="004321B4"/>
    <w:rsid w:val="00432948"/>
    <w:rsid w:val="00432D14"/>
    <w:rsid w:val="00432D5B"/>
    <w:rsid w:val="00432D75"/>
    <w:rsid w:val="00433145"/>
    <w:rsid w:val="004338A9"/>
    <w:rsid w:val="00433D30"/>
    <w:rsid w:val="00433F9E"/>
    <w:rsid w:val="0043454B"/>
    <w:rsid w:val="00434B1B"/>
    <w:rsid w:val="00434F0A"/>
    <w:rsid w:val="00434F40"/>
    <w:rsid w:val="00436671"/>
    <w:rsid w:val="004367A9"/>
    <w:rsid w:val="00436C3E"/>
    <w:rsid w:val="004372AC"/>
    <w:rsid w:val="00437A9D"/>
    <w:rsid w:val="00437D42"/>
    <w:rsid w:val="00437F9C"/>
    <w:rsid w:val="00440C55"/>
    <w:rsid w:val="00440C98"/>
    <w:rsid w:val="004412CD"/>
    <w:rsid w:val="00441507"/>
    <w:rsid w:val="00442240"/>
    <w:rsid w:val="00442422"/>
    <w:rsid w:val="00442853"/>
    <w:rsid w:val="0044290C"/>
    <w:rsid w:val="00442C0A"/>
    <w:rsid w:val="0044310F"/>
    <w:rsid w:val="004434F0"/>
    <w:rsid w:val="004437A0"/>
    <w:rsid w:val="00443A97"/>
    <w:rsid w:val="00443C11"/>
    <w:rsid w:val="00443E26"/>
    <w:rsid w:val="0044464A"/>
    <w:rsid w:val="0044555A"/>
    <w:rsid w:val="00445C0A"/>
    <w:rsid w:val="00445DC3"/>
    <w:rsid w:val="00445ECC"/>
    <w:rsid w:val="004462DA"/>
    <w:rsid w:val="0044633E"/>
    <w:rsid w:val="00446596"/>
    <w:rsid w:val="004465C5"/>
    <w:rsid w:val="00446C7A"/>
    <w:rsid w:val="00446E80"/>
    <w:rsid w:val="004507AB"/>
    <w:rsid w:val="004510EC"/>
    <w:rsid w:val="00451BB3"/>
    <w:rsid w:val="00452F17"/>
    <w:rsid w:val="0045301E"/>
    <w:rsid w:val="004530A9"/>
    <w:rsid w:val="00453577"/>
    <w:rsid w:val="00455368"/>
    <w:rsid w:val="00455E6C"/>
    <w:rsid w:val="00455E82"/>
    <w:rsid w:val="0045603E"/>
    <w:rsid w:val="00456316"/>
    <w:rsid w:val="00456A07"/>
    <w:rsid w:val="00456E58"/>
    <w:rsid w:val="004572E9"/>
    <w:rsid w:val="004578A4"/>
    <w:rsid w:val="00457FA0"/>
    <w:rsid w:val="004601D6"/>
    <w:rsid w:val="004609FC"/>
    <w:rsid w:val="00460DCC"/>
    <w:rsid w:val="00460EFB"/>
    <w:rsid w:val="00461725"/>
    <w:rsid w:val="00461A07"/>
    <w:rsid w:val="00461CC9"/>
    <w:rsid w:val="00461EB0"/>
    <w:rsid w:val="00462390"/>
    <w:rsid w:val="00462E30"/>
    <w:rsid w:val="004632BB"/>
    <w:rsid w:val="00463300"/>
    <w:rsid w:val="00463D9A"/>
    <w:rsid w:val="00463DC0"/>
    <w:rsid w:val="00464058"/>
    <w:rsid w:val="00464690"/>
    <w:rsid w:val="0046482A"/>
    <w:rsid w:val="004648B9"/>
    <w:rsid w:val="00464F15"/>
    <w:rsid w:val="00465138"/>
    <w:rsid w:val="00465726"/>
    <w:rsid w:val="00466238"/>
    <w:rsid w:val="004668C4"/>
    <w:rsid w:val="0046736C"/>
    <w:rsid w:val="00467FBA"/>
    <w:rsid w:val="00470008"/>
    <w:rsid w:val="00471196"/>
    <w:rsid w:val="004711F1"/>
    <w:rsid w:val="00471877"/>
    <w:rsid w:val="004720BD"/>
    <w:rsid w:val="0047230D"/>
    <w:rsid w:val="00472548"/>
    <w:rsid w:val="004727AC"/>
    <w:rsid w:val="004727B4"/>
    <w:rsid w:val="00472D12"/>
    <w:rsid w:val="004731F1"/>
    <w:rsid w:val="0047323F"/>
    <w:rsid w:val="00473266"/>
    <w:rsid w:val="004738A4"/>
    <w:rsid w:val="00473EF2"/>
    <w:rsid w:val="00474B5F"/>
    <w:rsid w:val="00475210"/>
    <w:rsid w:val="00475583"/>
    <w:rsid w:val="004755B1"/>
    <w:rsid w:val="00475BF6"/>
    <w:rsid w:val="00475FDD"/>
    <w:rsid w:val="004763E6"/>
    <w:rsid w:val="004773E1"/>
    <w:rsid w:val="0047742D"/>
    <w:rsid w:val="00480778"/>
    <w:rsid w:val="00481034"/>
    <w:rsid w:val="004810B6"/>
    <w:rsid w:val="004812C2"/>
    <w:rsid w:val="00481564"/>
    <w:rsid w:val="004816CD"/>
    <w:rsid w:val="004818AA"/>
    <w:rsid w:val="00481CA5"/>
    <w:rsid w:val="0048223C"/>
    <w:rsid w:val="004826FC"/>
    <w:rsid w:val="00482C12"/>
    <w:rsid w:val="00482C2F"/>
    <w:rsid w:val="00483D0D"/>
    <w:rsid w:val="00483E9B"/>
    <w:rsid w:val="004841D2"/>
    <w:rsid w:val="0048442A"/>
    <w:rsid w:val="004844A9"/>
    <w:rsid w:val="00484B4B"/>
    <w:rsid w:val="00485DB1"/>
    <w:rsid w:val="00486FA7"/>
    <w:rsid w:val="004872BD"/>
    <w:rsid w:val="00487348"/>
    <w:rsid w:val="00487674"/>
    <w:rsid w:val="00487FC3"/>
    <w:rsid w:val="00490A96"/>
    <w:rsid w:val="00490C68"/>
    <w:rsid w:val="004918CD"/>
    <w:rsid w:val="00491AE1"/>
    <w:rsid w:val="00491BA9"/>
    <w:rsid w:val="00492FBE"/>
    <w:rsid w:val="004933C1"/>
    <w:rsid w:val="0049357D"/>
    <w:rsid w:val="004935CB"/>
    <w:rsid w:val="004939A7"/>
    <w:rsid w:val="004939BF"/>
    <w:rsid w:val="00493A27"/>
    <w:rsid w:val="00494053"/>
    <w:rsid w:val="00494375"/>
    <w:rsid w:val="00495086"/>
    <w:rsid w:val="0049584F"/>
    <w:rsid w:val="00495A90"/>
    <w:rsid w:val="00495C56"/>
    <w:rsid w:val="00495F9E"/>
    <w:rsid w:val="0049742B"/>
    <w:rsid w:val="004975A6"/>
    <w:rsid w:val="00497BA0"/>
    <w:rsid w:val="004A00DC"/>
    <w:rsid w:val="004A0477"/>
    <w:rsid w:val="004A0A8E"/>
    <w:rsid w:val="004A0B53"/>
    <w:rsid w:val="004A10E0"/>
    <w:rsid w:val="004A1148"/>
    <w:rsid w:val="004A11D9"/>
    <w:rsid w:val="004A1672"/>
    <w:rsid w:val="004A2308"/>
    <w:rsid w:val="004A27DD"/>
    <w:rsid w:val="004A2C2D"/>
    <w:rsid w:val="004A332E"/>
    <w:rsid w:val="004A3FB3"/>
    <w:rsid w:val="004A4676"/>
    <w:rsid w:val="004A4EE7"/>
    <w:rsid w:val="004A50C4"/>
    <w:rsid w:val="004A50D2"/>
    <w:rsid w:val="004A57B6"/>
    <w:rsid w:val="004A5DA8"/>
    <w:rsid w:val="004A60ED"/>
    <w:rsid w:val="004A6C9C"/>
    <w:rsid w:val="004B08EA"/>
    <w:rsid w:val="004B15FA"/>
    <w:rsid w:val="004B2B0D"/>
    <w:rsid w:val="004B2B5B"/>
    <w:rsid w:val="004B2DBE"/>
    <w:rsid w:val="004B3069"/>
    <w:rsid w:val="004B3A49"/>
    <w:rsid w:val="004B3AAB"/>
    <w:rsid w:val="004B3B6E"/>
    <w:rsid w:val="004B4D6F"/>
    <w:rsid w:val="004B54FB"/>
    <w:rsid w:val="004B58A4"/>
    <w:rsid w:val="004B643E"/>
    <w:rsid w:val="004B6569"/>
    <w:rsid w:val="004B686F"/>
    <w:rsid w:val="004B6916"/>
    <w:rsid w:val="004B728B"/>
    <w:rsid w:val="004B7450"/>
    <w:rsid w:val="004B7E3B"/>
    <w:rsid w:val="004C0220"/>
    <w:rsid w:val="004C0A74"/>
    <w:rsid w:val="004C1BE5"/>
    <w:rsid w:val="004C209A"/>
    <w:rsid w:val="004C220F"/>
    <w:rsid w:val="004C22C2"/>
    <w:rsid w:val="004C2A68"/>
    <w:rsid w:val="004C32FE"/>
    <w:rsid w:val="004C34EA"/>
    <w:rsid w:val="004C3E7B"/>
    <w:rsid w:val="004C47B9"/>
    <w:rsid w:val="004C4EF5"/>
    <w:rsid w:val="004C5210"/>
    <w:rsid w:val="004C5445"/>
    <w:rsid w:val="004C5AAC"/>
    <w:rsid w:val="004C6DE3"/>
    <w:rsid w:val="004C6E33"/>
    <w:rsid w:val="004C7152"/>
    <w:rsid w:val="004C7950"/>
    <w:rsid w:val="004D004B"/>
    <w:rsid w:val="004D01A7"/>
    <w:rsid w:val="004D07D5"/>
    <w:rsid w:val="004D0BF0"/>
    <w:rsid w:val="004D0C1E"/>
    <w:rsid w:val="004D0E5C"/>
    <w:rsid w:val="004D1B3D"/>
    <w:rsid w:val="004D1B87"/>
    <w:rsid w:val="004D26F2"/>
    <w:rsid w:val="004D2B92"/>
    <w:rsid w:val="004D2CE1"/>
    <w:rsid w:val="004D2EC6"/>
    <w:rsid w:val="004D3077"/>
    <w:rsid w:val="004D31D8"/>
    <w:rsid w:val="004D32E4"/>
    <w:rsid w:val="004D3B0A"/>
    <w:rsid w:val="004D4842"/>
    <w:rsid w:val="004D48F7"/>
    <w:rsid w:val="004D4D2F"/>
    <w:rsid w:val="004D4F65"/>
    <w:rsid w:val="004D53D1"/>
    <w:rsid w:val="004D5D80"/>
    <w:rsid w:val="004D6A31"/>
    <w:rsid w:val="004D6E87"/>
    <w:rsid w:val="004D70F0"/>
    <w:rsid w:val="004D7488"/>
    <w:rsid w:val="004D763A"/>
    <w:rsid w:val="004D77F3"/>
    <w:rsid w:val="004E094B"/>
    <w:rsid w:val="004E0C77"/>
    <w:rsid w:val="004E0D6E"/>
    <w:rsid w:val="004E1B8A"/>
    <w:rsid w:val="004E1DEE"/>
    <w:rsid w:val="004E23E1"/>
    <w:rsid w:val="004E2C3E"/>
    <w:rsid w:val="004E2F56"/>
    <w:rsid w:val="004E315E"/>
    <w:rsid w:val="004E34C2"/>
    <w:rsid w:val="004E376C"/>
    <w:rsid w:val="004E3FFB"/>
    <w:rsid w:val="004E46FD"/>
    <w:rsid w:val="004E4B1D"/>
    <w:rsid w:val="004E50C1"/>
    <w:rsid w:val="004E518C"/>
    <w:rsid w:val="004E5F7B"/>
    <w:rsid w:val="004E648F"/>
    <w:rsid w:val="004E68D7"/>
    <w:rsid w:val="004E6ED8"/>
    <w:rsid w:val="004E7278"/>
    <w:rsid w:val="004E7390"/>
    <w:rsid w:val="004E765F"/>
    <w:rsid w:val="004F035A"/>
    <w:rsid w:val="004F0917"/>
    <w:rsid w:val="004F0AC7"/>
    <w:rsid w:val="004F0E59"/>
    <w:rsid w:val="004F1679"/>
    <w:rsid w:val="004F1D13"/>
    <w:rsid w:val="004F23B8"/>
    <w:rsid w:val="004F275B"/>
    <w:rsid w:val="004F2BD2"/>
    <w:rsid w:val="004F2CA9"/>
    <w:rsid w:val="004F2F05"/>
    <w:rsid w:val="004F304D"/>
    <w:rsid w:val="004F3595"/>
    <w:rsid w:val="004F3873"/>
    <w:rsid w:val="004F3A80"/>
    <w:rsid w:val="004F4146"/>
    <w:rsid w:val="004F4DCB"/>
    <w:rsid w:val="004F516C"/>
    <w:rsid w:val="004F5448"/>
    <w:rsid w:val="004F55DB"/>
    <w:rsid w:val="004F5648"/>
    <w:rsid w:val="004F60B3"/>
    <w:rsid w:val="004F626E"/>
    <w:rsid w:val="004F6F9F"/>
    <w:rsid w:val="004F7D8A"/>
    <w:rsid w:val="004F7DFE"/>
    <w:rsid w:val="0050035E"/>
    <w:rsid w:val="0050057F"/>
    <w:rsid w:val="0050086B"/>
    <w:rsid w:val="00500B33"/>
    <w:rsid w:val="00500C7D"/>
    <w:rsid w:val="00501D24"/>
    <w:rsid w:val="005028E8"/>
    <w:rsid w:val="00502B7E"/>
    <w:rsid w:val="00502DA5"/>
    <w:rsid w:val="0050310C"/>
    <w:rsid w:val="0050356B"/>
    <w:rsid w:val="0050390F"/>
    <w:rsid w:val="00503CCB"/>
    <w:rsid w:val="00504091"/>
    <w:rsid w:val="0050418B"/>
    <w:rsid w:val="0050450B"/>
    <w:rsid w:val="005045AD"/>
    <w:rsid w:val="005046AA"/>
    <w:rsid w:val="00505314"/>
    <w:rsid w:val="00505531"/>
    <w:rsid w:val="005059F6"/>
    <w:rsid w:val="00506056"/>
    <w:rsid w:val="00506D3D"/>
    <w:rsid w:val="005073EE"/>
    <w:rsid w:val="00510334"/>
    <w:rsid w:val="0051077F"/>
    <w:rsid w:val="00510FE4"/>
    <w:rsid w:val="005114B6"/>
    <w:rsid w:val="00511CDE"/>
    <w:rsid w:val="005122B0"/>
    <w:rsid w:val="0051238B"/>
    <w:rsid w:val="005138A7"/>
    <w:rsid w:val="00513EF9"/>
    <w:rsid w:val="0051408B"/>
    <w:rsid w:val="005141E1"/>
    <w:rsid w:val="00514503"/>
    <w:rsid w:val="00514895"/>
    <w:rsid w:val="005161CD"/>
    <w:rsid w:val="005161EB"/>
    <w:rsid w:val="00516280"/>
    <w:rsid w:val="00516334"/>
    <w:rsid w:val="0051676F"/>
    <w:rsid w:val="00516C62"/>
    <w:rsid w:val="00517301"/>
    <w:rsid w:val="00517A01"/>
    <w:rsid w:val="00517B02"/>
    <w:rsid w:val="00517CA1"/>
    <w:rsid w:val="005208F4"/>
    <w:rsid w:val="0052154F"/>
    <w:rsid w:val="00521AE6"/>
    <w:rsid w:val="00522428"/>
    <w:rsid w:val="0052252C"/>
    <w:rsid w:val="005230A4"/>
    <w:rsid w:val="0052336D"/>
    <w:rsid w:val="00523B29"/>
    <w:rsid w:val="0052449C"/>
    <w:rsid w:val="00524640"/>
    <w:rsid w:val="00524773"/>
    <w:rsid w:val="005247AD"/>
    <w:rsid w:val="00524D0D"/>
    <w:rsid w:val="00525183"/>
    <w:rsid w:val="005258D3"/>
    <w:rsid w:val="00525EBA"/>
    <w:rsid w:val="00525F36"/>
    <w:rsid w:val="005260FC"/>
    <w:rsid w:val="0052610A"/>
    <w:rsid w:val="00526152"/>
    <w:rsid w:val="00526C35"/>
    <w:rsid w:val="00526D92"/>
    <w:rsid w:val="00526E73"/>
    <w:rsid w:val="0052798B"/>
    <w:rsid w:val="00527FF4"/>
    <w:rsid w:val="0053023D"/>
    <w:rsid w:val="00530562"/>
    <w:rsid w:val="00530B5D"/>
    <w:rsid w:val="00530E38"/>
    <w:rsid w:val="005317ED"/>
    <w:rsid w:val="0053188F"/>
    <w:rsid w:val="00532180"/>
    <w:rsid w:val="00533FB8"/>
    <w:rsid w:val="00534510"/>
    <w:rsid w:val="0053485A"/>
    <w:rsid w:val="0053516C"/>
    <w:rsid w:val="0053682E"/>
    <w:rsid w:val="00536A07"/>
    <w:rsid w:val="0053788E"/>
    <w:rsid w:val="00537A22"/>
    <w:rsid w:val="00537E54"/>
    <w:rsid w:val="00540FEB"/>
    <w:rsid w:val="005417F3"/>
    <w:rsid w:val="00541DA1"/>
    <w:rsid w:val="0054246F"/>
    <w:rsid w:val="00542929"/>
    <w:rsid w:val="00542C55"/>
    <w:rsid w:val="00543421"/>
    <w:rsid w:val="005448EA"/>
    <w:rsid w:val="0054496F"/>
    <w:rsid w:val="00544EDA"/>
    <w:rsid w:val="00547EF1"/>
    <w:rsid w:val="00550943"/>
    <w:rsid w:val="005516B3"/>
    <w:rsid w:val="005518BF"/>
    <w:rsid w:val="0055225F"/>
    <w:rsid w:val="00552E2D"/>
    <w:rsid w:val="00553468"/>
    <w:rsid w:val="00554D4F"/>
    <w:rsid w:val="00554DC9"/>
    <w:rsid w:val="005550E8"/>
    <w:rsid w:val="0055528E"/>
    <w:rsid w:val="00555963"/>
    <w:rsid w:val="00555F1E"/>
    <w:rsid w:val="005566AE"/>
    <w:rsid w:val="0055684E"/>
    <w:rsid w:val="005568CC"/>
    <w:rsid w:val="00556B91"/>
    <w:rsid w:val="005612A6"/>
    <w:rsid w:val="00561710"/>
    <w:rsid w:val="005618BD"/>
    <w:rsid w:val="00561908"/>
    <w:rsid w:val="0056253E"/>
    <w:rsid w:val="00562A1E"/>
    <w:rsid w:val="00562CCE"/>
    <w:rsid w:val="005631D9"/>
    <w:rsid w:val="00563701"/>
    <w:rsid w:val="00563751"/>
    <w:rsid w:val="00563A70"/>
    <w:rsid w:val="00563AE9"/>
    <w:rsid w:val="005645DC"/>
    <w:rsid w:val="00564732"/>
    <w:rsid w:val="005652BA"/>
    <w:rsid w:val="005659C6"/>
    <w:rsid w:val="00566135"/>
    <w:rsid w:val="005664D6"/>
    <w:rsid w:val="00566D27"/>
    <w:rsid w:val="00567205"/>
    <w:rsid w:val="00567811"/>
    <w:rsid w:val="00567C95"/>
    <w:rsid w:val="00567E93"/>
    <w:rsid w:val="00567EF5"/>
    <w:rsid w:val="005701B7"/>
    <w:rsid w:val="0057155C"/>
    <w:rsid w:val="0057171A"/>
    <w:rsid w:val="00571EAD"/>
    <w:rsid w:val="00572CFC"/>
    <w:rsid w:val="00572F36"/>
    <w:rsid w:val="0057347E"/>
    <w:rsid w:val="00575299"/>
    <w:rsid w:val="00575665"/>
    <w:rsid w:val="0057660C"/>
    <w:rsid w:val="00576753"/>
    <w:rsid w:val="005768CC"/>
    <w:rsid w:val="00577119"/>
    <w:rsid w:val="0057768C"/>
    <w:rsid w:val="005776A0"/>
    <w:rsid w:val="00577981"/>
    <w:rsid w:val="005803C3"/>
    <w:rsid w:val="005809F5"/>
    <w:rsid w:val="00580B2B"/>
    <w:rsid w:val="00580EFA"/>
    <w:rsid w:val="005814C6"/>
    <w:rsid w:val="00582108"/>
    <w:rsid w:val="005824A3"/>
    <w:rsid w:val="005828EB"/>
    <w:rsid w:val="00583C97"/>
    <w:rsid w:val="005844F1"/>
    <w:rsid w:val="00584527"/>
    <w:rsid w:val="00584EBE"/>
    <w:rsid w:val="00586311"/>
    <w:rsid w:val="0058675F"/>
    <w:rsid w:val="00586C4A"/>
    <w:rsid w:val="00586F87"/>
    <w:rsid w:val="00590935"/>
    <w:rsid w:val="00590976"/>
    <w:rsid w:val="00590BD4"/>
    <w:rsid w:val="00590C51"/>
    <w:rsid w:val="00591115"/>
    <w:rsid w:val="00591A19"/>
    <w:rsid w:val="0059201B"/>
    <w:rsid w:val="0059355A"/>
    <w:rsid w:val="00593621"/>
    <w:rsid w:val="00593CC5"/>
    <w:rsid w:val="00594528"/>
    <w:rsid w:val="005949D5"/>
    <w:rsid w:val="00594E1B"/>
    <w:rsid w:val="0059529C"/>
    <w:rsid w:val="005952C4"/>
    <w:rsid w:val="005953CA"/>
    <w:rsid w:val="005958AD"/>
    <w:rsid w:val="0059594A"/>
    <w:rsid w:val="00596E2E"/>
    <w:rsid w:val="00597778"/>
    <w:rsid w:val="005978D6"/>
    <w:rsid w:val="00597CC6"/>
    <w:rsid w:val="005A00DE"/>
    <w:rsid w:val="005A072F"/>
    <w:rsid w:val="005A0B6A"/>
    <w:rsid w:val="005A0BDC"/>
    <w:rsid w:val="005A1F4B"/>
    <w:rsid w:val="005A2626"/>
    <w:rsid w:val="005A3432"/>
    <w:rsid w:val="005A37E3"/>
    <w:rsid w:val="005A3A82"/>
    <w:rsid w:val="005A4EFA"/>
    <w:rsid w:val="005A527B"/>
    <w:rsid w:val="005A5A24"/>
    <w:rsid w:val="005A63E9"/>
    <w:rsid w:val="005A672D"/>
    <w:rsid w:val="005A6C6D"/>
    <w:rsid w:val="005A6CFB"/>
    <w:rsid w:val="005A7561"/>
    <w:rsid w:val="005A75E3"/>
    <w:rsid w:val="005A7916"/>
    <w:rsid w:val="005B07C2"/>
    <w:rsid w:val="005B1276"/>
    <w:rsid w:val="005B1744"/>
    <w:rsid w:val="005B18CE"/>
    <w:rsid w:val="005B1C44"/>
    <w:rsid w:val="005B2147"/>
    <w:rsid w:val="005B2156"/>
    <w:rsid w:val="005B2B0C"/>
    <w:rsid w:val="005B2DE9"/>
    <w:rsid w:val="005B2F17"/>
    <w:rsid w:val="005B33BF"/>
    <w:rsid w:val="005B3770"/>
    <w:rsid w:val="005B3EBB"/>
    <w:rsid w:val="005B3EE9"/>
    <w:rsid w:val="005B43B9"/>
    <w:rsid w:val="005B4C91"/>
    <w:rsid w:val="005B4D90"/>
    <w:rsid w:val="005B5CC0"/>
    <w:rsid w:val="005B6234"/>
    <w:rsid w:val="005B6672"/>
    <w:rsid w:val="005B6910"/>
    <w:rsid w:val="005B6AD1"/>
    <w:rsid w:val="005B6CAB"/>
    <w:rsid w:val="005B6DE5"/>
    <w:rsid w:val="005B7068"/>
    <w:rsid w:val="005B773A"/>
    <w:rsid w:val="005B7FBD"/>
    <w:rsid w:val="005C0BF5"/>
    <w:rsid w:val="005C1087"/>
    <w:rsid w:val="005C1093"/>
    <w:rsid w:val="005C1808"/>
    <w:rsid w:val="005C1C30"/>
    <w:rsid w:val="005C1D92"/>
    <w:rsid w:val="005C27FD"/>
    <w:rsid w:val="005C2A17"/>
    <w:rsid w:val="005C2A8C"/>
    <w:rsid w:val="005C333D"/>
    <w:rsid w:val="005C34B6"/>
    <w:rsid w:val="005C3848"/>
    <w:rsid w:val="005C3D26"/>
    <w:rsid w:val="005C453F"/>
    <w:rsid w:val="005C483B"/>
    <w:rsid w:val="005C4FDC"/>
    <w:rsid w:val="005C54BA"/>
    <w:rsid w:val="005C5ED1"/>
    <w:rsid w:val="005C6810"/>
    <w:rsid w:val="005C79C7"/>
    <w:rsid w:val="005D1A06"/>
    <w:rsid w:val="005D2F66"/>
    <w:rsid w:val="005D3381"/>
    <w:rsid w:val="005D3412"/>
    <w:rsid w:val="005D3415"/>
    <w:rsid w:val="005D3488"/>
    <w:rsid w:val="005D3A92"/>
    <w:rsid w:val="005D3B2C"/>
    <w:rsid w:val="005D3E10"/>
    <w:rsid w:val="005D40B5"/>
    <w:rsid w:val="005D46A1"/>
    <w:rsid w:val="005D49A9"/>
    <w:rsid w:val="005D4A17"/>
    <w:rsid w:val="005D4B40"/>
    <w:rsid w:val="005D4DC2"/>
    <w:rsid w:val="005D4FBA"/>
    <w:rsid w:val="005D5096"/>
    <w:rsid w:val="005D511A"/>
    <w:rsid w:val="005D5392"/>
    <w:rsid w:val="005D633F"/>
    <w:rsid w:val="005D6F5D"/>
    <w:rsid w:val="005D7960"/>
    <w:rsid w:val="005D7C8A"/>
    <w:rsid w:val="005D7D3D"/>
    <w:rsid w:val="005E04CF"/>
    <w:rsid w:val="005E0CE3"/>
    <w:rsid w:val="005E10EB"/>
    <w:rsid w:val="005E1142"/>
    <w:rsid w:val="005E241D"/>
    <w:rsid w:val="005E2C82"/>
    <w:rsid w:val="005E3679"/>
    <w:rsid w:val="005E398D"/>
    <w:rsid w:val="005E466E"/>
    <w:rsid w:val="005E49C9"/>
    <w:rsid w:val="005E515A"/>
    <w:rsid w:val="005E5406"/>
    <w:rsid w:val="005E543B"/>
    <w:rsid w:val="005E6108"/>
    <w:rsid w:val="005E657E"/>
    <w:rsid w:val="005E679E"/>
    <w:rsid w:val="005E691F"/>
    <w:rsid w:val="005E6B71"/>
    <w:rsid w:val="005E6C90"/>
    <w:rsid w:val="005E7329"/>
    <w:rsid w:val="005E7341"/>
    <w:rsid w:val="005E75CF"/>
    <w:rsid w:val="005E7794"/>
    <w:rsid w:val="005E779D"/>
    <w:rsid w:val="005E795E"/>
    <w:rsid w:val="005E7EDD"/>
    <w:rsid w:val="005F0595"/>
    <w:rsid w:val="005F0957"/>
    <w:rsid w:val="005F0F5B"/>
    <w:rsid w:val="005F135E"/>
    <w:rsid w:val="005F194C"/>
    <w:rsid w:val="005F1BFC"/>
    <w:rsid w:val="005F27BA"/>
    <w:rsid w:val="005F27F0"/>
    <w:rsid w:val="005F28CF"/>
    <w:rsid w:val="005F3091"/>
    <w:rsid w:val="005F30B7"/>
    <w:rsid w:val="005F32B6"/>
    <w:rsid w:val="005F39F4"/>
    <w:rsid w:val="005F3B49"/>
    <w:rsid w:val="005F4159"/>
    <w:rsid w:val="005F4998"/>
    <w:rsid w:val="005F561A"/>
    <w:rsid w:val="005F5AC1"/>
    <w:rsid w:val="005F5E5A"/>
    <w:rsid w:val="005F5F8F"/>
    <w:rsid w:val="005F61A4"/>
    <w:rsid w:val="005F62BB"/>
    <w:rsid w:val="005F6F9A"/>
    <w:rsid w:val="005F7DC4"/>
    <w:rsid w:val="005F7E79"/>
    <w:rsid w:val="00600378"/>
    <w:rsid w:val="006006EE"/>
    <w:rsid w:val="00600971"/>
    <w:rsid w:val="00600B86"/>
    <w:rsid w:val="0060147A"/>
    <w:rsid w:val="006016EA"/>
    <w:rsid w:val="00601827"/>
    <w:rsid w:val="00601A87"/>
    <w:rsid w:val="00602239"/>
    <w:rsid w:val="006037B0"/>
    <w:rsid w:val="0060396C"/>
    <w:rsid w:val="00603987"/>
    <w:rsid w:val="0060490E"/>
    <w:rsid w:val="00604D74"/>
    <w:rsid w:val="0060512F"/>
    <w:rsid w:val="006056B2"/>
    <w:rsid w:val="00605CEB"/>
    <w:rsid w:val="00605EF4"/>
    <w:rsid w:val="0060628B"/>
    <w:rsid w:val="006064B9"/>
    <w:rsid w:val="006070C9"/>
    <w:rsid w:val="006076A5"/>
    <w:rsid w:val="00611627"/>
    <w:rsid w:val="00611CAB"/>
    <w:rsid w:val="00611D78"/>
    <w:rsid w:val="00612017"/>
    <w:rsid w:val="0061220A"/>
    <w:rsid w:val="00612EB1"/>
    <w:rsid w:val="00612F0D"/>
    <w:rsid w:val="00612F9F"/>
    <w:rsid w:val="0061313A"/>
    <w:rsid w:val="0061335D"/>
    <w:rsid w:val="006137A8"/>
    <w:rsid w:val="00613F01"/>
    <w:rsid w:val="00614DBF"/>
    <w:rsid w:val="0061655F"/>
    <w:rsid w:val="006165E7"/>
    <w:rsid w:val="00616C89"/>
    <w:rsid w:val="00616F8A"/>
    <w:rsid w:val="00617B13"/>
    <w:rsid w:val="00617B79"/>
    <w:rsid w:val="00617F3F"/>
    <w:rsid w:val="00620241"/>
    <w:rsid w:val="00620C1A"/>
    <w:rsid w:val="00620FAD"/>
    <w:rsid w:val="00621A45"/>
    <w:rsid w:val="00621C64"/>
    <w:rsid w:val="00621E2B"/>
    <w:rsid w:val="0062239B"/>
    <w:rsid w:val="00622415"/>
    <w:rsid w:val="006225B8"/>
    <w:rsid w:val="006226E3"/>
    <w:rsid w:val="00622734"/>
    <w:rsid w:val="006227E3"/>
    <w:rsid w:val="0062397B"/>
    <w:rsid w:val="00623BF2"/>
    <w:rsid w:val="00624017"/>
    <w:rsid w:val="0062445F"/>
    <w:rsid w:val="0062474C"/>
    <w:rsid w:val="00624E54"/>
    <w:rsid w:val="006259D1"/>
    <w:rsid w:val="00626529"/>
    <w:rsid w:val="00626CCD"/>
    <w:rsid w:val="006273B7"/>
    <w:rsid w:val="00630CE3"/>
    <w:rsid w:val="006310DF"/>
    <w:rsid w:val="00631CB0"/>
    <w:rsid w:val="00631D1C"/>
    <w:rsid w:val="00632045"/>
    <w:rsid w:val="00632DBD"/>
    <w:rsid w:val="00632E10"/>
    <w:rsid w:val="00632EA5"/>
    <w:rsid w:val="0063445C"/>
    <w:rsid w:val="006348B2"/>
    <w:rsid w:val="0063496A"/>
    <w:rsid w:val="00635CAD"/>
    <w:rsid w:val="006361D2"/>
    <w:rsid w:val="00636E7F"/>
    <w:rsid w:val="00636E86"/>
    <w:rsid w:val="00637DD8"/>
    <w:rsid w:val="006402A3"/>
    <w:rsid w:val="006407DA"/>
    <w:rsid w:val="0064096F"/>
    <w:rsid w:val="00640B0B"/>
    <w:rsid w:val="00640E5F"/>
    <w:rsid w:val="006418FF"/>
    <w:rsid w:val="0064248E"/>
    <w:rsid w:val="00642533"/>
    <w:rsid w:val="00642535"/>
    <w:rsid w:val="0064360F"/>
    <w:rsid w:val="00643A66"/>
    <w:rsid w:val="00643B34"/>
    <w:rsid w:val="00643C05"/>
    <w:rsid w:val="00643C84"/>
    <w:rsid w:val="00643E42"/>
    <w:rsid w:val="006444EA"/>
    <w:rsid w:val="00644C64"/>
    <w:rsid w:val="00644F5C"/>
    <w:rsid w:val="006450B5"/>
    <w:rsid w:val="0064543A"/>
    <w:rsid w:val="00645918"/>
    <w:rsid w:val="0064599E"/>
    <w:rsid w:val="00647447"/>
    <w:rsid w:val="006474F3"/>
    <w:rsid w:val="00647660"/>
    <w:rsid w:val="0064769C"/>
    <w:rsid w:val="0064772C"/>
    <w:rsid w:val="00647F55"/>
    <w:rsid w:val="00650013"/>
    <w:rsid w:val="00650145"/>
    <w:rsid w:val="006503F5"/>
    <w:rsid w:val="0065060B"/>
    <w:rsid w:val="00651682"/>
    <w:rsid w:val="006526D6"/>
    <w:rsid w:val="006528A4"/>
    <w:rsid w:val="006529F0"/>
    <w:rsid w:val="006534F4"/>
    <w:rsid w:val="00653562"/>
    <w:rsid w:val="00653707"/>
    <w:rsid w:val="00653F75"/>
    <w:rsid w:val="006543BF"/>
    <w:rsid w:val="006546DF"/>
    <w:rsid w:val="006551BC"/>
    <w:rsid w:val="0065535C"/>
    <w:rsid w:val="00656007"/>
    <w:rsid w:val="00656EAE"/>
    <w:rsid w:val="00657AEA"/>
    <w:rsid w:val="00657E11"/>
    <w:rsid w:val="006601DD"/>
    <w:rsid w:val="0066041A"/>
    <w:rsid w:val="006610DD"/>
    <w:rsid w:val="00662ACD"/>
    <w:rsid w:val="00662AD3"/>
    <w:rsid w:val="006636EA"/>
    <w:rsid w:val="006638A4"/>
    <w:rsid w:val="00663955"/>
    <w:rsid w:val="0066426C"/>
    <w:rsid w:val="00664373"/>
    <w:rsid w:val="006645CC"/>
    <w:rsid w:val="0066490D"/>
    <w:rsid w:val="00664987"/>
    <w:rsid w:val="00664C7F"/>
    <w:rsid w:val="0066533B"/>
    <w:rsid w:val="006656E0"/>
    <w:rsid w:val="00665A59"/>
    <w:rsid w:val="00665DAB"/>
    <w:rsid w:val="00665F8D"/>
    <w:rsid w:val="00666052"/>
    <w:rsid w:val="00666A3F"/>
    <w:rsid w:val="00666C70"/>
    <w:rsid w:val="00666F45"/>
    <w:rsid w:val="00666FA7"/>
    <w:rsid w:val="006674CE"/>
    <w:rsid w:val="006676B1"/>
    <w:rsid w:val="00667B20"/>
    <w:rsid w:val="00667B3E"/>
    <w:rsid w:val="00667CE6"/>
    <w:rsid w:val="00670657"/>
    <w:rsid w:val="00670983"/>
    <w:rsid w:val="00670D01"/>
    <w:rsid w:val="00671E6A"/>
    <w:rsid w:val="00672A22"/>
    <w:rsid w:val="00672D18"/>
    <w:rsid w:val="006732AB"/>
    <w:rsid w:val="006735C7"/>
    <w:rsid w:val="006738DD"/>
    <w:rsid w:val="006739C6"/>
    <w:rsid w:val="006744ED"/>
    <w:rsid w:val="0067456F"/>
    <w:rsid w:val="006746CC"/>
    <w:rsid w:val="00674923"/>
    <w:rsid w:val="00674990"/>
    <w:rsid w:val="00674C10"/>
    <w:rsid w:val="00674CCD"/>
    <w:rsid w:val="00674E41"/>
    <w:rsid w:val="00674EAD"/>
    <w:rsid w:val="006750FB"/>
    <w:rsid w:val="0067516A"/>
    <w:rsid w:val="006753E5"/>
    <w:rsid w:val="006759F0"/>
    <w:rsid w:val="00675B6D"/>
    <w:rsid w:val="00675C54"/>
    <w:rsid w:val="00675EF6"/>
    <w:rsid w:val="0067627C"/>
    <w:rsid w:val="00676293"/>
    <w:rsid w:val="00676C8E"/>
    <w:rsid w:val="00676D51"/>
    <w:rsid w:val="006773C5"/>
    <w:rsid w:val="0067783F"/>
    <w:rsid w:val="006778B7"/>
    <w:rsid w:val="00681378"/>
    <w:rsid w:val="00681509"/>
    <w:rsid w:val="0068161C"/>
    <w:rsid w:val="00681889"/>
    <w:rsid w:val="00681D28"/>
    <w:rsid w:val="00681E26"/>
    <w:rsid w:val="00681F37"/>
    <w:rsid w:val="00682A84"/>
    <w:rsid w:val="00682D7A"/>
    <w:rsid w:val="00682F3E"/>
    <w:rsid w:val="006838AF"/>
    <w:rsid w:val="0068413C"/>
    <w:rsid w:val="0068423D"/>
    <w:rsid w:val="00684369"/>
    <w:rsid w:val="0068471B"/>
    <w:rsid w:val="00684B6A"/>
    <w:rsid w:val="00684CD9"/>
    <w:rsid w:val="00684CFF"/>
    <w:rsid w:val="00685124"/>
    <w:rsid w:val="00685BB4"/>
    <w:rsid w:val="00686108"/>
    <w:rsid w:val="00686296"/>
    <w:rsid w:val="006862B8"/>
    <w:rsid w:val="00686673"/>
    <w:rsid w:val="00686A4A"/>
    <w:rsid w:val="00686D8A"/>
    <w:rsid w:val="00687D76"/>
    <w:rsid w:val="00690754"/>
    <w:rsid w:val="00690AD3"/>
    <w:rsid w:val="006911F2"/>
    <w:rsid w:val="006927B3"/>
    <w:rsid w:val="00692AE8"/>
    <w:rsid w:val="00692B30"/>
    <w:rsid w:val="00692E66"/>
    <w:rsid w:val="00693696"/>
    <w:rsid w:val="00694608"/>
    <w:rsid w:val="00694BDF"/>
    <w:rsid w:val="00694FC1"/>
    <w:rsid w:val="006951DF"/>
    <w:rsid w:val="00695445"/>
    <w:rsid w:val="006958A0"/>
    <w:rsid w:val="00695970"/>
    <w:rsid w:val="006960B7"/>
    <w:rsid w:val="00696994"/>
    <w:rsid w:val="006969A8"/>
    <w:rsid w:val="00696C07"/>
    <w:rsid w:val="00697484"/>
    <w:rsid w:val="00697FB6"/>
    <w:rsid w:val="006A0E20"/>
    <w:rsid w:val="006A11B5"/>
    <w:rsid w:val="006A12E9"/>
    <w:rsid w:val="006A13B1"/>
    <w:rsid w:val="006A2815"/>
    <w:rsid w:val="006A34C5"/>
    <w:rsid w:val="006A389A"/>
    <w:rsid w:val="006A3B0C"/>
    <w:rsid w:val="006A3B6C"/>
    <w:rsid w:val="006A3C99"/>
    <w:rsid w:val="006A481B"/>
    <w:rsid w:val="006A4A14"/>
    <w:rsid w:val="006A529D"/>
    <w:rsid w:val="006A5569"/>
    <w:rsid w:val="006A6A7A"/>
    <w:rsid w:val="006A6B8D"/>
    <w:rsid w:val="006A6BB9"/>
    <w:rsid w:val="006A70FF"/>
    <w:rsid w:val="006A73D6"/>
    <w:rsid w:val="006B03DA"/>
    <w:rsid w:val="006B11FC"/>
    <w:rsid w:val="006B172D"/>
    <w:rsid w:val="006B3175"/>
    <w:rsid w:val="006B3249"/>
    <w:rsid w:val="006B342B"/>
    <w:rsid w:val="006B4117"/>
    <w:rsid w:val="006B42AC"/>
    <w:rsid w:val="006B44F6"/>
    <w:rsid w:val="006B4693"/>
    <w:rsid w:val="006B46F5"/>
    <w:rsid w:val="006B48D7"/>
    <w:rsid w:val="006B5083"/>
    <w:rsid w:val="006B5108"/>
    <w:rsid w:val="006B53F2"/>
    <w:rsid w:val="006B5429"/>
    <w:rsid w:val="006B5B43"/>
    <w:rsid w:val="006B5DBC"/>
    <w:rsid w:val="006B6395"/>
    <w:rsid w:val="006B6812"/>
    <w:rsid w:val="006B6978"/>
    <w:rsid w:val="006B7570"/>
    <w:rsid w:val="006B770E"/>
    <w:rsid w:val="006B777E"/>
    <w:rsid w:val="006B7E3A"/>
    <w:rsid w:val="006C016A"/>
    <w:rsid w:val="006C0761"/>
    <w:rsid w:val="006C07B5"/>
    <w:rsid w:val="006C0AD1"/>
    <w:rsid w:val="006C0B1F"/>
    <w:rsid w:val="006C0DE7"/>
    <w:rsid w:val="006C12AD"/>
    <w:rsid w:val="006C1DF2"/>
    <w:rsid w:val="006C1E23"/>
    <w:rsid w:val="006C22AE"/>
    <w:rsid w:val="006C313C"/>
    <w:rsid w:val="006C3741"/>
    <w:rsid w:val="006C38DC"/>
    <w:rsid w:val="006C425F"/>
    <w:rsid w:val="006C470A"/>
    <w:rsid w:val="006C4CB1"/>
    <w:rsid w:val="006C4D53"/>
    <w:rsid w:val="006C6CBB"/>
    <w:rsid w:val="006C77F8"/>
    <w:rsid w:val="006D06C9"/>
    <w:rsid w:val="006D070F"/>
    <w:rsid w:val="006D0763"/>
    <w:rsid w:val="006D09D6"/>
    <w:rsid w:val="006D10EA"/>
    <w:rsid w:val="006D1C1F"/>
    <w:rsid w:val="006D1C7F"/>
    <w:rsid w:val="006D1DA0"/>
    <w:rsid w:val="006D1EE4"/>
    <w:rsid w:val="006D2407"/>
    <w:rsid w:val="006D2F32"/>
    <w:rsid w:val="006D2F8F"/>
    <w:rsid w:val="006D33E4"/>
    <w:rsid w:val="006D379A"/>
    <w:rsid w:val="006D3993"/>
    <w:rsid w:val="006D3FD6"/>
    <w:rsid w:val="006D41C6"/>
    <w:rsid w:val="006D4E9F"/>
    <w:rsid w:val="006D5824"/>
    <w:rsid w:val="006D5DF5"/>
    <w:rsid w:val="006D67B2"/>
    <w:rsid w:val="006D726B"/>
    <w:rsid w:val="006D7A5B"/>
    <w:rsid w:val="006D7CC9"/>
    <w:rsid w:val="006E06EE"/>
    <w:rsid w:val="006E0E04"/>
    <w:rsid w:val="006E0F7C"/>
    <w:rsid w:val="006E0FA0"/>
    <w:rsid w:val="006E143F"/>
    <w:rsid w:val="006E164E"/>
    <w:rsid w:val="006E17C9"/>
    <w:rsid w:val="006E1D12"/>
    <w:rsid w:val="006E201C"/>
    <w:rsid w:val="006E2867"/>
    <w:rsid w:val="006E2ABC"/>
    <w:rsid w:val="006E2FAD"/>
    <w:rsid w:val="006E2FD2"/>
    <w:rsid w:val="006E380E"/>
    <w:rsid w:val="006E3DE2"/>
    <w:rsid w:val="006E3EDC"/>
    <w:rsid w:val="006E3F53"/>
    <w:rsid w:val="006E4719"/>
    <w:rsid w:val="006E4B42"/>
    <w:rsid w:val="006E4D8F"/>
    <w:rsid w:val="006E5A86"/>
    <w:rsid w:val="006E5AAD"/>
    <w:rsid w:val="006E64C5"/>
    <w:rsid w:val="006E66B7"/>
    <w:rsid w:val="006E6C35"/>
    <w:rsid w:val="006E705F"/>
    <w:rsid w:val="006E736E"/>
    <w:rsid w:val="006E73A7"/>
    <w:rsid w:val="006F0D90"/>
    <w:rsid w:val="006F182A"/>
    <w:rsid w:val="006F1BBA"/>
    <w:rsid w:val="006F1FE5"/>
    <w:rsid w:val="006F24BA"/>
    <w:rsid w:val="006F272D"/>
    <w:rsid w:val="006F3340"/>
    <w:rsid w:val="006F46F6"/>
    <w:rsid w:val="006F48F8"/>
    <w:rsid w:val="006F4DC2"/>
    <w:rsid w:val="006F5361"/>
    <w:rsid w:val="006F5855"/>
    <w:rsid w:val="006F587B"/>
    <w:rsid w:val="006F58B9"/>
    <w:rsid w:val="006F65D6"/>
    <w:rsid w:val="006F6C8E"/>
    <w:rsid w:val="006F71A0"/>
    <w:rsid w:val="006F7649"/>
    <w:rsid w:val="007006FF"/>
    <w:rsid w:val="00700D9A"/>
    <w:rsid w:val="00701908"/>
    <w:rsid w:val="00703151"/>
    <w:rsid w:val="007031CA"/>
    <w:rsid w:val="007037CC"/>
    <w:rsid w:val="00703C44"/>
    <w:rsid w:val="0070409E"/>
    <w:rsid w:val="007046D2"/>
    <w:rsid w:val="00704A4C"/>
    <w:rsid w:val="0070516B"/>
    <w:rsid w:val="007054C3"/>
    <w:rsid w:val="0070589D"/>
    <w:rsid w:val="0070591B"/>
    <w:rsid w:val="00705E50"/>
    <w:rsid w:val="00705EAE"/>
    <w:rsid w:val="007076D2"/>
    <w:rsid w:val="007078FE"/>
    <w:rsid w:val="00707A69"/>
    <w:rsid w:val="00707C6B"/>
    <w:rsid w:val="00710038"/>
    <w:rsid w:val="00710249"/>
    <w:rsid w:val="00710362"/>
    <w:rsid w:val="0071090C"/>
    <w:rsid w:val="00710ADF"/>
    <w:rsid w:val="0071153B"/>
    <w:rsid w:val="00711589"/>
    <w:rsid w:val="00711863"/>
    <w:rsid w:val="00711B18"/>
    <w:rsid w:val="00711EE4"/>
    <w:rsid w:val="007125D2"/>
    <w:rsid w:val="0071318D"/>
    <w:rsid w:val="00713DE4"/>
    <w:rsid w:val="00714582"/>
    <w:rsid w:val="00714846"/>
    <w:rsid w:val="00714C7C"/>
    <w:rsid w:val="007159D9"/>
    <w:rsid w:val="00715E5F"/>
    <w:rsid w:val="00716723"/>
    <w:rsid w:val="007167C0"/>
    <w:rsid w:val="0071683C"/>
    <w:rsid w:val="00717123"/>
    <w:rsid w:val="00717187"/>
    <w:rsid w:val="0071749F"/>
    <w:rsid w:val="007175B1"/>
    <w:rsid w:val="00717768"/>
    <w:rsid w:val="007177D4"/>
    <w:rsid w:val="00717F7A"/>
    <w:rsid w:val="0072003F"/>
    <w:rsid w:val="007208D4"/>
    <w:rsid w:val="00720935"/>
    <w:rsid w:val="00721C31"/>
    <w:rsid w:val="00721CD4"/>
    <w:rsid w:val="00721F09"/>
    <w:rsid w:val="00721FDB"/>
    <w:rsid w:val="0072231C"/>
    <w:rsid w:val="00722463"/>
    <w:rsid w:val="007225B0"/>
    <w:rsid w:val="007226B5"/>
    <w:rsid w:val="00722AA7"/>
    <w:rsid w:val="00722FC8"/>
    <w:rsid w:val="007238B3"/>
    <w:rsid w:val="00723AD0"/>
    <w:rsid w:val="00723BDE"/>
    <w:rsid w:val="00724827"/>
    <w:rsid w:val="00724C98"/>
    <w:rsid w:val="00724ED8"/>
    <w:rsid w:val="00725427"/>
    <w:rsid w:val="007258CD"/>
    <w:rsid w:val="0072656E"/>
    <w:rsid w:val="0072661C"/>
    <w:rsid w:val="00726B40"/>
    <w:rsid w:val="00726F4B"/>
    <w:rsid w:val="0072749B"/>
    <w:rsid w:val="00727975"/>
    <w:rsid w:val="00727CA6"/>
    <w:rsid w:val="00727EF8"/>
    <w:rsid w:val="0073081C"/>
    <w:rsid w:val="00730ADE"/>
    <w:rsid w:val="007316E0"/>
    <w:rsid w:val="00731746"/>
    <w:rsid w:val="00731FCA"/>
    <w:rsid w:val="00732A80"/>
    <w:rsid w:val="007330C7"/>
    <w:rsid w:val="00733972"/>
    <w:rsid w:val="00733EBD"/>
    <w:rsid w:val="00734048"/>
    <w:rsid w:val="007342CF"/>
    <w:rsid w:val="00734BC3"/>
    <w:rsid w:val="00734E27"/>
    <w:rsid w:val="00734F7D"/>
    <w:rsid w:val="007351A3"/>
    <w:rsid w:val="007359D6"/>
    <w:rsid w:val="00736081"/>
    <w:rsid w:val="00736F6E"/>
    <w:rsid w:val="007371F3"/>
    <w:rsid w:val="00740601"/>
    <w:rsid w:val="007406AC"/>
    <w:rsid w:val="007409A9"/>
    <w:rsid w:val="00740E34"/>
    <w:rsid w:val="00741781"/>
    <w:rsid w:val="0074195B"/>
    <w:rsid w:val="00741EF4"/>
    <w:rsid w:val="00741F90"/>
    <w:rsid w:val="00741FCE"/>
    <w:rsid w:val="0074215C"/>
    <w:rsid w:val="00743010"/>
    <w:rsid w:val="007430EE"/>
    <w:rsid w:val="00743460"/>
    <w:rsid w:val="00743B16"/>
    <w:rsid w:val="007441AF"/>
    <w:rsid w:val="0074454A"/>
    <w:rsid w:val="00745145"/>
    <w:rsid w:val="007453C0"/>
    <w:rsid w:val="00745842"/>
    <w:rsid w:val="00745889"/>
    <w:rsid w:val="0074705E"/>
    <w:rsid w:val="0074740A"/>
    <w:rsid w:val="00750348"/>
    <w:rsid w:val="007507AC"/>
    <w:rsid w:val="00750AA0"/>
    <w:rsid w:val="00751975"/>
    <w:rsid w:val="00751E7C"/>
    <w:rsid w:val="00752770"/>
    <w:rsid w:val="00752AAA"/>
    <w:rsid w:val="00752D04"/>
    <w:rsid w:val="00753DC0"/>
    <w:rsid w:val="007542AD"/>
    <w:rsid w:val="00754932"/>
    <w:rsid w:val="00755453"/>
    <w:rsid w:val="0075562A"/>
    <w:rsid w:val="007557D7"/>
    <w:rsid w:val="007557FB"/>
    <w:rsid w:val="00755816"/>
    <w:rsid w:val="00755F15"/>
    <w:rsid w:val="00756296"/>
    <w:rsid w:val="00756A80"/>
    <w:rsid w:val="00756FFA"/>
    <w:rsid w:val="0075700F"/>
    <w:rsid w:val="0076017B"/>
    <w:rsid w:val="00760842"/>
    <w:rsid w:val="00760DA1"/>
    <w:rsid w:val="007613B7"/>
    <w:rsid w:val="007617D0"/>
    <w:rsid w:val="007619FF"/>
    <w:rsid w:val="0076216B"/>
    <w:rsid w:val="00762506"/>
    <w:rsid w:val="00763B39"/>
    <w:rsid w:val="00763CED"/>
    <w:rsid w:val="00764B08"/>
    <w:rsid w:val="00764D76"/>
    <w:rsid w:val="00765041"/>
    <w:rsid w:val="00765662"/>
    <w:rsid w:val="00765DD0"/>
    <w:rsid w:val="00767A7B"/>
    <w:rsid w:val="00767F07"/>
    <w:rsid w:val="00770710"/>
    <w:rsid w:val="00770A95"/>
    <w:rsid w:val="00770B09"/>
    <w:rsid w:val="00771E1D"/>
    <w:rsid w:val="007723A1"/>
    <w:rsid w:val="007725B2"/>
    <w:rsid w:val="00773DAD"/>
    <w:rsid w:val="00773DD6"/>
    <w:rsid w:val="0077444C"/>
    <w:rsid w:val="00774526"/>
    <w:rsid w:val="00774672"/>
    <w:rsid w:val="00774B03"/>
    <w:rsid w:val="00774D25"/>
    <w:rsid w:val="00774E0E"/>
    <w:rsid w:val="00774F05"/>
    <w:rsid w:val="00775907"/>
    <w:rsid w:val="00775BA1"/>
    <w:rsid w:val="00775C69"/>
    <w:rsid w:val="00775F21"/>
    <w:rsid w:val="00775FE5"/>
    <w:rsid w:val="00776378"/>
    <w:rsid w:val="0077653A"/>
    <w:rsid w:val="00776898"/>
    <w:rsid w:val="00776935"/>
    <w:rsid w:val="00780305"/>
    <w:rsid w:val="00780705"/>
    <w:rsid w:val="00780940"/>
    <w:rsid w:val="007809BE"/>
    <w:rsid w:val="00780B23"/>
    <w:rsid w:val="0078102C"/>
    <w:rsid w:val="00781C75"/>
    <w:rsid w:val="0078317D"/>
    <w:rsid w:val="00783303"/>
    <w:rsid w:val="00783E7D"/>
    <w:rsid w:val="00784A45"/>
    <w:rsid w:val="00784AB4"/>
    <w:rsid w:val="00785A17"/>
    <w:rsid w:val="00785E0C"/>
    <w:rsid w:val="0078632D"/>
    <w:rsid w:val="00786BBC"/>
    <w:rsid w:val="00786BE2"/>
    <w:rsid w:val="00786D10"/>
    <w:rsid w:val="0078705B"/>
    <w:rsid w:val="007870E7"/>
    <w:rsid w:val="0078728B"/>
    <w:rsid w:val="00787429"/>
    <w:rsid w:val="00787619"/>
    <w:rsid w:val="0078774D"/>
    <w:rsid w:val="00787D7F"/>
    <w:rsid w:val="0079038E"/>
    <w:rsid w:val="0079060E"/>
    <w:rsid w:val="0079098B"/>
    <w:rsid w:val="00791395"/>
    <w:rsid w:val="007913D7"/>
    <w:rsid w:val="007914AB"/>
    <w:rsid w:val="007917AE"/>
    <w:rsid w:val="00791E9D"/>
    <w:rsid w:val="00793179"/>
    <w:rsid w:val="0079317F"/>
    <w:rsid w:val="0079388A"/>
    <w:rsid w:val="00793CD0"/>
    <w:rsid w:val="00793CF2"/>
    <w:rsid w:val="00794812"/>
    <w:rsid w:val="007948AB"/>
    <w:rsid w:val="00794CF6"/>
    <w:rsid w:val="00794E84"/>
    <w:rsid w:val="00794FB0"/>
    <w:rsid w:val="0079598F"/>
    <w:rsid w:val="00795B17"/>
    <w:rsid w:val="00795E0A"/>
    <w:rsid w:val="00796349"/>
    <w:rsid w:val="0079643C"/>
    <w:rsid w:val="00796839"/>
    <w:rsid w:val="00796E11"/>
    <w:rsid w:val="0079797D"/>
    <w:rsid w:val="00797988"/>
    <w:rsid w:val="007979C1"/>
    <w:rsid w:val="00797B8A"/>
    <w:rsid w:val="00797D31"/>
    <w:rsid w:val="007A0062"/>
    <w:rsid w:val="007A02F4"/>
    <w:rsid w:val="007A0FF3"/>
    <w:rsid w:val="007A1377"/>
    <w:rsid w:val="007A13BE"/>
    <w:rsid w:val="007A146C"/>
    <w:rsid w:val="007A1834"/>
    <w:rsid w:val="007A18C5"/>
    <w:rsid w:val="007A22D4"/>
    <w:rsid w:val="007A27E2"/>
    <w:rsid w:val="007A2930"/>
    <w:rsid w:val="007A30E1"/>
    <w:rsid w:val="007A3129"/>
    <w:rsid w:val="007A31A0"/>
    <w:rsid w:val="007A32A6"/>
    <w:rsid w:val="007A356D"/>
    <w:rsid w:val="007A3604"/>
    <w:rsid w:val="007A3B94"/>
    <w:rsid w:val="007A3E68"/>
    <w:rsid w:val="007A400D"/>
    <w:rsid w:val="007A46F6"/>
    <w:rsid w:val="007A4A96"/>
    <w:rsid w:val="007A60F9"/>
    <w:rsid w:val="007A7338"/>
    <w:rsid w:val="007A73AA"/>
    <w:rsid w:val="007A745F"/>
    <w:rsid w:val="007A7FCB"/>
    <w:rsid w:val="007B0063"/>
    <w:rsid w:val="007B00DE"/>
    <w:rsid w:val="007B040B"/>
    <w:rsid w:val="007B07D5"/>
    <w:rsid w:val="007B115E"/>
    <w:rsid w:val="007B1183"/>
    <w:rsid w:val="007B1970"/>
    <w:rsid w:val="007B1BE6"/>
    <w:rsid w:val="007B1E3A"/>
    <w:rsid w:val="007B2650"/>
    <w:rsid w:val="007B2B81"/>
    <w:rsid w:val="007B2E1E"/>
    <w:rsid w:val="007B3DA5"/>
    <w:rsid w:val="007B40C1"/>
    <w:rsid w:val="007B4327"/>
    <w:rsid w:val="007B4BFD"/>
    <w:rsid w:val="007B4D7D"/>
    <w:rsid w:val="007B5097"/>
    <w:rsid w:val="007B5274"/>
    <w:rsid w:val="007B553F"/>
    <w:rsid w:val="007B5B9A"/>
    <w:rsid w:val="007B61E0"/>
    <w:rsid w:val="007B642C"/>
    <w:rsid w:val="007B686A"/>
    <w:rsid w:val="007B6C3D"/>
    <w:rsid w:val="007B746F"/>
    <w:rsid w:val="007B79E8"/>
    <w:rsid w:val="007B7A13"/>
    <w:rsid w:val="007B7C27"/>
    <w:rsid w:val="007B7FF8"/>
    <w:rsid w:val="007C0A6C"/>
    <w:rsid w:val="007C0F10"/>
    <w:rsid w:val="007C1901"/>
    <w:rsid w:val="007C1EDB"/>
    <w:rsid w:val="007C200B"/>
    <w:rsid w:val="007C260B"/>
    <w:rsid w:val="007C2A89"/>
    <w:rsid w:val="007C3944"/>
    <w:rsid w:val="007C3CEA"/>
    <w:rsid w:val="007C46E2"/>
    <w:rsid w:val="007C4917"/>
    <w:rsid w:val="007C4A85"/>
    <w:rsid w:val="007C4D7D"/>
    <w:rsid w:val="007C4FF4"/>
    <w:rsid w:val="007C5231"/>
    <w:rsid w:val="007C60FC"/>
    <w:rsid w:val="007C6160"/>
    <w:rsid w:val="007C78DF"/>
    <w:rsid w:val="007C7951"/>
    <w:rsid w:val="007C79A0"/>
    <w:rsid w:val="007C7E8C"/>
    <w:rsid w:val="007D03BB"/>
    <w:rsid w:val="007D0910"/>
    <w:rsid w:val="007D0EB8"/>
    <w:rsid w:val="007D0F35"/>
    <w:rsid w:val="007D1C60"/>
    <w:rsid w:val="007D283B"/>
    <w:rsid w:val="007D2CDE"/>
    <w:rsid w:val="007D36FA"/>
    <w:rsid w:val="007D3BFA"/>
    <w:rsid w:val="007D430E"/>
    <w:rsid w:val="007D4573"/>
    <w:rsid w:val="007D46AF"/>
    <w:rsid w:val="007D4A28"/>
    <w:rsid w:val="007D507C"/>
    <w:rsid w:val="007D5905"/>
    <w:rsid w:val="007D5F5B"/>
    <w:rsid w:val="007D62E4"/>
    <w:rsid w:val="007D6696"/>
    <w:rsid w:val="007D713A"/>
    <w:rsid w:val="007D7C61"/>
    <w:rsid w:val="007E05F2"/>
    <w:rsid w:val="007E071B"/>
    <w:rsid w:val="007E07DE"/>
    <w:rsid w:val="007E0FD3"/>
    <w:rsid w:val="007E1041"/>
    <w:rsid w:val="007E1296"/>
    <w:rsid w:val="007E1887"/>
    <w:rsid w:val="007E1FA3"/>
    <w:rsid w:val="007E285F"/>
    <w:rsid w:val="007E2AE6"/>
    <w:rsid w:val="007E2C4A"/>
    <w:rsid w:val="007E3051"/>
    <w:rsid w:val="007E41AF"/>
    <w:rsid w:val="007E4471"/>
    <w:rsid w:val="007E4F0F"/>
    <w:rsid w:val="007E500A"/>
    <w:rsid w:val="007E5EF0"/>
    <w:rsid w:val="007E5F13"/>
    <w:rsid w:val="007E6418"/>
    <w:rsid w:val="007E6552"/>
    <w:rsid w:val="007E6D8F"/>
    <w:rsid w:val="007E7603"/>
    <w:rsid w:val="007E7763"/>
    <w:rsid w:val="007E7871"/>
    <w:rsid w:val="007E7BF3"/>
    <w:rsid w:val="007F01D3"/>
    <w:rsid w:val="007F0655"/>
    <w:rsid w:val="007F067E"/>
    <w:rsid w:val="007F075D"/>
    <w:rsid w:val="007F08CA"/>
    <w:rsid w:val="007F0E00"/>
    <w:rsid w:val="007F0FEA"/>
    <w:rsid w:val="007F1677"/>
    <w:rsid w:val="007F1B08"/>
    <w:rsid w:val="007F2270"/>
    <w:rsid w:val="007F22CF"/>
    <w:rsid w:val="007F22F6"/>
    <w:rsid w:val="007F2841"/>
    <w:rsid w:val="007F2A84"/>
    <w:rsid w:val="007F2CF1"/>
    <w:rsid w:val="007F2F8D"/>
    <w:rsid w:val="007F318D"/>
    <w:rsid w:val="007F3525"/>
    <w:rsid w:val="007F3569"/>
    <w:rsid w:val="007F3576"/>
    <w:rsid w:val="007F37D4"/>
    <w:rsid w:val="007F386E"/>
    <w:rsid w:val="007F39D9"/>
    <w:rsid w:val="007F3CDF"/>
    <w:rsid w:val="007F4062"/>
    <w:rsid w:val="007F40F2"/>
    <w:rsid w:val="007F4139"/>
    <w:rsid w:val="007F415A"/>
    <w:rsid w:val="007F420C"/>
    <w:rsid w:val="007F435C"/>
    <w:rsid w:val="007F4552"/>
    <w:rsid w:val="007F4636"/>
    <w:rsid w:val="007F4CBA"/>
    <w:rsid w:val="007F4D2E"/>
    <w:rsid w:val="007F569F"/>
    <w:rsid w:val="007F572F"/>
    <w:rsid w:val="007F63A1"/>
    <w:rsid w:val="007F6401"/>
    <w:rsid w:val="007F7071"/>
    <w:rsid w:val="007F7134"/>
    <w:rsid w:val="007F7928"/>
    <w:rsid w:val="007F7E53"/>
    <w:rsid w:val="007F7F8F"/>
    <w:rsid w:val="0080012E"/>
    <w:rsid w:val="00800D2D"/>
    <w:rsid w:val="0080114A"/>
    <w:rsid w:val="00801999"/>
    <w:rsid w:val="00801F71"/>
    <w:rsid w:val="0080238D"/>
    <w:rsid w:val="008027B0"/>
    <w:rsid w:val="008028A0"/>
    <w:rsid w:val="0080293A"/>
    <w:rsid w:val="00802BC7"/>
    <w:rsid w:val="008030A0"/>
    <w:rsid w:val="00803798"/>
    <w:rsid w:val="00804549"/>
    <w:rsid w:val="00804671"/>
    <w:rsid w:val="00804809"/>
    <w:rsid w:val="00805046"/>
    <w:rsid w:val="008058AE"/>
    <w:rsid w:val="00805A64"/>
    <w:rsid w:val="00806335"/>
    <w:rsid w:val="00806513"/>
    <w:rsid w:val="008069C7"/>
    <w:rsid w:val="00806BEF"/>
    <w:rsid w:val="00807791"/>
    <w:rsid w:val="00807A5C"/>
    <w:rsid w:val="008109BF"/>
    <w:rsid w:val="00810A55"/>
    <w:rsid w:val="00811C58"/>
    <w:rsid w:val="00812B78"/>
    <w:rsid w:val="00812E82"/>
    <w:rsid w:val="00812F86"/>
    <w:rsid w:val="00813135"/>
    <w:rsid w:val="00813233"/>
    <w:rsid w:val="008135F1"/>
    <w:rsid w:val="00813846"/>
    <w:rsid w:val="00813C4F"/>
    <w:rsid w:val="008146CF"/>
    <w:rsid w:val="00814A5D"/>
    <w:rsid w:val="00814DCB"/>
    <w:rsid w:val="00815040"/>
    <w:rsid w:val="008151A9"/>
    <w:rsid w:val="008153AA"/>
    <w:rsid w:val="00815514"/>
    <w:rsid w:val="008159A0"/>
    <w:rsid w:val="00815E7F"/>
    <w:rsid w:val="00816DB5"/>
    <w:rsid w:val="0081761E"/>
    <w:rsid w:val="00817DB3"/>
    <w:rsid w:val="00817E2E"/>
    <w:rsid w:val="00817FB4"/>
    <w:rsid w:val="0082062F"/>
    <w:rsid w:val="00821A42"/>
    <w:rsid w:val="00821DD8"/>
    <w:rsid w:val="00821E32"/>
    <w:rsid w:val="00821FC2"/>
    <w:rsid w:val="00822396"/>
    <w:rsid w:val="008223D1"/>
    <w:rsid w:val="00822FDB"/>
    <w:rsid w:val="008235B1"/>
    <w:rsid w:val="00823AC2"/>
    <w:rsid w:val="00823C5A"/>
    <w:rsid w:val="00823EDD"/>
    <w:rsid w:val="008241BE"/>
    <w:rsid w:val="00824472"/>
    <w:rsid w:val="0082456C"/>
    <w:rsid w:val="008245E2"/>
    <w:rsid w:val="00824702"/>
    <w:rsid w:val="008251A2"/>
    <w:rsid w:val="0082547D"/>
    <w:rsid w:val="0082622A"/>
    <w:rsid w:val="0082634B"/>
    <w:rsid w:val="008266DB"/>
    <w:rsid w:val="00826932"/>
    <w:rsid w:val="0082693F"/>
    <w:rsid w:val="008275AD"/>
    <w:rsid w:val="00827A1A"/>
    <w:rsid w:val="00830087"/>
    <w:rsid w:val="00831139"/>
    <w:rsid w:val="008315B2"/>
    <w:rsid w:val="00831D37"/>
    <w:rsid w:val="00831D47"/>
    <w:rsid w:val="008322FB"/>
    <w:rsid w:val="00832515"/>
    <w:rsid w:val="00832FBA"/>
    <w:rsid w:val="00832FF4"/>
    <w:rsid w:val="00833133"/>
    <w:rsid w:val="008333F8"/>
    <w:rsid w:val="00833A60"/>
    <w:rsid w:val="00833FE7"/>
    <w:rsid w:val="0083443E"/>
    <w:rsid w:val="00834730"/>
    <w:rsid w:val="008347B9"/>
    <w:rsid w:val="00834890"/>
    <w:rsid w:val="00834E2D"/>
    <w:rsid w:val="00835203"/>
    <w:rsid w:val="008353E5"/>
    <w:rsid w:val="008354E5"/>
    <w:rsid w:val="00835705"/>
    <w:rsid w:val="008361B6"/>
    <w:rsid w:val="00836907"/>
    <w:rsid w:val="0083690A"/>
    <w:rsid w:val="00836F0D"/>
    <w:rsid w:val="00836F86"/>
    <w:rsid w:val="008371C4"/>
    <w:rsid w:val="00837D13"/>
    <w:rsid w:val="00837EA9"/>
    <w:rsid w:val="008403AA"/>
    <w:rsid w:val="008417F9"/>
    <w:rsid w:val="00841907"/>
    <w:rsid w:val="00841BD4"/>
    <w:rsid w:val="00841F0E"/>
    <w:rsid w:val="0084221B"/>
    <w:rsid w:val="00842654"/>
    <w:rsid w:val="008426E9"/>
    <w:rsid w:val="008429B1"/>
    <w:rsid w:val="00842A25"/>
    <w:rsid w:val="00843AEB"/>
    <w:rsid w:val="00843DD9"/>
    <w:rsid w:val="00845562"/>
    <w:rsid w:val="0084597D"/>
    <w:rsid w:val="0084623A"/>
    <w:rsid w:val="008469F6"/>
    <w:rsid w:val="00847297"/>
    <w:rsid w:val="00847691"/>
    <w:rsid w:val="00847763"/>
    <w:rsid w:val="00847A22"/>
    <w:rsid w:val="008500BF"/>
    <w:rsid w:val="00850A40"/>
    <w:rsid w:val="00850AA3"/>
    <w:rsid w:val="00850BBE"/>
    <w:rsid w:val="00850F26"/>
    <w:rsid w:val="00851680"/>
    <w:rsid w:val="00851937"/>
    <w:rsid w:val="00851A56"/>
    <w:rsid w:val="00852A52"/>
    <w:rsid w:val="00852D8D"/>
    <w:rsid w:val="00853863"/>
    <w:rsid w:val="00853885"/>
    <w:rsid w:val="008538B0"/>
    <w:rsid w:val="008540E7"/>
    <w:rsid w:val="008547BE"/>
    <w:rsid w:val="00854B82"/>
    <w:rsid w:val="008553C7"/>
    <w:rsid w:val="00855DBC"/>
    <w:rsid w:val="008567EE"/>
    <w:rsid w:val="00856E3B"/>
    <w:rsid w:val="00857700"/>
    <w:rsid w:val="008577B6"/>
    <w:rsid w:val="00857921"/>
    <w:rsid w:val="00857A25"/>
    <w:rsid w:val="00857D9F"/>
    <w:rsid w:val="00860320"/>
    <w:rsid w:val="00860B5A"/>
    <w:rsid w:val="00860D10"/>
    <w:rsid w:val="00861136"/>
    <w:rsid w:val="00861152"/>
    <w:rsid w:val="0086161B"/>
    <w:rsid w:val="008617DC"/>
    <w:rsid w:val="00861D78"/>
    <w:rsid w:val="00862196"/>
    <w:rsid w:val="00862B1E"/>
    <w:rsid w:val="00862D12"/>
    <w:rsid w:val="00863094"/>
    <w:rsid w:val="008630C1"/>
    <w:rsid w:val="0086334F"/>
    <w:rsid w:val="00863781"/>
    <w:rsid w:val="00864043"/>
    <w:rsid w:val="008640F3"/>
    <w:rsid w:val="008648CB"/>
    <w:rsid w:val="00864C4F"/>
    <w:rsid w:val="00865239"/>
    <w:rsid w:val="00865786"/>
    <w:rsid w:val="00865991"/>
    <w:rsid w:val="00867020"/>
    <w:rsid w:val="00867604"/>
    <w:rsid w:val="0086765C"/>
    <w:rsid w:val="0087048F"/>
    <w:rsid w:val="00870754"/>
    <w:rsid w:val="008708BD"/>
    <w:rsid w:val="00870C8D"/>
    <w:rsid w:val="00870E01"/>
    <w:rsid w:val="008713CE"/>
    <w:rsid w:val="0087143D"/>
    <w:rsid w:val="008717A3"/>
    <w:rsid w:val="0087229C"/>
    <w:rsid w:val="008726BD"/>
    <w:rsid w:val="00872700"/>
    <w:rsid w:val="0087280A"/>
    <w:rsid w:val="00872972"/>
    <w:rsid w:val="00872A4D"/>
    <w:rsid w:val="00872B04"/>
    <w:rsid w:val="008733D6"/>
    <w:rsid w:val="008736B4"/>
    <w:rsid w:val="00873FFA"/>
    <w:rsid w:val="00874073"/>
    <w:rsid w:val="008750EB"/>
    <w:rsid w:val="008760B9"/>
    <w:rsid w:val="00876318"/>
    <w:rsid w:val="0087664B"/>
    <w:rsid w:val="00877AC2"/>
    <w:rsid w:val="00877D00"/>
    <w:rsid w:val="00880633"/>
    <w:rsid w:val="008808B1"/>
    <w:rsid w:val="00880B63"/>
    <w:rsid w:val="00881124"/>
    <w:rsid w:val="008811AF"/>
    <w:rsid w:val="00881DFD"/>
    <w:rsid w:val="00882219"/>
    <w:rsid w:val="00882343"/>
    <w:rsid w:val="008826EF"/>
    <w:rsid w:val="00882F9F"/>
    <w:rsid w:val="00883A17"/>
    <w:rsid w:val="00883E5E"/>
    <w:rsid w:val="00883E77"/>
    <w:rsid w:val="008849FE"/>
    <w:rsid w:val="00884B3C"/>
    <w:rsid w:val="00884B47"/>
    <w:rsid w:val="00884B93"/>
    <w:rsid w:val="00884F2C"/>
    <w:rsid w:val="00885388"/>
    <w:rsid w:val="0088540C"/>
    <w:rsid w:val="00885448"/>
    <w:rsid w:val="008854AC"/>
    <w:rsid w:val="00885794"/>
    <w:rsid w:val="00885DC8"/>
    <w:rsid w:val="008863C0"/>
    <w:rsid w:val="008869BB"/>
    <w:rsid w:val="008878DA"/>
    <w:rsid w:val="008900BA"/>
    <w:rsid w:val="00890909"/>
    <w:rsid w:val="008910CB"/>
    <w:rsid w:val="008912E3"/>
    <w:rsid w:val="0089136A"/>
    <w:rsid w:val="00891383"/>
    <w:rsid w:val="00891412"/>
    <w:rsid w:val="00891469"/>
    <w:rsid w:val="008918A3"/>
    <w:rsid w:val="00891991"/>
    <w:rsid w:val="00891C97"/>
    <w:rsid w:val="00892036"/>
    <w:rsid w:val="00892ADD"/>
    <w:rsid w:val="00892E02"/>
    <w:rsid w:val="00893436"/>
    <w:rsid w:val="008936C4"/>
    <w:rsid w:val="00894749"/>
    <w:rsid w:val="008957B5"/>
    <w:rsid w:val="00895869"/>
    <w:rsid w:val="0089594D"/>
    <w:rsid w:val="0089598D"/>
    <w:rsid w:val="00895CC1"/>
    <w:rsid w:val="00896414"/>
    <w:rsid w:val="00896437"/>
    <w:rsid w:val="008964A6"/>
    <w:rsid w:val="008967C1"/>
    <w:rsid w:val="00896DE5"/>
    <w:rsid w:val="008974CD"/>
    <w:rsid w:val="00897503"/>
    <w:rsid w:val="00897E02"/>
    <w:rsid w:val="008A00C2"/>
    <w:rsid w:val="008A0A8B"/>
    <w:rsid w:val="008A0D64"/>
    <w:rsid w:val="008A0FE8"/>
    <w:rsid w:val="008A0FEE"/>
    <w:rsid w:val="008A1673"/>
    <w:rsid w:val="008A16CE"/>
    <w:rsid w:val="008A1874"/>
    <w:rsid w:val="008A2901"/>
    <w:rsid w:val="008A2E69"/>
    <w:rsid w:val="008A33AA"/>
    <w:rsid w:val="008A346B"/>
    <w:rsid w:val="008A396B"/>
    <w:rsid w:val="008A39B8"/>
    <w:rsid w:val="008A43ED"/>
    <w:rsid w:val="008A4AFD"/>
    <w:rsid w:val="008A4F8E"/>
    <w:rsid w:val="008A55BB"/>
    <w:rsid w:val="008A55E1"/>
    <w:rsid w:val="008A5C51"/>
    <w:rsid w:val="008A6B59"/>
    <w:rsid w:val="008A6D49"/>
    <w:rsid w:val="008A7151"/>
    <w:rsid w:val="008A7F55"/>
    <w:rsid w:val="008B0942"/>
    <w:rsid w:val="008B0952"/>
    <w:rsid w:val="008B0966"/>
    <w:rsid w:val="008B0A71"/>
    <w:rsid w:val="008B1306"/>
    <w:rsid w:val="008B15A0"/>
    <w:rsid w:val="008B1B3D"/>
    <w:rsid w:val="008B23A7"/>
    <w:rsid w:val="008B2420"/>
    <w:rsid w:val="008B2707"/>
    <w:rsid w:val="008B28D8"/>
    <w:rsid w:val="008B340B"/>
    <w:rsid w:val="008B3FE9"/>
    <w:rsid w:val="008B43B1"/>
    <w:rsid w:val="008B453F"/>
    <w:rsid w:val="008B473F"/>
    <w:rsid w:val="008B4916"/>
    <w:rsid w:val="008B4982"/>
    <w:rsid w:val="008B56A2"/>
    <w:rsid w:val="008B5E47"/>
    <w:rsid w:val="008B5F2C"/>
    <w:rsid w:val="008B60A1"/>
    <w:rsid w:val="008B76AF"/>
    <w:rsid w:val="008B7775"/>
    <w:rsid w:val="008B7961"/>
    <w:rsid w:val="008B7E6E"/>
    <w:rsid w:val="008C0522"/>
    <w:rsid w:val="008C0DD8"/>
    <w:rsid w:val="008C15A0"/>
    <w:rsid w:val="008C15D1"/>
    <w:rsid w:val="008C19A3"/>
    <w:rsid w:val="008C1BF2"/>
    <w:rsid w:val="008C1F2F"/>
    <w:rsid w:val="008C391D"/>
    <w:rsid w:val="008C3E35"/>
    <w:rsid w:val="008C3E36"/>
    <w:rsid w:val="008C4468"/>
    <w:rsid w:val="008C518B"/>
    <w:rsid w:val="008C5BDE"/>
    <w:rsid w:val="008C5EE7"/>
    <w:rsid w:val="008C604A"/>
    <w:rsid w:val="008C6215"/>
    <w:rsid w:val="008C6917"/>
    <w:rsid w:val="008C6F86"/>
    <w:rsid w:val="008C72EA"/>
    <w:rsid w:val="008C769C"/>
    <w:rsid w:val="008C7C9B"/>
    <w:rsid w:val="008D0888"/>
    <w:rsid w:val="008D0938"/>
    <w:rsid w:val="008D0A1F"/>
    <w:rsid w:val="008D15C9"/>
    <w:rsid w:val="008D15FA"/>
    <w:rsid w:val="008D1BD5"/>
    <w:rsid w:val="008D339C"/>
    <w:rsid w:val="008D347D"/>
    <w:rsid w:val="008D361D"/>
    <w:rsid w:val="008D469E"/>
    <w:rsid w:val="008D4762"/>
    <w:rsid w:val="008D4850"/>
    <w:rsid w:val="008D4995"/>
    <w:rsid w:val="008D4F81"/>
    <w:rsid w:val="008D52C8"/>
    <w:rsid w:val="008D5985"/>
    <w:rsid w:val="008D59F1"/>
    <w:rsid w:val="008D5CAF"/>
    <w:rsid w:val="008D5D7E"/>
    <w:rsid w:val="008D64D5"/>
    <w:rsid w:val="008D66A1"/>
    <w:rsid w:val="008D6936"/>
    <w:rsid w:val="008D70C7"/>
    <w:rsid w:val="008D7EEC"/>
    <w:rsid w:val="008E0736"/>
    <w:rsid w:val="008E0980"/>
    <w:rsid w:val="008E0D1A"/>
    <w:rsid w:val="008E20F4"/>
    <w:rsid w:val="008E274C"/>
    <w:rsid w:val="008E2817"/>
    <w:rsid w:val="008E2CA3"/>
    <w:rsid w:val="008E2FC7"/>
    <w:rsid w:val="008E3E89"/>
    <w:rsid w:val="008E4B10"/>
    <w:rsid w:val="008E5072"/>
    <w:rsid w:val="008E51F6"/>
    <w:rsid w:val="008E6575"/>
    <w:rsid w:val="008E6DD4"/>
    <w:rsid w:val="008E76C4"/>
    <w:rsid w:val="008F01D0"/>
    <w:rsid w:val="008F04BD"/>
    <w:rsid w:val="008F0999"/>
    <w:rsid w:val="008F0AD5"/>
    <w:rsid w:val="008F10F3"/>
    <w:rsid w:val="008F131C"/>
    <w:rsid w:val="008F1691"/>
    <w:rsid w:val="008F26B6"/>
    <w:rsid w:val="008F26E9"/>
    <w:rsid w:val="008F2942"/>
    <w:rsid w:val="008F3CDE"/>
    <w:rsid w:val="008F3DB9"/>
    <w:rsid w:val="008F3E7D"/>
    <w:rsid w:val="008F46FF"/>
    <w:rsid w:val="008F4A9F"/>
    <w:rsid w:val="008F5567"/>
    <w:rsid w:val="008F55CB"/>
    <w:rsid w:val="008F59D9"/>
    <w:rsid w:val="008F629B"/>
    <w:rsid w:val="008F6E67"/>
    <w:rsid w:val="008F75F0"/>
    <w:rsid w:val="00900254"/>
    <w:rsid w:val="009005F8"/>
    <w:rsid w:val="00900840"/>
    <w:rsid w:val="00901C78"/>
    <w:rsid w:val="00901E40"/>
    <w:rsid w:val="009021AB"/>
    <w:rsid w:val="00902402"/>
    <w:rsid w:val="0090243D"/>
    <w:rsid w:val="0090298C"/>
    <w:rsid w:val="00902CB9"/>
    <w:rsid w:val="00902DCE"/>
    <w:rsid w:val="0090365F"/>
    <w:rsid w:val="00903790"/>
    <w:rsid w:val="009038A8"/>
    <w:rsid w:val="00904FB0"/>
    <w:rsid w:val="009063C5"/>
    <w:rsid w:val="009066D3"/>
    <w:rsid w:val="00906A52"/>
    <w:rsid w:val="00906E7C"/>
    <w:rsid w:val="00906F17"/>
    <w:rsid w:val="009108F4"/>
    <w:rsid w:val="00911DDD"/>
    <w:rsid w:val="0091232C"/>
    <w:rsid w:val="0091276B"/>
    <w:rsid w:val="009127FB"/>
    <w:rsid w:val="00912BE5"/>
    <w:rsid w:val="00912E02"/>
    <w:rsid w:val="00912EDD"/>
    <w:rsid w:val="00913054"/>
    <w:rsid w:val="009139C3"/>
    <w:rsid w:val="00913D1F"/>
    <w:rsid w:val="009140A5"/>
    <w:rsid w:val="009141C1"/>
    <w:rsid w:val="009142E6"/>
    <w:rsid w:val="00914AEE"/>
    <w:rsid w:val="00914C13"/>
    <w:rsid w:val="00915096"/>
    <w:rsid w:val="0091521C"/>
    <w:rsid w:val="00915632"/>
    <w:rsid w:val="009157EA"/>
    <w:rsid w:val="009161FE"/>
    <w:rsid w:val="009173B1"/>
    <w:rsid w:val="009173F8"/>
    <w:rsid w:val="0091770A"/>
    <w:rsid w:val="00917CB3"/>
    <w:rsid w:val="009202B0"/>
    <w:rsid w:val="009204D5"/>
    <w:rsid w:val="009205E5"/>
    <w:rsid w:val="00920877"/>
    <w:rsid w:val="00921159"/>
    <w:rsid w:val="00921356"/>
    <w:rsid w:val="009215D9"/>
    <w:rsid w:val="009215DB"/>
    <w:rsid w:val="00921759"/>
    <w:rsid w:val="00921770"/>
    <w:rsid w:val="00921974"/>
    <w:rsid w:val="00921B94"/>
    <w:rsid w:val="009228AE"/>
    <w:rsid w:val="00922BDC"/>
    <w:rsid w:val="009230C9"/>
    <w:rsid w:val="009238E5"/>
    <w:rsid w:val="00923BB4"/>
    <w:rsid w:val="00924170"/>
    <w:rsid w:val="00924F36"/>
    <w:rsid w:val="00925022"/>
    <w:rsid w:val="00925168"/>
    <w:rsid w:val="0092519A"/>
    <w:rsid w:val="009256CD"/>
    <w:rsid w:val="00925B74"/>
    <w:rsid w:val="00926491"/>
    <w:rsid w:val="009270C9"/>
    <w:rsid w:val="00927475"/>
    <w:rsid w:val="0092754A"/>
    <w:rsid w:val="009279C6"/>
    <w:rsid w:val="00927CA8"/>
    <w:rsid w:val="0093031F"/>
    <w:rsid w:val="00930829"/>
    <w:rsid w:val="00930F67"/>
    <w:rsid w:val="00931632"/>
    <w:rsid w:val="00931668"/>
    <w:rsid w:val="00931FB4"/>
    <w:rsid w:val="00932324"/>
    <w:rsid w:val="009323EA"/>
    <w:rsid w:val="009324C2"/>
    <w:rsid w:val="00932881"/>
    <w:rsid w:val="00932A7B"/>
    <w:rsid w:val="00932D9B"/>
    <w:rsid w:val="00933891"/>
    <w:rsid w:val="00933F54"/>
    <w:rsid w:val="00934259"/>
    <w:rsid w:val="00934261"/>
    <w:rsid w:val="009342D3"/>
    <w:rsid w:val="0093480A"/>
    <w:rsid w:val="00935025"/>
    <w:rsid w:val="009350E6"/>
    <w:rsid w:val="009359BE"/>
    <w:rsid w:val="00936159"/>
    <w:rsid w:val="00936284"/>
    <w:rsid w:val="009366FC"/>
    <w:rsid w:val="009368FC"/>
    <w:rsid w:val="00936992"/>
    <w:rsid w:val="00936DFF"/>
    <w:rsid w:val="00936F81"/>
    <w:rsid w:val="00937338"/>
    <w:rsid w:val="00937447"/>
    <w:rsid w:val="00937A73"/>
    <w:rsid w:val="00937B16"/>
    <w:rsid w:val="00937D9E"/>
    <w:rsid w:val="009402AC"/>
    <w:rsid w:val="009402DA"/>
    <w:rsid w:val="00941BE6"/>
    <w:rsid w:val="00941FFF"/>
    <w:rsid w:val="00942245"/>
    <w:rsid w:val="009425B7"/>
    <w:rsid w:val="00942834"/>
    <w:rsid w:val="00942974"/>
    <w:rsid w:val="00942A74"/>
    <w:rsid w:val="00942C48"/>
    <w:rsid w:val="00942E01"/>
    <w:rsid w:val="009434B3"/>
    <w:rsid w:val="00943601"/>
    <w:rsid w:val="00943CC0"/>
    <w:rsid w:val="00944628"/>
    <w:rsid w:val="0094486C"/>
    <w:rsid w:val="00944F6C"/>
    <w:rsid w:val="009454B0"/>
    <w:rsid w:val="0094580E"/>
    <w:rsid w:val="00945A9C"/>
    <w:rsid w:val="00946340"/>
    <w:rsid w:val="00946624"/>
    <w:rsid w:val="0094698E"/>
    <w:rsid w:val="00946AE0"/>
    <w:rsid w:val="00946F82"/>
    <w:rsid w:val="0094757B"/>
    <w:rsid w:val="009475BE"/>
    <w:rsid w:val="00947D9A"/>
    <w:rsid w:val="00947DED"/>
    <w:rsid w:val="00947F9A"/>
    <w:rsid w:val="00950146"/>
    <w:rsid w:val="0095028D"/>
    <w:rsid w:val="00950302"/>
    <w:rsid w:val="0095120F"/>
    <w:rsid w:val="0095166A"/>
    <w:rsid w:val="0095173C"/>
    <w:rsid w:val="009519D2"/>
    <w:rsid w:val="0095228C"/>
    <w:rsid w:val="00952A11"/>
    <w:rsid w:val="0095340E"/>
    <w:rsid w:val="00953440"/>
    <w:rsid w:val="00953972"/>
    <w:rsid w:val="00953A1C"/>
    <w:rsid w:val="00954181"/>
    <w:rsid w:val="0095451C"/>
    <w:rsid w:val="009550C7"/>
    <w:rsid w:val="00955145"/>
    <w:rsid w:val="0095659F"/>
    <w:rsid w:val="009567AB"/>
    <w:rsid w:val="00956887"/>
    <w:rsid w:val="009568E3"/>
    <w:rsid w:val="00956938"/>
    <w:rsid w:val="00956CAE"/>
    <w:rsid w:val="00956F90"/>
    <w:rsid w:val="00957A69"/>
    <w:rsid w:val="00957C4B"/>
    <w:rsid w:val="00957C59"/>
    <w:rsid w:val="00957DCD"/>
    <w:rsid w:val="00957DF7"/>
    <w:rsid w:val="009602A1"/>
    <w:rsid w:val="009606C8"/>
    <w:rsid w:val="009606EC"/>
    <w:rsid w:val="00960B0A"/>
    <w:rsid w:val="00960BAF"/>
    <w:rsid w:val="00961505"/>
    <w:rsid w:val="00961919"/>
    <w:rsid w:val="00962111"/>
    <w:rsid w:val="0096211B"/>
    <w:rsid w:val="0096215D"/>
    <w:rsid w:val="0096264A"/>
    <w:rsid w:val="00962CE1"/>
    <w:rsid w:val="00963423"/>
    <w:rsid w:val="009634A1"/>
    <w:rsid w:val="0096356D"/>
    <w:rsid w:val="0096417B"/>
    <w:rsid w:val="0096428C"/>
    <w:rsid w:val="0096437E"/>
    <w:rsid w:val="00964508"/>
    <w:rsid w:val="009645D1"/>
    <w:rsid w:val="00964626"/>
    <w:rsid w:val="0096483C"/>
    <w:rsid w:val="00964E8D"/>
    <w:rsid w:val="00965592"/>
    <w:rsid w:val="00965865"/>
    <w:rsid w:val="00965EC0"/>
    <w:rsid w:val="00965EF8"/>
    <w:rsid w:val="00966244"/>
    <w:rsid w:val="009663C4"/>
    <w:rsid w:val="00966F6A"/>
    <w:rsid w:val="00967670"/>
    <w:rsid w:val="009677C7"/>
    <w:rsid w:val="00967D8D"/>
    <w:rsid w:val="00970E04"/>
    <w:rsid w:val="0097164D"/>
    <w:rsid w:val="00971F11"/>
    <w:rsid w:val="00972B1E"/>
    <w:rsid w:val="00972B47"/>
    <w:rsid w:val="00973047"/>
    <w:rsid w:val="00973A78"/>
    <w:rsid w:val="00973BF0"/>
    <w:rsid w:val="009740F3"/>
    <w:rsid w:val="0097423E"/>
    <w:rsid w:val="00974C73"/>
    <w:rsid w:val="00975748"/>
    <w:rsid w:val="00975D0E"/>
    <w:rsid w:val="00977A9D"/>
    <w:rsid w:val="00977AE5"/>
    <w:rsid w:val="00977B20"/>
    <w:rsid w:val="009801A5"/>
    <w:rsid w:val="00980B0E"/>
    <w:rsid w:val="00980C79"/>
    <w:rsid w:val="00981B2F"/>
    <w:rsid w:val="00981EBB"/>
    <w:rsid w:val="00982413"/>
    <w:rsid w:val="00982AB1"/>
    <w:rsid w:val="00983788"/>
    <w:rsid w:val="0098401A"/>
    <w:rsid w:val="009852C9"/>
    <w:rsid w:val="0098608A"/>
    <w:rsid w:val="009867FE"/>
    <w:rsid w:val="00986AAA"/>
    <w:rsid w:val="00986E2A"/>
    <w:rsid w:val="0098724C"/>
    <w:rsid w:val="009872F1"/>
    <w:rsid w:val="009875B3"/>
    <w:rsid w:val="00987736"/>
    <w:rsid w:val="00987D12"/>
    <w:rsid w:val="0099026E"/>
    <w:rsid w:val="00990D50"/>
    <w:rsid w:val="0099107F"/>
    <w:rsid w:val="009913C1"/>
    <w:rsid w:val="009914E3"/>
    <w:rsid w:val="00991B98"/>
    <w:rsid w:val="00991EBE"/>
    <w:rsid w:val="00992132"/>
    <w:rsid w:val="009926BB"/>
    <w:rsid w:val="00992A48"/>
    <w:rsid w:val="00992CF5"/>
    <w:rsid w:val="00993487"/>
    <w:rsid w:val="009935B5"/>
    <w:rsid w:val="00993ECA"/>
    <w:rsid w:val="00995DF7"/>
    <w:rsid w:val="009964D2"/>
    <w:rsid w:val="00996F6C"/>
    <w:rsid w:val="00996F81"/>
    <w:rsid w:val="009970B4"/>
    <w:rsid w:val="0099737E"/>
    <w:rsid w:val="009A05DA"/>
    <w:rsid w:val="009A0D46"/>
    <w:rsid w:val="009A0DC9"/>
    <w:rsid w:val="009A12AF"/>
    <w:rsid w:val="009A1608"/>
    <w:rsid w:val="009A18B7"/>
    <w:rsid w:val="009A18DA"/>
    <w:rsid w:val="009A1B90"/>
    <w:rsid w:val="009A1F89"/>
    <w:rsid w:val="009A30BC"/>
    <w:rsid w:val="009A3299"/>
    <w:rsid w:val="009A3DBE"/>
    <w:rsid w:val="009A4576"/>
    <w:rsid w:val="009A4F5A"/>
    <w:rsid w:val="009A520B"/>
    <w:rsid w:val="009A5773"/>
    <w:rsid w:val="009A5D83"/>
    <w:rsid w:val="009A5FDC"/>
    <w:rsid w:val="009A62CB"/>
    <w:rsid w:val="009A635D"/>
    <w:rsid w:val="009A64A4"/>
    <w:rsid w:val="009A66B4"/>
    <w:rsid w:val="009A684F"/>
    <w:rsid w:val="009A69FF"/>
    <w:rsid w:val="009A6AA5"/>
    <w:rsid w:val="009A6C00"/>
    <w:rsid w:val="009A6DF5"/>
    <w:rsid w:val="009A6EB0"/>
    <w:rsid w:val="009A713C"/>
    <w:rsid w:val="009A726A"/>
    <w:rsid w:val="009A7483"/>
    <w:rsid w:val="009A789C"/>
    <w:rsid w:val="009A7B85"/>
    <w:rsid w:val="009B0092"/>
    <w:rsid w:val="009B013B"/>
    <w:rsid w:val="009B103F"/>
    <w:rsid w:val="009B105F"/>
    <w:rsid w:val="009B173D"/>
    <w:rsid w:val="009B18B8"/>
    <w:rsid w:val="009B1A12"/>
    <w:rsid w:val="009B285F"/>
    <w:rsid w:val="009B29FD"/>
    <w:rsid w:val="009B2A11"/>
    <w:rsid w:val="009B369B"/>
    <w:rsid w:val="009B3C6B"/>
    <w:rsid w:val="009B5073"/>
    <w:rsid w:val="009B53E4"/>
    <w:rsid w:val="009B599D"/>
    <w:rsid w:val="009B5A16"/>
    <w:rsid w:val="009B5C72"/>
    <w:rsid w:val="009B655E"/>
    <w:rsid w:val="009B68CD"/>
    <w:rsid w:val="009B776D"/>
    <w:rsid w:val="009B778C"/>
    <w:rsid w:val="009C0B5F"/>
    <w:rsid w:val="009C10FC"/>
    <w:rsid w:val="009C1EDE"/>
    <w:rsid w:val="009C26A3"/>
    <w:rsid w:val="009C2875"/>
    <w:rsid w:val="009C2ACB"/>
    <w:rsid w:val="009C4303"/>
    <w:rsid w:val="009C4E17"/>
    <w:rsid w:val="009C51F4"/>
    <w:rsid w:val="009C579A"/>
    <w:rsid w:val="009C5D2B"/>
    <w:rsid w:val="009C60B2"/>
    <w:rsid w:val="009C7695"/>
    <w:rsid w:val="009C7864"/>
    <w:rsid w:val="009C7C02"/>
    <w:rsid w:val="009D049F"/>
    <w:rsid w:val="009D0609"/>
    <w:rsid w:val="009D0A28"/>
    <w:rsid w:val="009D16E0"/>
    <w:rsid w:val="009D19AE"/>
    <w:rsid w:val="009D22DB"/>
    <w:rsid w:val="009D23CD"/>
    <w:rsid w:val="009D25BD"/>
    <w:rsid w:val="009D2975"/>
    <w:rsid w:val="009D3334"/>
    <w:rsid w:val="009D3AF5"/>
    <w:rsid w:val="009D4468"/>
    <w:rsid w:val="009D4D22"/>
    <w:rsid w:val="009D5032"/>
    <w:rsid w:val="009D57D6"/>
    <w:rsid w:val="009D5CE2"/>
    <w:rsid w:val="009D5E67"/>
    <w:rsid w:val="009D5F38"/>
    <w:rsid w:val="009D628C"/>
    <w:rsid w:val="009D6BD9"/>
    <w:rsid w:val="009D6CBF"/>
    <w:rsid w:val="009D76C0"/>
    <w:rsid w:val="009D76E4"/>
    <w:rsid w:val="009E0363"/>
    <w:rsid w:val="009E0644"/>
    <w:rsid w:val="009E0AE6"/>
    <w:rsid w:val="009E152C"/>
    <w:rsid w:val="009E195B"/>
    <w:rsid w:val="009E2223"/>
    <w:rsid w:val="009E2610"/>
    <w:rsid w:val="009E2E10"/>
    <w:rsid w:val="009E31C5"/>
    <w:rsid w:val="009E35DD"/>
    <w:rsid w:val="009E35EF"/>
    <w:rsid w:val="009E38C7"/>
    <w:rsid w:val="009E3991"/>
    <w:rsid w:val="009E4093"/>
    <w:rsid w:val="009E48E9"/>
    <w:rsid w:val="009E498C"/>
    <w:rsid w:val="009E4A58"/>
    <w:rsid w:val="009E4D45"/>
    <w:rsid w:val="009E516F"/>
    <w:rsid w:val="009E5C04"/>
    <w:rsid w:val="009E5D4F"/>
    <w:rsid w:val="009E5FB7"/>
    <w:rsid w:val="009E66BF"/>
    <w:rsid w:val="009E6D98"/>
    <w:rsid w:val="009E74EF"/>
    <w:rsid w:val="009E75B5"/>
    <w:rsid w:val="009E7868"/>
    <w:rsid w:val="009E7A80"/>
    <w:rsid w:val="009E7E8C"/>
    <w:rsid w:val="009F0056"/>
    <w:rsid w:val="009F06B9"/>
    <w:rsid w:val="009F0C17"/>
    <w:rsid w:val="009F1176"/>
    <w:rsid w:val="009F1349"/>
    <w:rsid w:val="009F18B6"/>
    <w:rsid w:val="009F1AFC"/>
    <w:rsid w:val="009F22C7"/>
    <w:rsid w:val="009F3DD0"/>
    <w:rsid w:val="009F3E4C"/>
    <w:rsid w:val="009F3FE8"/>
    <w:rsid w:val="009F4145"/>
    <w:rsid w:val="009F4649"/>
    <w:rsid w:val="009F48A0"/>
    <w:rsid w:val="009F48DC"/>
    <w:rsid w:val="009F4C1B"/>
    <w:rsid w:val="009F52C4"/>
    <w:rsid w:val="009F5821"/>
    <w:rsid w:val="009F5900"/>
    <w:rsid w:val="009F592E"/>
    <w:rsid w:val="009F5D0A"/>
    <w:rsid w:val="009F5F42"/>
    <w:rsid w:val="009F75CB"/>
    <w:rsid w:val="009F7CC7"/>
    <w:rsid w:val="009F7CFA"/>
    <w:rsid w:val="009F7D86"/>
    <w:rsid w:val="00A00767"/>
    <w:rsid w:val="00A00DF9"/>
    <w:rsid w:val="00A015AE"/>
    <w:rsid w:val="00A01815"/>
    <w:rsid w:val="00A023FE"/>
    <w:rsid w:val="00A02457"/>
    <w:rsid w:val="00A0285F"/>
    <w:rsid w:val="00A02DAC"/>
    <w:rsid w:val="00A03A2F"/>
    <w:rsid w:val="00A03AB1"/>
    <w:rsid w:val="00A03CB3"/>
    <w:rsid w:val="00A03E01"/>
    <w:rsid w:val="00A040C4"/>
    <w:rsid w:val="00A05034"/>
    <w:rsid w:val="00A05040"/>
    <w:rsid w:val="00A0521F"/>
    <w:rsid w:val="00A05321"/>
    <w:rsid w:val="00A056E2"/>
    <w:rsid w:val="00A05BC5"/>
    <w:rsid w:val="00A05D50"/>
    <w:rsid w:val="00A06281"/>
    <w:rsid w:val="00A0649D"/>
    <w:rsid w:val="00A066EB"/>
    <w:rsid w:val="00A06CBF"/>
    <w:rsid w:val="00A07F42"/>
    <w:rsid w:val="00A104BF"/>
    <w:rsid w:val="00A106C6"/>
    <w:rsid w:val="00A10C55"/>
    <w:rsid w:val="00A10F02"/>
    <w:rsid w:val="00A1124A"/>
    <w:rsid w:val="00A11295"/>
    <w:rsid w:val="00A11B9C"/>
    <w:rsid w:val="00A11EC4"/>
    <w:rsid w:val="00A138D2"/>
    <w:rsid w:val="00A13AE2"/>
    <w:rsid w:val="00A13B94"/>
    <w:rsid w:val="00A13C02"/>
    <w:rsid w:val="00A13F8D"/>
    <w:rsid w:val="00A1456A"/>
    <w:rsid w:val="00A1542A"/>
    <w:rsid w:val="00A15561"/>
    <w:rsid w:val="00A16A51"/>
    <w:rsid w:val="00A17335"/>
    <w:rsid w:val="00A17472"/>
    <w:rsid w:val="00A175C7"/>
    <w:rsid w:val="00A17B71"/>
    <w:rsid w:val="00A203AC"/>
    <w:rsid w:val="00A20C61"/>
    <w:rsid w:val="00A20D01"/>
    <w:rsid w:val="00A218DA"/>
    <w:rsid w:val="00A21C74"/>
    <w:rsid w:val="00A21DC3"/>
    <w:rsid w:val="00A223F4"/>
    <w:rsid w:val="00A22830"/>
    <w:rsid w:val="00A23814"/>
    <w:rsid w:val="00A23BDC"/>
    <w:rsid w:val="00A24255"/>
    <w:rsid w:val="00A248FA"/>
    <w:rsid w:val="00A24D81"/>
    <w:rsid w:val="00A25795"/>
    <w:rsid w:val="00A25DBA"/>
    <w:rsid w:val="00A263EA"/>
    <w:rsid w:val="00A26E59"/>
    <w:rsid w:val="00A2727C"/>
    <w:rsid w:val="00A27555"/>
    <w:rsid w:val="00A27748"/>
    <w:rsid w:val="00A27CD0"/>
    <w:rsid w:val="00A27E19"/>
    <w:rsid w:val="00A301EB"/>
    <w:rsid w:val="00A30426"/>
    <w:rsid w:val="00A30958"/>
    <w:rsid w:val="00A30FF7"/>
    <w:rsid w:val="00A312BD"/>
    <w:rsid w:val="00A3169A"/>
    <w:rsid w:val="00A31B73"/>
    <w:rsid w:val="00A31C27"/>
    <w:rsid w:val="00A31D9A"/>
    <w:rsid w:val="00A32399"/>
    <w:rsid w:val="00A324DA"/>
    <w:rsid w:val="00A32BD9"/>
    <w:rsid w:val="00A32DBF"/>
    <w:rsid w:val="00A331AE"/>
    <w:rsid w:val="00A3353F"/>
    <w:rsid w:val="00A33798"/>
    <w:rsid w:val="00A33A77"/>
    <w:rsid w:val="00A33D31"/>
    <w:rsid w:val="00A33F55"/>
    <w:rsid w:val="00A34145"/>
    <w:rsid w:val="00A3416A"/>
    <w:rsid w:val="00A34BE3"/>
    <w:rsid w:val="00A34CE9"/>
    <w:rsid w:val="00A34F1C"/>
    <w:rsid w:val="00A352DD"/>
    <w:rsid w:val="00A357AE"/>
    <w:rsid w:val="00A3625E"/>
    <w:rsid w:val="00A36B4D"/>
    <w:rsid w:val="00A372D4"/>
    <w:rsid w:val="00A37388"/>
    <w:rsid w:val="00A37D99"/>
    <w:rsid w:val="00A37ECA"/>
    <w:rsid w:val="00A4082E"/>
    <w:rsid w:val="00A40AB2"/>
    <w:rsid w:val="00A42353"/>
    <w:rsid w:val="00A42975"/>
    <w:rsid w:val="00A42C63"/>
    <w:rsid w:val="00A42E50"/>
    <w:rsid w:val="00A43057"/>
    <w:rsid w:val="00A43C28"/>
    <w:rsid w:val="00A43ED1"/>
    <w:rsid w:val="00A44015"/>
    <w:rsid w:val="00A44492"/>
    <w:rsid w:val="00A44E9C"/>
    <w:rsid w:val="00A44EF3"/>
    <w:rsid w:val="00A46798"/>
    <w:rsid w:val="00A474FD"/>
    <w:rsid w:val="00A47B89"/>
    <w:rsid w:val="00A47ED6"/>
    <w:rsid w:val="00A50406"/>
    <w:rsid w:val="00A5042A"/>
    <w:rsid w:val="00A50474"/>
    <w:rsid w:val="00A509CB"/>
    <w:rsid w:val="00A50D10"/>
    <w:rsid w:val="00A51727"/>
    <w:rsid w:val="00A5215C"/>
    <w:rsid w:val="00A52367"/>
    <w:rsid w:val="00A52BE8"/>
    <w:rsid w:val="00A537B2"/>
    <w:rsid w:val="00A5559A"/>
    <w:rsid w:val="00A555DC"/>
    <w:rsid w:val="00A55DDA"/>
    <w:rsid w:val="00A5646E"/>
    <w:rsid w:val="00A5697E"/>
    <w:rsid w:val="00A569E5"/>
    <w:rsid w:val="00A56F3D"/>
    <w:rsid w:val="00A57E6F"/>
    <w:rsid w:val="00A609CF"/>
    <w:rsid w:val="00A60A56"/>
    <w:rsid w:val="00A60B6E"/>
    <w:rsid w:val="00A6109E"/>
    <w:rsid w:val="00A61694"/>
    <w:rsid w:val="00A618E8"/>
    <w:rsid w:val="00A618EC"/>
    <w:rsid w:val="00A61AA2"/>
    <w:rsid w:val="00A61B00"/>
    <w:rsid w:val="00A621B2"/>
    <w:rsid w:val="00A627EB"/>
    <w:rsid w:val="00A62A38"/>
    <w:rsid w:val="00A62D2D"/>
    <w:rsid w:val="00A63045"/>
    <w:rsid w:val="00A637F8"/>
    <w:rsid w:val="00A63A15"/>
    <w:rsid w:val="00A63DE8"/>
    <w:rsid w:val="00A63FEE"/>
    <w:rsid w:val="00A645AD"/>
    <w:rsid w:val="00A64626"/>
    <w:rsid w:val="00A6470E"/>
    <w:rsid w:val="00A64B6A"/>
    <w:rsid w:val="00A65C0E"/>
    <w:rsid w:val="00A660D9"/>
    <w:rsid w:val="00A66187"/>
    <w:rsid w:val="00A661C5"/>
    <w:rsid w:val="00A66BBE"/>
    <w:rsid w:val="00A66F83"/>
    <w:rsid w:val="00A6776A"/>
    <w:rsid w:val="00A67E12"/>
    <w:rsid w:val="00A67F71"/>
    <w:rsid w:val="00A7040C"/>
    <w:rsid w:val="00A70479"/>
    <w:rsid w:val="00A709DC"/>
    <w:rsid w:val="00A70B1A"/>
    <w:rsid w:val="00A71100"/>
    <w:rsid w:val="00A718A5"/>
    <w:rsid w:val="00A71F02"/>
    <w:rsid w:val="00A71FDC"/>
    <w:rsid w:val="00A728EA"/>
    <w:rsid w:val="00A72C0C"/>
    <w:rsid w:val="00A733E8"/>
    <w:rsid w:val="00A737B1"/>
    <w:rsid w:val="00A73C3A"/>
    <w:rsid w:val="00A74444"/>
    <w:rsid w:val="00A74EA2"/>
    <w:rsid w:val="00A751B6"/>
    <w:rsid w:val="00A753D6"/>
    <w:rsid w:val="00A75FC5"/>
    <w:rsid w:val="00A76052"/>
    <w:rsid w:val="00A76D80"/>
    <w:rsid w:val="00A771CC"/>
    <w:rsid w:val="00A77263"/>
    <w:rsid w:val="00A772CB"/>
    <w:rsid w:val="00A7759E"/>
    <w:rsid w:val="00A776A4"/>
    <w:rsid w:val="00A77A9E"/>
    <w:rsid w:val="00A800EB"/>
    <w:rsid w:val="00A80359"/>
    <w:rsid w:val="00A80DAE"/>
    <w:rsid w:val="00A811B5"/>
    <w:rsid w:val="00A81C52"/>
    <w:rsid w:val="00A81C62"/>
    <w:rsid w:val="00A81FCE"/>
    <w:rsid w:val="00A82200"/>
    <w:rsid w:val="00A83154"/>
    <w:rsid w:val="00A832AA"/>
    <w:rsid w:val="00A83DDD"/>
    <w:rsid w:val="00A841D0"/>
    <w:rsid w:val="00A844C9"/>
    <w:rsid w:val="00A84780"/>
    <w:rsid w:val="00A84C62"/>
    <w:rsid w:val="00A85383"/>
    <w:rsid w:val="00A8554D"/>
    <w:rsid w:val="00A85D23"/>
    <w:rsid w:val="00A8606D"/>
    <w:rsid w:val="00A8664B"/>
    <w:rsid w:val="00A86D86"/>
    <w:rsid w:val="00A877F0"/>
    <w:rsid w:val="00A87C5E"/>
    <w:rsid w:val="00A90B38"/>
    <w:rsid w:val="00A9178A"/>
    <w:rsid w:val="00A9228B"/>
    <w:rsid w:val="00A92331"/>
    <w:rsid w:val="00A926F8"/>
    <w:rsid w:val="00A93329"/>
    <w:rsid w:val="00A93BA9"/>
    <w:rsid w:val="00A94104"/>
    <w:rsid w:val="00A9474C"/>
    <w:rsid w:val="00A94816"/>
    <w:rsid w:val="00A94FBD"/>
    <w:rsid w:val="00A95914"/>
    <w:rsid w:val="00A95B65"/>
    <w:rsid w:val="00A95F8F"/>
    <w:rsid w:val="00A9604C"/>
    <w:rsid w:val="00A966E7"/>
    <w:rsid w:val="00A96C09"/>
    <w:rsid w:val="00A9755E"/>
    <w:rsid w:val="00A97B44"/>
    <w:rsid w:val="00AA00D9"/>
    <w:rsid w:val="00AA0574"/>
    <w:rsid w:val="00AA1748"/>
    <w:rsid w:val="00AA18E3"/>
    <w:rsid w:val="00AA1A9C"/>
    <w:rsid w:val="00AA1D1B"/>
    <w:rsid w:val="00AA24B6"/>
    <w:rsid w:val="00AA251D"/>
    <w:rsid w:val="00AA275F"/>
    <w:rsid w:val="00AA2942"/>
    <w:rsid w:val="00AA3216"/>
    <w:rsid w:val="00AA33E7"/>
    <w:rsid w:val="00AA3BA2"/>
    <w:rsid w:val="00AA3F48"/>
    <w:rsid w:val="00AA3F7B"/>
    <w:rsid w:val="00AA4076"/>
    <w:rsid w:val="00AA41F3"/>
    <w:rsid w:val="00AA4A37"/>
    <w:rsid w:val="00AA5BA9"/>
    <w:rsid w:val="00AA5E25"/>
    <w:rsid w:val="00AA60D6"/>
    <w:rsid w:val="00AA6261"/>
    <w:rsid w:val="00AA627B"/>
    <w:rsid w:val="00AA653D"/>
    <w:rsid w:val="00AA6DE7"/>
    <w:rsid w:val="00AA6FB4"/>
    <w:rsid w:val="00AA77BE"/>
    <w:rsid w:val="00AA79F1"/>
    <w:rsid w:val="00AA7ED7"/>
    <w:rsid w:val="00AA7F97"/>
    <w:rsid w:val="00AB0111"/>
    <w:rsid w:val="00AB090C"/>
    <w:rsid w:val="00AB09F0"/>
    <w:rsid w:val="00AB0FFE"/>
    <w:rsid w:val="00AB1685"/>
    <w:rsid w:val="00AB1726"/>
    <w:rsid w:val="00AB1935"/>
    <w:rsid w:val="00AB2060"/>
    <w:rsid w:val="00AB2EC6"/>
    <w:rsid w:val="00AB2F16"/>
    <w:rsid w:val="00AB4749"/>
    <w:rsid w:val="00AB493F"/>
    <w:rsid w:val="00AB4C84"/>
    <w:rsid w:val="00AB53A1"/>
    <w:rsid w:val="00AB546D"/>
    <w:rsid w:val="00AB5B6F"/>
    <w:rsid w:val="00AB67BD"/>
    <w:rsid w:val="00AB6C28"/>
    <w:rsid w:val="00AB6CC8"/>
    <w:rsid w:val="00AB70AE"/>
    <w:rsid w:val="00AB70D9"/>
    <w:rsid w:val="00AB7390"/>
    <w:rsid w:val="00AB7584"/>
    <w:rsid w:val="00AB7F36"/>
    <w:rsid w:val="00AC0408"/>
    <w:rsid w:val="00AC0613"/>
    <w:rsid w:val="00AC062C"/>
    <w:rsid w:val="00AC07F6"/>
    <w:rsid w:val="00AC0A9B"/>
    <w:rsid w:val="00AC191E"/>
    <w:rsid w:val="00AC1A68"/>
    <w:rsid w:val="00AC1DEB"/>
    <w:rsid w:val="00AC1EB3"/>
    <w:rsid w:val="00AC2638"/>
    <w:rsid w:val="00AC300A"/>
    <w:rsid w:val="00AC34C5"/>
    <w:rsid w:val="00AC3A67"/>
    <w:rsid w:val="00AC3CAF"/>
    <w:rsid w:val="00AC4032"/>
    <w:rsid w:val="00AC445F"/>
    <w:rsid w:val="00AC4857"/>
    <w:rsid w:val="00AC49AE"/>
    <w:rsid w:val="00AC50A8"/>
    <w:rsid w:val="00AC51FE"/>
    <w:rsid w:val="00AC564F"/>
    <w:rsid w:val="00AC5722"/>
    <w:rsid w:val="00AC57E3"/>
    <w:rsid w:val="00AC5834"/>
    <w:rsid w:val="00AC5A6A"/>
    <w:rsid w:val="00AC5B7A"/>
    <w:rsid w:val="00AC5CA3"/>
    <w:rsid w:val="00AC5D79"/>
    <w:rsid w:val="00AC5E6A"/>
    <w:rsid w:val="00AC644C"/>
    <w:rsid w:val="00AC6494"/>
    <w:rsid w:val="00AC653C"/>
    <w:rsid w:val="00AC6625"/>
    <w:rsid w:val="00AC7011"/>
    <w:rsid w:val="00AC7137"/>
    <w:rsid w:val="00AC72C9"/>
    <w:rsid w:val="00AC7546"/>
    <w:rsid w:val="00AC764E"/>
    <w:rsid w:val="00AC7727"/>
    <w:rsid w:val="00AC7829"/>
    <w:rsid w:val="00AC7E14"/>
    <w:rsid w:val="00AD0563"/>
    <w:rsid w:val="00AD0E9B"/>
    <w:rsid w:val="00AD1BC5"/>
    <w:rsid w:val="00AD1C29"/>
    <w:rsid w:val="00AD2355"/>
    <w:rsid w:val="00AD2B91"/>
    <w:rsid w:val="00AD2DB6"/>
    <w:rsid w:val="00AD556C"/>
    <w:rsid w:val="00AD5681"/>
    <w:rsid w:val="00AD6AC6"/>
    <w:rsid w:val="00AD783F"/>
    <w:rsid w:val="00AD7AE9"/>
    <w:rsid w:val="00AE1168"/>
    <w:rsid w:val="00AE11B8"/>
    <w:rsid w:val="00AE129C"/>
    <w:rsid w:val="00AE1932"/>
    <w:rsid w:val="00AE1BB5"/>
    <w:rsid w:val="00AE1D29"/>
    <w:rsid w:val="00AE2056"/>
    <w:rsid w:val="00AE2349"/>
    <w:rsid w:val="00AE2732"/>
    <w:rsid w:val="00AE2871"/>
    <w:rsid w:val="00AE2CCE"/>
    <w:rsid w:val="00AE2D7C"/>
    <w:rsid w:val="00AE33F3"/>
    <w:rsid w:val="00AE38DF"/>
    <w:rsid w:val="00AE3D11"/>
    <w:rsid w:val="00AE4067"/>
    <w:rsid w:val="00AE4224"/>
    <w:rsid w:val="00AE4376"/>
    <w:rsid w:val="00AE483B"/>
    <w:rsid w:val="00AE4B1A"/>
    <w:rsid w:val="00AE5355"/>
    <w:rsid w:val="00AE54D4"/>
    <w:rsid w:val="00AE5BA5"/>
    <w:rsid w:val="00AE5D53"/>
    <w:rsid w:val="00AE626A"/>
    <w:rsid w:val="00AE67B7"/>
    <w:rsid w:val="00AE6E74"/>
    <w:rsid w:val="00AE7526"/>
    <w:rsid w:val="00AE79D4"/>
    <w:rsid w:val="00AE7CBA"/>
    <w:rsid w:val="00AE7EEA"/>
    <w:rsid w:val="00AF0916"/>
    <w:rsid w:val="00AF0A8A"/>
    <w:rsid w:val="00AF0CAB"/>
    <w:rsid w:val="00AF0E54"/>
    <w:rsid w:val="00AF0F64"/>
    <w:rsid w:val="00AF1007"/>
    <w:rsid w:val="00AF149E"/>
    <w:rsid w:val="00AF14F4"/>
    <w:rsid w:val="00AF1F5A"/>
    <w:rsid w:val="00AF2474"/>
    <w:rsid w:val="00AF2CEB"/>
    <w:rsid w:val="00AF3206"/>
    <w:rsid w:val="00AF33BC"/>
    <w:rsid w:val="00AF3E1F"/>
    <w:rsid w:val="00AF3ECE"/>
    <w:rsid w:val="00AF40E5"/>
    <w:rsid w:val="00AF44EC"/>
    <w:rsid w:val="00AF4E08"/>
    <w:rsid w:val="00AF4F10"/>
    <w:rsid w:val="00AF4FF6"/>
    <w:rsid w:val="00AF5B98"/>
    <w:rsid w:val="00AF6049"/>
    <w:rsid w:val="00AF6397"/>
    <w:rsid w:val="00AF650D"/>
    <w:rsid w:val="00AF6889"/>
    <w:rsid w:val="00AF69DD"/>
    <w:rsid w:val="00AF6A36"/>
    <w:rsid w:val="00AF6BF8"/>
    <w:rsid w:val="00AF6EC8"/>
    <w:rsid w:val="00AF758E"/>
    <w:rsid w:val="00AF7CF9"/>
    <w:rsid w:val="00B00047"/>
    <w:rsid w:val="00B001FB"/>
    <w:rsid w:val="00B00C27"/>
    <w:rsid w:val="00B00D0F"/>
    <w:rsid w:val="00B00DA1"/>
    <w:rsid w:val="00B00E2A"/>
    <w:rsid w:val="00B024C8"/>
    <w:rsid w:val="00B0265D"/>
    <w:rsid w:val="00B02716"/>
    <w:rsid w:val="00B028BA"/>
    <w:rsid w:val="00B0355A"/>
    <w:rsid w:val="00B03721"/>
    <w:rsid w:val="00B03B97"/>
    <w:rsid w:val="00B041DF"/>
    <w:rsid w:val="00B04486"/>
    <w:rsid w:val="00B044E7"/>
    <w:rsid w:val="00B04781"/>
    <w:rsid w:val="00B04BDF"/>
    <w:rsid w:val="00B053C8"/>
    <w:rsid w:val="00B057FB"/>
    <w:rsid w:val="00B061BC"/>
    <w:rsid w:val="00B06388"/>
    <w:rsid w:val="00B065B0"/>
    <w:rsid w:val="00B075E2"/>
    <w:rsid w:val="00B07ECA"/>
    <w:rsid w:val="00B10BC4"/>
    <w:rsid w:val="00B10EAF"/>
    <w:rsid w:val="00B10F1B"/>
    <w:rsid w:val="00B1107C"/>
    <w:rsid w:val="00B1112F"/>
    <w:rsid w:val="00B111A3"/>
    <w:rsid w:val="00B11303"/>
    <w:rsid w:val="00B11328"/>
    <w:rsid w:val="00B11568"/>
    <w:rsid w:val="00B11B4F"/>
    <w:rsid w:val="00B11E67"/>
    <w:rsid w:val="00B11FC9"/>
    <w:rsid w:val="00B124B5"/>
    <w:rsid w:val="00B12572"/>
    <w:rsid w:val="00B12C6D"/>
    <w:rsid w:val="00B1359B"/>
    <w:rsid w:val="00B135C3"/>
    <w:rsid w:val="00B13D3B"/>
    <w:rsid w:val="00B151D5"/>
    <w:rsid w:val="00B15417"/>
    <w:rsid w:val="00B15B85"/>
    <w:rsid w:val="00B15EFC"/>
    <w:rsid w:val="00B15F20"/>
    <w:rsid w:val="00B16307"/>
    <w:rsid w:val="00B16CC0"/>
    <w:rsid w:val="00B16F7E"/>
    <w:rsid w:val="00B17494"/>
    <w:rsid w:val="00B204D8"/>
    <w:rsid w:val="00B20A95"/>
    <w:rsid w:val="00B20BC3"/>
    <w:rsid w:val="00B20BDD"/>
    <w:rsid w:val="00B20DDD"/>
    <w:rsid w:val="00B20EDA"/>
    <w:rsid w:val="00B212C4"/>
    <w:rsid w:val="00B21BA6"/>
    <w:rsid w:val="00B22650"/>
    <w:rsid w:val="00B22A19"/>
    <w:rsid w:val="00B22B74"/>
    <w:rsid w:val="00B22C12"/>
    <w:rsid w:val="00B22FD4"/>
    <w:rsid w:val="00B23668"/>
    <w:rsid w:val="00B237A7"/>
    <w:rsid w:val="00B237C5"/>
    <w:rsid w:val="00B239E1"/>
    <w:rsid w:val="00B23A6B"/>
    <w:rsid w:val="00B23BB6"/>
    <w:rsid w:val="00B23FA1"/>
    <w:rsid w:val="00B24590"/>
    <w:rsid w:val="00B249DC"/>
    <w:rsid w:val="00B24D30"/>
    <w:rsid w:val="00B25623"/>
    <w:rsid w:val="00B25D24"/>
    <w:rsid w:val="00B25DFF"/>
    <w:rsid w:val="00B26253"/>
    <w:rsid w:val="00B262C5"/>
    <w:rsid w:val="00B26414"/>
    <w:rsid w:val="00B26B2D"/>
    <w:rsid w:val="00B26DA4"/>
    <w:rsid w:val="00B2754B"/>
    <w:rsid w:val="00B278AC"/>
    <w:rsid w:val="00B30883"/>
    <w:rsid w:val="00B3099C"/>
    <w:rsid w:val="00B30B75"/>
    <w:rsid w:val="00B31201"/>
    <w:rsid w:val="00B3121A"/>
    <w:rsid w:val="00B316FC"/>
    <w:rsid w:val="00B31845"/>
    <w:rsid w:val="00B31AE4"/>
    <w:rsid w:val="00B32246"/>
    <w:rsid w:val="00B32A19"/>
    <w:rsid w:val="00B32C45"/>
    <w:rsid w:val="00B32DD6"/>
    <w:rsid w:val="00B3371F"/>
    <w:rsid w:val="00B33768"/>
    <w:rsid w:val="00B3379B"/>
    <w:rsid w:val="00B33B89"/>
    <w:rsid w:val="00B343BF"/>
    <w:rsid w:val="00B3449D"/>
    <w:rsid w:val="00B34550"/>
    <w:rsid w:val="00B36354"/>
    <w:rsid w:val="00B36645"/>
    <w:rsid w:val="00B36776"/>
    <w:rsid w:val="00B36DBC"/>
    <w:rsid w:val="00B37A05"/>
    <w:rsid w:val="00B37F3F"/>
    <w:rsid w:val="00B40BEE"/>
    <w:rsid w:val="00B411A0"/>
    <w:rsid w:val="00B41680"/>
    <w:rsid w:val="00B419FE"/>
    <w:rsid w:val="00B41C3C"/>
    <w:rsid w:val="00B42C0F"/>
    <w:rsid w:val="00B42ED4"/>
    <w:rsid w:val="00B430DF"/>
    <w:rsid w:val="00B439C3"/>
    <w:rsid w:val="00B44000"/>
    <w:rsid w:val="00B44772"/>
    <w:rsid w:val="00B460AE"/>
    <w:rsid w:val="00B46439"/>
    <w:rsid w:val="00B4766F"/>
    <w:rsid w:val="00B476C4"/>
    <w:rsid w:val="00B47B5B"/>
    <w:rsid w:val="00B47E3C"/>
    <w:rsid w:val="00B5015D"/>
    <w:rsid w:val="00B504A6"/>
    <w:rsid w:val="00B513B6"/>
    <w:rsid w:val="00B51692"/>
    <w:rsid w:val="00B51835"/>
    <w:rsid w:val="00B51AD6"/>
    <w:rsid w:val="00B51CBE"/>
    <w:rsid w:val="00B52386"/>
    <w:rsid w:val="00B523EA"/>
    <w:rsid w:val="00B52450"/>
    <w:rsid w:val="00B52EA3"/>
    <w:rsid w:val="00B53073"/>
    <w:rsid w:val="00B539D8"/>
    <w:rsid w:val="00B5421C"/>
    <w:rsid w:val="00B54388"/>
    <w:rsid w:val="00B5460F"/>
    <w:rsid w:val="00B54FFF"/>
    <w:rsid w:val="00B5537B"/>
    <w:rsid w:val="00B56640"/>
    <w:rsid w:val="00B57557"/>
    <w:rsid w:val="00B57AB6"/>
    <w:rsid w:val="00B6144E"/>
    <w:rsid w:val="00B61ECC"/>
    <w:rsid w:val="00B62932"/>
    <w:rsid w:val="00B62BA7"/>
    <w:rsid w:val="00B62C22"/>
    <w:rsid w:val="00B62CCF"/>
    <w:rsid w:val="00B6316D"/>
    <w:rsid w:val="00B63257"/>
    <w:rsid w:val="00B6347A"/>
    <w:rsid w:val="00B6393C"/>
    <w:rsid w:val="00B63953"/>
    <w:rsid w:val="00B63D32"/>
    <w:rsid w:val="00B63F84"/>
    <w:rsid w:val="00B6488E"/>
    <w:rsid w:val="00B650B3"/>
    <w:rsid w:val="00B6515C"/>
    <w:rsid w:val="00B651E1"/>
    <w:rsid w:val="00B6544C"/>
    <w:rsid w:val="00B6570A"/>
    <w:rsid w:val="00B66B38"/>
    <w:rsid w:val="00B678CE"/>
    <w:rsid w:val="00B67C49"/>
    <w:rsid w:val="00B70835"/>
    <w:rsid w:val="00B70ABD"/>
    <w:rsid w:val="00B70C87"/>
    <w:rsid w:val="00B70F53"/>
    <w:rsid w:val="00B71042"/>
    <w:rsid w:val="00B71061"/>
    <w:rsid w:val="00B7117A"/>
    <w:rsid w:val="00B71671"/>
    <w:rsid w:val="00B71738"/>
    <w:rsid w:val="00B7184A"/>
    <w:rsid w:val="00B71DCA"/>
    <w:rsid w:val="00B71DFA"/>
    <w:rsid w:val="00B71E74"/>
    <w:rsid w:val="00B71E8A"/>
    <w:rsid w:val="00B7351E"/>
    <w:rsid w:val="00B73555"/>
    <w:rsid w:val="00B73CCF"/>
    <w:rsid w:val="00B7470E"/>
    <w:rsid w:val="00B75020"/>
    <w:rsid w:val="00B7573D"/>
    <w:rsid w:val="00B75937"/>
    <w:rsid w:val="00B75BE8"/>
    <w:rsid w:val="00B761EA"/>
    <w:rsid w:val="00B762AB"/>
    <w:rsid w:val="00B7640F"/>
    <w:rsid w:val="00B7650B"/>
    <w:rsid w:val="00B76A17"/>
    <w:rsid w:val="00B76EAD"/>
    <w:rsid w:val="00B773F5"/>
    <w:rsid w:val="00B805ED"/>
    <w:rsid w:val="00B80641"/>
    <w:rsid w:val="00B80BAD"/>
    <w:rsid w:val="00B80C64"/>
    <w:rsid w:val="00B8128B"/>
    <w:rsid w:val="00B81438"/>
    <w:rsid w:val="00B819D5"/>
    <w:rsid w:val="00B81D43"/>
    <w:rsid w:val="00B8215C"/>
    <w:rsid w:val="00B822FF"/>
    <w:rsid w:val="00B829C2"/>
    <w:rsid w:val="00B82E2F"/>
    <w:rsid w:val="00B83211"/>
    <w:rsid w:val="00B8347D"/>
    <w:rsid w:val="00B834C7"/>
    <w:rsid w:val="00B837DE"/>
    <w:rsid w:val="00B83A4C"/>
    <w:rsid w:val="00B83F17"/>
    <w:rsid w:val="00B8438F"/>
    <w:rsid w:val="00B8462C"/>
    <w:rsid w:val="00B847A1"/>
    <w:rsid w:val="00B848FF"/>
    <w:rsid w:val="00B851F9"/>
    <w:rsid w:val="00B85CA4"/>
    <w:rsid w:val="00B85DE5"/>
    <w:rsid w:val="00B85F09"/>
    <w:rsid w:val="00B85FC9"/>
    <w:rsid w:val="00B86468"/>
    <w:rsid w:val="00B90289"/>
    <w:rsid w:val="00B90384"/>
    <w:rsid w:val="00B90660"/>
    <w:rsid w:val="00B9081F"/>
    <w:rsid w:val="00B90F92"/>
    <w:rsid w:val="00B912F1"/>
    <w:rsid w:val="00B91399"/>
    <w:rsid w:val="00B91BFD"/>
    <w:rsid w:val="00B91E2E"/>
    <w:rsid w:val="00B92681"/>
    <w:rsid w:val="00B92743"/>
    <w:rsid w:val="00B92CC9"/>
    <w:rsid w:val="00B92FEA"/>
    <w:rsid w:val="00B93755"/>
    <w:rsid w:val="00B93E9A"/>
    <w:rsid w:val="00B9467B"/>
    <w:rsid w:val="00B9486E"/>
    <w:rsid w:val="00B95098"/>
    <w:rsid w:val="00B953BE"/>
    <w:rsid w:val="00B953FE"/>
    <w:rsid w:val="00B9575C"/>
    <w:rsid w:val="00B95AD6"/>
    <w:rsid w:val="00B965CF"/>
    <w:rsid w:val="00B968BA"/>
    <w:rsid w:val="00B9694A"/>
    <w:rsid w:val="00B9721D"/>
    <w:rsid w:val="00B976AC"/>
    <w:rsid w:val="00B97CA2"/>
    <w:rsid w:val="00B97CD2"/>
    <w:rsid w:val="00B97DDD"/>
    <w:rsid w:val="00B97E43"/>
    <w:rsid w:val="00BA018F"/>
    <w:rsid w:val="00BA01AB"/>
    <w:rsid w:val="00BA01F2"/>
    <w:rsid w:val="00BA0771"/>
    <w:rsid w:val="00BA0D72"/>
    <w:rsid w:val="00BA1588"/>
    <w:rsid w:val="00BA17B3"/>
    <w:rsid w:val="00BA1822"/>
    <w:rsid w:val="00BA1949"/>
    <w:rsid w:val="00BA2629"/>
    <w:rsid w:val="00BA2778"/>
    <w:rsid w:val="00BA2852"/>
    <w:rsid w:val="00BA292C"/>
    <w:rsid w:val="00BA39CB"/>
    <w:rsid w:val="00BA4060"/>
    <w:rsid w:val="00BA41F0"/>
    <w:rsid w:val="00BA4E79"/>
    <w:rsid w:val="00BA5985"/>
    <w:rsid w:val="00BA5DEC"/>
    <w:rsid w:val="00BA6CD4"/>
    <w:rsid w:val="00BA6DA6"/>
    <w:rsid w:val="00BA6E31"/>
    <w:rsid w:val="00BA6FCC"/>
    <w:rsid w:val="00BA7A6D"/>
    <w:rsid w:val="00BA7BA8"/>
    <w:rsid w:val="00BB0133"/>
    <w:rsid w:val="00BB0174"/>
    <w:rsid w:val="00BB0594"/>
    <w:rsid w:val="00BB06F4"/>
    <w:rsid w:val="00BB0CFD"/>
    <w:rsid w:val="00BB1924"/>
    <w:rsid w:val="00BB1B2F"/>
    <w:rsid w:val="00BB21F5"/>
    <w:rsid w:val="00BB249E"/>
    <w:rsid w:val="00BB365B"/>
    <w:rsid w:val="00BB37AA"/>
    <w:rsid w:val="00BB3AE7"/>
    <w:rsid w:val="00BB3C41"/>
    <w:rsid w:val="00BB4599"/>
    <w:rsid w:val="00BB4F91"/>
    <w:rsid w:val="00BB506D"/>
    <w:rsid w:val="00BB5AB2"/>
    <w:rsid w:val="00BB5CFC"/>
    <w:rsid w:val="00BB5FB3"/>
    <w:rsid w:val="00BB610F"/>
    <w:rsid w:val="00BB62C3"/>
    <w:rsid w:val="00BB6745"/>
    <w:rsid w:val="00BB6A4F"/>
    <w:rsid w:val="00BB77CC"/>
    <w:rsid w:val="00BB79BC"/>
    <w:rsid w:val="00BC061E"/>
    <w:rsid w:val="00BC06D1"/>
    <w:rsid w:val="00BC0B63"/>
    <w:rsid w:val="00BC0C74"/>
    <w:rsid w:val="00BC10F6"/>
    <w:rsid w:val="00BC1275"/>
    <w:rsid w:val="00BC1506"/>
    <w:rsid w:val="00BC153D"/>
    <w:rsid w:val="00BC1FE7"/>
    <w:rsid w:val="00BC3118"/>
    <w:rsid w:val="00BC31B5"/>
    <w:rsid w:val="00BC3AF6"/>
    <w:rsid w:val="00BC43FD"/>
    <w:rsid w:val="00BC450D"/>
    <w:rsid w:val="00BC47DE"/>
    <w:rsid w:val="00BC4B3C"/>
    <w:rsid w:val="00BC5559"/>
    <w:rsid w:val="00BC57E6"/>
    <w:rsid w:val="00BC59CA"/>
    <w:rsid w:val="00BC5E77"/>
    <w:rsid w:val="00BC60CA"/>
    <w:rsid w:val="00BC677C"/>
    <w:rsid w:val="00BC7593"/>
    <w:rsid w:val="00BC7734"/>
    <w:rsid w:val="00BC79B3"/>
    <w:rsid w:val="00BC7A9C"/>
    <w:rsid w:val="00BC7D0F"/>
    <w:rsid w:val="00BD056E"/>
    <w:rsid w:val="00BD06C5"/>
    <w:rsid w:val="00BD0B79"/>
    <w:rsid w:val="00BD0C2E"/>
    <w:rsid w:val="00BD1F63"/>
    <w:rsid w:val="00BD2A0A"/>
    <w:rsid w:val="00BD2A2D"/>
    <w:rsid w:val="00BD2E4B"/>
    <w:rsid w:val="00BD2E8A"/>
    <w:rsid w:val="00BD35F4"/>
    <w:rsid w:val="00BD39E7"/>
    <w:rsid w:val="00BD3DC9"/>
    <w:rsid w:val="00BD3FC3"/>
    <w:rsid w:val="00BD496E"/>
    <w:rsid w:val="00BD4BF7"/>
    <w:rsid w:val="00BD5DA2"/>
    <w:rsid w:val="00BD61F2"/>
    <w:rsid w:val="00BD65AA"/>
    <w:rsid w:val="00BD68D2"/>
    <w:rsid w:val="00BD6D1F"/>
    <w:rsid w:val="00BD74F7"/>
    <w:rsid w:val="00BE00F2"/>
    <w:rsid w:val="00BE0C62"/>
    <w:rsid w:val="00BE0E1C"/>
    <w:rsid w:val="00BE101C"/>
    <w:rsid w:val="00BE111F"/>
    <w:rsid w:val="00BE13D9"/>
    <w:rsid w:val="00BE13F1"/>
    <w:rsid w:val="00BE1B91"/>
    <w:rsid w:val="00BE2194"/>
    <w:rsid w:val="00BE2393"/>
    <w:rsid w:val="00BE2597"/>
    <w:rsid w:val="00BE2A19"/>
    <w:rsid w:val="00BE33D4"/>
    <w:rsid w:val="00BE374C"/>
    <w:rsid w:val="00BE3D3F"/>
    <w:rsid w:val="00BE415C"/>
    <w:rsid w:val="00BE4276"/>
    <w:rsid w:val="00BE42D4"/>
    <w:rsid w:val="00BE454E"/>
    <w:rsid w:val="00BE4960"/>
    <w:rsid w:val="00BE52C3"/>
    <w:rsid w:val="00BE54AD"/>
    <w:rsid w:val="00BE58D0"/>
    <w:rsid w:val="00BE5B7D"/>
    <w:rsid w:val="00BE6262"/>
    <w:rsid w:val="00BE6356"/>
    <w:rsid w:val="00BE64D7"/>
    <w:rsid w:val="00BF02EA"/>
    <w:rsid w:val="00BF0510"/>
    <w:rsid w:val="00BF157F"/>
    <w:rsid w:val="00BF2162"/>
    <w:rsid w:val="00BF224A"/>
    <w:rsid w:val="00BF2B25"/>
    <w:rsid w:val="00BF2C3E"/>
    <w:rsid w:val="00BF2C94"/>
    <w:rsid w:val="00BF2E05"/>
    <w:rsid w:val="00BF3AAD"/>
    <w:rsid w:val="00BF4765"/>
    <w:rsid w:val="00BF4C94"/>
    <w:rsid w:val="00BF4D01"/>
    <w:rsid w:val="00BF4F0C"/>
    <w:rsid w:val="00BF5026"/>
    <w:rsid w:val="00BF5425"/>
    <w:rsid w:val="00BF5494"/>
    <w:rsid w:val="00BF5AA4"/>
    <w:rsid w:val="00BF5D5B"/>
    <w:rsid w:val="00BF6649"/>
    <w:rsid w:val="00BF6CF6"/>
    <w:rsid w:val="00BF70C6"/>
    <w:rsid w:val="00BF7B44"/>
    <w:rsid w:val="00BF7DB8"/>
    <w:rsid w:val="00BF7E44"/>
    <w:rsid w:val="00C000F5"/>
    <w:rsid w:val="00C00C82"/>
    <w:rsid w:val="00C00E00"/>
    <w:rsid w:val="00C01450"/>
    <w:rsid w:val="00C01797"/>
    <w:rsid w:val="00C01DD7"/>
    <w:rsid w:val="00C0227A"/>
    <w:rsid w:val="00C02693"/>
    <w:rsid w:val="00C02ADB"/>
    <w:rsid w:val="00C039BB"/>
    <w:rsid w:val="00C03D9D"/>
    <w:rsid w:val="00C0440C"/>
    <w:rsid w:val="00C045A3"/>
    <w:rsid w:val="00C04C9D"/>
    <w:rsid w:val="00C04E69"/>
    <w:rsid w:val="00C051CB"/>
    <w:rsid w:val="00C05651"/>
    <w:rsid w:val="00C058CB"/>
    <w:rsid w:val="00C05C7A"/>
    <w:rsid w:val="00C05D43"/>
    <w:rsid w:val="00C05E7A"/>
    <w:rsid w:val="00C063D3"/>
    <w:rsid w:val="00C067C8"/>
    <w:rsid w:val="00C06CDC"/>
    <w:rsid w:val="00C06FAD"/>
    <w:rsid w:val="00C07DF7"/>
    <w:rsid w:val="00C1064E"/>
    <w:rsid w:val="00C10CE2"/>
    <w:rsid w:val="00C113A3"/>
    <w:rsid w:val="00C11FE9"/>
    <w:rsid w:val="00C1274D"/>
    <w:rsid w:val="00C134AE"/>
    <w:rsid w:val="00C13AFC"/>
    <w:rsid w:val="00C1443A"/>
    <w:rsid w:val="00C1454E"/>
    <w:rsid w:val="00C14560"/>
    <w:rsid w:val="00C14C3F"/>
    <w:rsid w:val="00C14E2B"/>
    <w:rsid w:val="00C159BD"/>
    <w:rsid w:val="00C15B7F"/>
    <w:rsid w:val="00C16333"/>
    <w:rsid w:val="00C16C68"/>
    <w:rsid w:val="00C16F3E"/>
    <w:rsid w:val="00C1700C"/>
    <w:rsid w:val="00C176EE"/>
    <w:rsid w:val="00C17774"/>
    <w:rsid w:val="00C17840"/>
    <w:rsid w:val="00C20404"/>
    <w:rsid w:val="00C213ED"/>
    <w:rsid w:val="00C2194D"/>
    <w:rsid w:val="00C21FDB"/>
    <w:rsid w:val="00C22135"/>
    <w:rsid w:val="00C22757"/>
    <w:rsid w:val="00C227D8"/>
    <w:rsid w:val="00C2353E"/>
    <w:rsid w:val="00C23790"/>
    <w:rsid w:val="00C239B9"/>
    <w:rsid w:val="00C24112"/>
    <w:rsid w:val="00C2480A"/>
    <w:rsid w:val="00C250AF"/>
    <w:rsid w:val="00C25255"/>
    <w:rsid w:val="00C25441"/>
    <w:rsid w:val="00C25794"/>
    <w:rsid w:val="00C25C92"/>
    <w:rsid w:val="00C26037"/>
    <w:rsid w:val="00C263D6"/>
    <w:rsid w:val="00C263FA"/>
    <w:rsid w:val="00C26482"/>
    <w:rsid w:val="00C26C9A"/>
    <w:rsid w:val="00C274AA"/>
    <w:rsid w:val="00C27DBF"/>
    <w:rsid w:val="00C302FC"/>
    <w:rsid w:val="00C30F71"/>
    <w:rsid w:val="00C3182C"/>
    <w:rsid w:val="00C32757"/>
    <w:rsid w:val="00C32780"/>
    <w:rsid w:val="00C32CEE"/>
    <w:rsid w:val="00C32E23"/>
    <w:rsid w:val="00C330E4"/>
    <w:rsid w:val="00C332A3"/>
    <w:rsid w:val="00C33C11"/>
    <w:rsid w:val="00C34260"/>
    <w:rsid w:val="00C3426F"/>
    <w:rsid w:val="00C343B4"/>
    <w:rsid w:val="00C34E2B"/>
    <w:rsid w:val="00C353E1"/>
    <w:rsid w:val="00C3579D"/>
    <w:rsid w:val="00C357BB"/>
    <w:rsid w:val="00C35F5D"/>
    <w:rsid w:val="00C369D9"/>
    <w:rsid w:val="00C36D11"/>
    <w:rsid w:val="00C36DED"/>
    <w:rsid w:val="00C378DC"/>
    <w:rsid w:val="00C37DE2"/>
    <w:rsid w:val="00C40B5B"/>
    <w:rsid w:val="00C40D07"/>
    <w:rsid w:val="00C415F3"/>
    <w:rsid w:val="00C41F5C"/>
    <w:rsid w:val="00C4236E"/>
    <w:rsid w:val="00C433E8"/>
    <w:rsid w:val="00C435B1"/>
    <w:rsid w:val="00C43749"/>
    <w:rsid w:val="00C43C9F"/>
    <w:rsid w:val="00C44457"/>
    <w:rsid w:val="00C44B09"/>
    <w:rsid w:val="00C44F2E"/>
    <w:rsid w:val="00C470A7"/>
    <w:rsid w:val="00C4734F"/>
    <w:rsid w:val="00C47498"/>
    <w:rsid w:val="00C47660"/>
    <w:rsid w:val="00C508DD"/>
    <w:rsid w:val="00C50FEF"/>
    <w:rsid w:val="00C513C1"/>
    <w:rsid w:val="00C51BF6"/>
    <w:rsid w:val="00C5278E"/>
    <w:rsid w:val="00C527EE"/>
    <w:rsid w:val="00C52A19"/>
    <w:rsid w:val="00C52B69"/>
    <w:rsid w:val="00C53295"/>
    <w:rsid w:val="00C5337A"/>
    <w:rsid w:val="00C537C4"/>
    <w:rsid w:val="00C53A58"/>
    <w:rsid w:val="00C53C6D"/>
    <w:rsid w:val="00C53E3B"/>
    <w:rsid w:val="00C5497D"/>
    <w:rsid w:val="00C54AD9"/>
    <w:rsid w:val="00C5513D"/>
    <w:rsid w:val="00C55328"/>
    <w:rsid w:val="00C55520"/>
    <w:rsid w:val="00C55DA1"/>
    <w:rsid w:val="00C55F37"/>
    <w:rsid w:val="00C5606E"/>
    <w:rsid w:val="00C56519"/>
    <w:rsid w:val="00C56C3D"/>
    <w:rsid w:val="00C56D4A"/>
    <w:rsid w:val="00C577DA"/>
    <w:rsid w:val="00C57AD4"/>
    <w:rsid w:val="00C6028B"/>
    <w:rsid w:val="00C602C1"/>
    <w:rsid w:val="00C61491"/>
    <w:rsid w:val="00C617BE"/>
    <w:rsid w:val="00C61F76"/>
    <w:rsid w:val="00C62597"/>
    <w:rsid w:val="00C6266F"/>
    <w:rsid w:val="00C62B16"/>
    <w:rsid w:val="00C62BD2"/>
    <w:rsid w:val="00C63518"/>
    <w:rsid w:val="00C6368E"/>
    <w:rsid w:val="00C636B4"/>
    <w:rsid w:val="00C63B59"/>
    <w:rsid w:val="00C640B8"/>
    <w:rsid w:val="00C64588"/>
    <w:rsid w:val="00C64B37"/>
    <w:rsid w:val="00C64BE8"/>
    <w:rsid w:val="00C65409"/>
    <w:rsid w:val="00C658E3"/>
    <w:rsid w:val="00C65E0C"/>
    <w:rsid w:val="00C65ED3"/>
    <w:rsid w:val="00C66153"/>
    <w:rsid w:val="00C661C5"/>
    <w:rsid w:val="00C66278"/>
    <w:rsid w:val="00C66784"/>
    <w:rsid w:val="00C66BED"/>
    <w:rsid w:val="00C674E6"/>
    <w:rsid w:val="00C67DEA"/>
    <w:rsid w:val="00C71639"/>
    <w:rsid w:val="00C724C0"/>
    <w:rsid w:val="00C727C4"/>
    <w:rsid w:val="00C72CDC"/>
    <w:rsid w:val="00C72D48"/>
    <w:rsid w:val="00C72F92"/>
    <w:rsid w:val="00C730B2"/>
    <w:rsid w:val="00C7350F"/>
    <w:rsid w:val="00C7354D"/>
    <w:rsid w:val="00C7362A"/>
    <w:rsid w:val="00C737F9"/>
    <w:rsid w:val="00C73B0F"/>
    <w:rsid w:val="00C73C8F"/>
    <w:rsid w:val="00C73E16"/>
    <w:rsid w:val="00C7417E"/>
    <w:rsid w:val="00C746CC"/>
    <w:rsid w:val="00C74745"/>
    <w:rsid w:val="00C7481A"/>
    <w:rsid w:val="00C750C6"/>
    <w:rsid w:val="00C7548B"/>
    <w:rsid w:val="00C7567F"/>
    <w:rsid w:val="00C75C36"/>
    <w:rsid w:val="00C7609A"/>
    <w:rsid w:val="00C7626F"/>
    <w:rsid w:val="00C768AB"/>
    <w:rsid w:val="00C7760A"/>
    <w:rsid w:val="00C806BC"/>
    <w:rsid w:val="00C80BC6"/>
    <w:rsid w:val="00C80BEE"/>
    <w:rsid w:val="00C80E06"/>
    <w:rsid w:val="00C8115A"/>
    <w:rsid w:val="00C817A7"/>
    <w:rsid w:val="00C820E5"/>
    <w:rsid w:val="00C821C3"/>
    <w:rsid w:val="00C8257E"/>
    <w:rsid w:val="00C8276C"/>
    <w:rsid w:val="00C828AB"/>
    <w:rsid w:val="00C83C5D"/>
    <w:rsid w:val="00C8534A"/>
    <w:rsid w:val="00C85D5A"/>
    <w:rsid w:val="00C86BBA"/>
    <w:rsid w:val="00C87360"/>
    <w:rsid w:val="00C874BC"/>
    <w:rsid w:val="00C87BDA"/>
    <w:rsid w:val="00C9010A"/>
    <w:rsid w:val="00C9106C"/>
    <w:rsid w:val="00C91288"/>
    <w:rsid w:val="00C916B4"/>
    <w:rsid w:val="00C91A29"/>
    <w:rsid w:val="00C9232E"/>
    <w:rsid w:val="00C92882"/>
    <w:rsid w:val="00C92C0C"/>
    <w:rsid w:val="00C92C51"/>
    <w:rsid w:val="00C93205"/>
    <w:rsid w:val="00C935FC"/>
    <w:rsid w:val="00C93DF9"/>
    <w:rsid w:val="00C942A3"/>
    <w:rsid w:val="00C94385"/>
    <w:rsid w:val="00C94853"/>
    <w:rsid w:val="00C9522E"/>
    <w:rsid w:val="00C956CF"/>
    <w:rsid w:val="00C95F0E"/>
    <w:rsid w:val="00C967E1"/>
    <w:rsid w:val="00C967E9"/>
    <w:rsid w:val="00C97300"/>
    <w:rsid w:val="00C97831"/>
    <w:rsid w:val="00C979EC"/>
    <w:rsid w:val="00CA0321"/>
    <w:rsid w:val="00CA05F0"/>
    <w:rsid w:val="00CA28FE"/>
    <w:rsid w:val="00CA2A63"/>
    <w:rsid w:val="00CA31AA"/>
    <w:rsid w:val="00CA33B1"/>
    <w:rsid w:val="00CA3D30"/>
    <w:rsid w:val="00CA4857"/>
    <w:rsid w:val="00CA4D41"/>
    <w:rsid w:val="00CA508F"/>
    <w:rsid w:val="00CA5405"/>
    <w:rsid w:val="00CA548C"/>
    <w:rsid w:val="00CA565E"/>
    <w:rsid w:val="00CA5DE2"/>
    <w:rsid w:val="00CA64F0"/>
    <w:rsid w:val="00CA690F"/>
    <w:rsid w:val="00CA6B0C"/>
    <w:rsid w:val="00CA6CAC"/>
    <w:rsid w:val="00CA7759"/>
    <w:rsid w:val="00CA7968"/>
    <w:rsid w:val="00CA79B8"/>
    <w:rsid w:val="00CB01E6"/>
    <w:rsid w:val="00CB02E4"/>
    <w:rsid w:val="00CB0317"/>
    <w:rsid w:val="00CB0680"/>
    <w:rsid w:val="00CB0C42"/>
    <w:rsid w:val="00CB0CD3"/>
    <w:rsid w:val="00CB0D01"/>
    <w:rsid w:val="00CB13CC"/>
    <w:rsid w:val="00CB1464"/>
    <w:rsid w:val="00CB1BCA"/>
    <w:rsid w:val="00CB1D70"/>
    <w:rsid w:val="00CB277E"/>
    <w:rsid w:val="00CB33B6"/>
    <w:rsid w:val="00CB39D6"/>
    <w:rsid w:val="00CB3ACF"/>
    <w:rsid w:val="00CB41E6"/>
    <w:rsid w:val="00CB4499"/>
    <w:rsid w:val="00CB49CD"/>
    <w:rsid w:val="00CB54DD"/>
    <w:rsid w:val="00CB5B28"/>
    <w:rsid w:val="00CB61D4"/>
    <w:rsid w:val="00CB6336"/>
    <w:rsid w:val="00CB69BC"/>
    <w:rsid w:val="00CB6B89"/>
    <w:rsid w:val="00CB7792"/>
    <w:rsid w:val="00CB79FC"/>
    <w:rsid w:val="00CC0FE0"/>
    <w:rsid w:val="00CC107A"/>
    <w:rsid w:val="00CC17FD"/>
    <w:rsid w:val="00CC185F"/>
    <w:rsid w:val="00CC1D85"/>
    <w:rsid w:val="00CC2164"/>
    <w:rsid w:val="00CC2788"/>
    <w:rsid w:val="00CC3318"/>
    <w:rsid w:val="00CC36C2"/>
    <w:rsid w:val="00CC36C5"/>
    <w:rsid w:val="00CC3D36"/>
    <w:rsid w:val="00CC3FF8"/>
    <w:rsid w:val="00CC4071"/>
    <w:rsid w:val="00CC476A"/>
    <w:rsid w:val="00CC4869"/>
    <w:rsid w:val="00CC4BB8"/>
    <w:rsid w:val="00CC4C2E"/>
    <w:rsid w:val="00CC5315"/>
    <w:rsid w:val="00CC5730"/>
    <w:rsid w:val="00CC5A13"/>
    <w:rsid w:val="00CC5D6E"/>
    <w:rsid w:val="00CC5E80"/>
    <w:rsid w:val="00CC6053"/>
    <w:rsid w:val="00CC6558"/>
    <w:rsid w:val="00CC72D7"/>
    <w:rsid w:val="00CC737D"/>
    <w:rsid w:val="00CC79AB"/>
    <w:rsid w:val="00CC7FE9"/>
    <w:rsid w:val="00CD0D40"/>
    <w:rsid w:val="00CD0F2A"/>
    <w:rsid w:val="00CD1350"/>
    <w:rsid w:val="00CD139B"/>
    <w:rsid w:val="00CD1516"/>
    <w:rsid w:val="00CD1571"/>
    <w:rsid w:val="00CD1647"/>
    <w:rsid w:val="00CD19A6"/>
    <w:rsid w:val="00CD1B4C"/>
    <w:rsid w:val="00CD1DAD"/>
    <w:rsid w:val="00CD289C"/>
    <w:rsid w:val="00CD3836"/>
    <w:rsid w:val="00CD39F2"/>
    <w:rsid w:val="00CD3E11"/>
    <w:rsid w:val="00CD427F"/>
    <w:rsid w:val="00CD529A"/>
    <w:rsid w:val="00CD5FC7"/>
    <w:rsid w:val="00CD643A"/>
    <w:rsid w:val="00CD7411"/>
    <w:rsid w:val="00CD748E"/>
    <w:rsid w:val="00CD7ECE"/>
    <w:rsid w:val="00CE0C23"/>
    <w:rsid w:val="00CE0DF8"/>
    <w:rsid w:val="00CE0E96"/>
    <w:rsid w:val="00CE1443"/>
    <w:rsid w:val="00CE1611"/>
    <w:rsid w:val="00CE1849"/>
    <w:rsid w:val="00CE1A55"/>
    <w:rsid w:val="00CE2764"/>
    <w:rsid w:val="00CE365C"/>
    <w:rsid w:val="00CE4596"/>
    <w:rsid w:val="00CE4C32"/>
    <w:rsid w:val="00CE53F0"/>
    <w:rsid w:val="00CE55BD"/>
    <w:rsid w:val="00CE5848"/>
    <w:rsid w:val="00CE5C83"/>
    <w:rsid w:val="00CE6C5F"/>
    <w:rsid w:val="00CE6F65"/>
    <w:rsid w:val="00CE7070"/>
    <w:rsid w:val="00CE795A"/>
    <w:rsid w:val="00CE7B4D"/>
    <w:rsid w:val="00CE7C93"/>
    <w:rsid w:val="00CF066B"/>
    <w:rsid w:val="00CF0A36"/>
    <w:rsid w:val="00CF0AAA"/>
    <w:rsid w:val="00CF0F3D"/>
    <w:rsid w:val="00CF128F"/>
    <w:rsid w:val="00CF1A59"/>
    <w:rsid w:val="00CF26A7"/>
    <w:rsid w:val="00CF2D01"/>
    <w:rsid w:val="00CF3920"/>
    <w:rsid w:val="00CF3D55"/>
    <w:rsid w:val="00CF41A2"/>
    <w:rsid w:val="00CF426E"/>
    <w:rsid w:val="00CF467F"/>
    <w:rsid w:val="00CF46D5"/>
    <w:rsid w:val="00CF5E3C"/>
    <w:rsid w:val="00CF671D"/>
    <w:rsid w:val="00CF6A25"/>
    <w:rsid w:val="00CF6DD7"/>
    <w:rsid w:val="00CF7849"/>
    <w:rsid w:val="00CF7AA2"/>
    <w:rsid w:val="00CF7B25"/>
    <w:rsid w:val="00D0047B"/>
    <w:rsid w:val="00D00AF7"/>
    <w:rsid w:val="00D010B4"/>
    <w:rsid w:val="00D010CB"/>
    <w:rsid w:val="00D01598"/>
    <w:rsid w:val="00D017DF"/>
    <w:rsid w:val="00D019CC"/>
    <w:rsid w:val="00D01CD0"/>
    <w:rsid w:val="00D02AAA"/>
    <w:rsid w:val="00D02B5B"/>
    <w:rsid w:val="00D02C19"/>
    <w:rsid w:val="00D02FED"/>
    <w:rsid w:val="00D03768"/>
    <w:rsid w:val="00D04111"/>
    <w:rsid w:val="00D043B3"/>
    <w:rsid w:val="00D04A55"/>
    <w:rsid w:val="00D04D1C"/>
    <w:rsid w:val="00D04D51"/>
    <w:rsid w:val="00D04E73"/>
    <w:rsid w:val="00D0579A"/>
    <w:rsid w:val="00D05891"/>
    <w:rsid w:val="00D05D5A"/>
    <w:rsid w:val="00D06D6D"/>
    <w:rsid w:val="00D06E55"/>
    <w:rsid w:val="00D06F65"/>
    <w:rsid w:val="00D07CE2"/>
    <w:rsid w:val="00D100B2"/>
    <w:rsid w:val="00D10385"/>
    <w:rsid w:val="00D10F1B"/>
    <w:rsid w:val="00D11483"/>
    <w:rsid w:val="00D115B7"/>
    <w:rsid w:val="00D11654"/>
    <w:rsid w:val="00D11AF1"/>
    <w:rsid w:val="00D11DE5"/>
    <w:rsid w:val="00D11E3F"/>
    <w:rsid w:val="00D12306"/>
    <w:rsid w:val="00D12760"/>
    <w:rsid w:val="00D1295A"/>
    <w:rsid w:val="00D13D27"/>
    <w:rsid w:val="00D14AF2"/>
    <w:rsid w:val="00D153B8"/>
    <w:rsid w:val="00D15540"/>
    <w:rsid w:val="00D15BFF"/>
    <w:rsid w:val="00D163CA"/>
    <w:rsid w:val="00D17336"/>
    <w:rsid w:val="00D173F7"/>
    <w:rsid w:val="00D17953"/>
    <w:rsid w:val="00D205E7"/>
    <w:rsid w:val="00D206E6"/>
    <w:rsid w:val="00D20C0A"/>
    <w:rsid w:val="00D20D83"/>
    <w:rsid w:val="00D219F0"/>
    <w:rsid w:val="00D221F7"/>
    <w:rsid w:val="00D22917"/>
    <w:rsid w:val="00D23233"/>
    <w:rsid w:val="00D23379"/>
    <w:rsid w:val="00D23A48"/>
    <w:rsid w:val="00D249E4"/>
    <w:rsid w:val="00D24A0F"/>
    <w:rsid w:val="00D24CF4"/>
    <w:rsid w:val="00D2616C"/>
    <w:rsid w:val="00D26228"/>
    <w:rsid w:val="00D26417"/>
    <w:rsid w:val="00D26456"/>
    <w:rsid w:val="00D26620"/>
    <w:rsid w:val="00D26624"/>
    <w:rsid w:val="00D26780"/>
    <w:rsid w:val="00D268CB"/>
    <w:rsid w:val="00D26C3D"/>
    <w:rsid w:val="00D26D8E"/>
    <w:rsid w:val="00D26DD0"/>
    <w:rsid w:val="00D27790"/>
    <w:rsid w:val="00D27883"/>
    <w:rsid w:val="00D27A7B"/>
    <w:rsid w:val="00D27FAC"/>
    <w:rsid w:val="00D302DA"/>
    <w:rsid w:val="00D316A3"/>
    <w:rsid w:val="00D32803"/>
    <w:rsid w:val="00D32971"/>
    <w:rsid w:val="00D331D8"/>
    <w:rsid w:val="00D33497"/>
    <w:rsid w:val="00D334E5"/>
    <w:rsid w:val="00D33CDD"/>
    <w:rsid w:val="00D34259"/>
    <w:rsid w:val="00D34D4A"/>
    <w:rsid w:val="00D35C98"/>
    <w:rsid w:val="00D36017"/>
    <w:rsid w:val="00D3637A"/>
    <w:rsid w:val="00D3676A"/>
    <w:rsid w:val="00D36A01"/>
    <w:rsid w:val="00D36E4F"/>
    <w:rsid w:val="00D37527"/>
    <w:rsid w:val="00D40494"/>
    <w:rsid w:val="00D40580"/>
    <w:rsid w:val="00D4078F"/>
    <w:rsid w:val="00D407B1"/>
    <w:rsid w:val="00D409FA"/>
    <w:rsid w:val="00D41301"/>
    <w:rsid w:val="00D41CFC"/>
    <w:rsid w:val="00D41E91"/>
    <w:rsid w:val="00D41EFD"/>
    <w:rsid w:val="00D422CA"/>
    <w:rsid w:val="00D43C29"/>
    <w:rsid w:val="00D43DB0"/>
    <w:rsid w:val="00D43FDF"/>
    <w:rsid w:val="00D44314"/>
    <w:rsid w:val="00D444DA"/>
    <w:rsid w:val="00D4510B"/>
    <w:rsid w:val="00D459DC"/>
    <w:rsid w:val="00D45E57"/>
    <w:rsid w:val="00D46721"/>
    <w:rsid w:val="00D46A6D"/>
    <w:rsid w:val="00D46C5D"/>
    <w:rsid w:val="00D46E29"/>
    <w:rsid w:val="00D47233"/>
    <w:rsid w:val="00D47CF4"/>
    <w:rsid w:val="00D50B01"/>
    <w:rsid w:val="00D516F4"/>
    <w:rsid w:val="00D51AD9"/>
    <w:rsid w:val="00D52B64"/>
    <w:rsid w:val="00D53107"/>
    <w:rsid w:val="00D53C1D"/>
    <w:rsid w:val="00D53CDF"/>
    <w:rsid w:val="00D53FBE"/>
    <w:rsid w:val="00D54231"/>
    <w:rsid w:val="00D54714"/>
    <w:rsid w:val="00D54922"/>
    <w:rsid w:val="00D54A9C"/>
    <w:rsid w:val="00D55126"/>
    <w:rsid w:val="00D5517E"/>
    <w:rsid w:val="00D552CE"/>
    <w:rsid w:val="00D55805"/>
    <w:rsid w:val="00D56CB6"/>
    <w:rsid w:val="00D57348"/>
    <w:rsid w:val="00D57471"/>
    <w:rsid w:val="00D57D7B"/>
    <w:rsid w:val="00D61886"/>
    <w:rsid w:val="00D6202D"/>
    <w:rsid w:val="00D620DF"/>
    <w:rsid w:val="00D627F9"/>
    <w:rsid w:val="00D6292B"/>
    <w:rsid w:val="00D62B3A"/>
    <w:rsid w:val="00D6383C"/>
    <w:rsid w:val="00D63DA3"/>
    <w:rsid w:val="00D646C7"/>
    <w:rsid w:val="00D64BA6"/>
    <w:rsid w:val="00D65B00"/>
    <w:rsid w:val="00D661FF"/>
    <w:rsid w:val="00D66937"/>
    <w:rsid w:val="00D7034D"/>
    <w:rsid w:val="00D70789"/>
    <w:rsid w:val="00D70873"/>
    <w:rsid w:val="00D71165"/>
    <w:rsid w:val="00D7162D"/>
    <w:rsid w:val="00D71BD5"/>
    <w:rsid w:val="00D72269"/>
    <w:rsid w:val="00D72291"/>
    <w:rsid w:val="00D734A0"/>
    <w:rsid w:val="00D737B4"/>
    <w:rsid w:val="00D73D25"/>
    <w:rsid w:val="00D73EEF"/>
    <w:rsid w:val="00D74034"/>
    <w:rsid w:val="00D74D71"/>
    <w:rsid w:val="00D75447"/>
    <w:rsid w:val="00D75FB3"/>
    <w:rsid w:val="00D764C3"/>
    <w:rsid w:val="00D76E3F"/>
    <w:rsid w:val="00D77481"/>
    <w:rsid w:val="00D778E6"/>
    <w:rsid w:val="00D77994"/>
    <w:rsid w:val="00D81EB1"/>
    <w:rsid w:val="00D81F1A"/>
    <w:rsid w:val="00D81FE6"/>
    <w:rsid w:val="00D82137"/>
    <w:rsid w:val="00D83050"/>
    <w:rsid w:val="00D8333F"/>
    <w:rsid w:val="00D83387"/>
    <w:rsid w:val="00D83C35"/>
    <w:rsid w:val="00D83E51"/>
    <w:rsid w:val="00D842A2"/>
    <w:rsid w:val="00D84D3F"/>
    <w:rsid w:val="00D85252"/>
    <w:rsid w:val="00D856BB"/>
    <w:rsid w:val="00D85709"/>
    <w:rsid w:val="00D8607E"/>
    <w:rsid w:val="00D86AD2"/>
    <w:rsid w:val="00D86D5C"/>
    <w:rsid w:val="00D8741C"/>
    <w:rsid w:val="00D87CE8"/>
    <w:rsid w:val="00D9022D"/>
    <w:rsid w:val="00D9022E"/>
    <w:rsid w:val="00D90564"/>
    <w:rsid w:val="00D90A42"/>
    <w:rsid w:val="00D90C93"/>
    <w:rsid w:val="00D91050"/>
    <w:rsid w:val="00D911EE"/>
    <w:rsid w:val="00D914EC"/>
    <w:rsid w:val="00D9329C"/>
    <w:rsid w:val="00D95F6C"/>
    <w:rsid w:val="00D971A7"/>
    <w:rsid w:val="00DA08DD"/>
    <w:rsid w:val="00DA0A72"/>
    <w:rsid w:val="00DA18D5"/>
    <w:rsid w:val="00DA200A"/>
    <w:rsid w:val="00DA2A01"/>
    <w:rsid w:val="00DA2F87"/>
    <w:rsid w:val="00DA348B"/>
    <w:rsid w:val="00DA3664"/>
    <w:rsid w:val="00DA38FF"/>
    <w:rsid w:val="00DA3CED"/>
    <w:rsid w:val="00DA48D7"/>
    <w:rsid w:val="00DA4DA3"/>
    <w:rsid w:val="00DA51D5"/>
    <w:rsid w:val="00DA5635"/>
    <w:rsid w:val="00DA683B"/>
    <w:rsid w:val="00DA6C55"/>
    <w:rsid w:val="00DA713D"/>
    <w:rsid w:val="00DA7190"/>
    <w:rsid w:val="00DA7199"/>
    <w:rsid w:val="00DA7760"/>
    <w:rsid w:val="00DA7F60"/>
    <w:rsid w:val="00DB0295"/>
    <w:rsid w:val="00DB16C0"/>
    <w:rsid w:val="00DB1C80"/>
    <w:rsid w:val="00DB21B9"/>
    <w:rsid w:val="00DB2734"/>
    <w:rsid w:val="00DB2EC6"/>
    <w:rsid w:val="00DB2F7A"/>
    <w:rsid w:val="00DB3C5C"/>
    <w:rsid w:val="00DB4C3C"/>
    <w:rsid w:val="00DB5241"/>
    <w:rsid w:val="00DB55ED"/>
    <w:rsid w:val="00DB5F72"/>
    <w:rsid w:val="00DB726D"/>
    <w:rsid w:val="00DB756C"/>
    <w:rsid w:val="00DB7764"/>
    <w:rsid w:val="00DB7B52"/>
    <w:rsid w:val="00DB7BEF"/>
    <w:rsid w:val="00DC0131"/>
    <w:rsid w:val="00DC0166"/>
    <w:rsid w:val="00DC044B"/>
    <w:rsid w:val="00DC0810"/>
    <w:rsid w:val="00DC0A22"/>
    <w:rsid w:val="00DC17F6"/>
    <w:rsid w:val="00DC198D"/>
    <w:rsid w:val="00DC1FBF"/>
    <w:rsid w:val="00DC20EC"/>
    <w:rsid w:val="00DC221A"/>
    <w:rsid w:val="00DC23F0"/>
    <w:rsid w:val="00DC2F29"/>
    <w:rsid w:val="00DC2FFA"/>
    <w:rsid w:val="00DC32CF"/>
    <w:rsid w:val="00DC34C9"/>
    <w:rsid w:val="00DC41F2"/>
    <w:rsid w:val="00DC561A"/>
    <w:rsid w:val="00DC58EB"/>
    <w:rsid w:val="00DC6B59"/>
    <w:rsid w:val="00DC7251"/>
    <w:rsid w:val="00DC76F0"/>
    <w:rsid w:val="00DC796A"/>
    <w:rsid w:val="00DC7DCA"/>
    <w:rsid w:val="00DD0154"/>
    <w:rsid w:val="00DD0182"/>
    <w:rsid w:val="00DD0FB5"/>
    <w:rsid w:val="00DD15C5"/>
    <w:rsid w:val="00DD15DE"/>
    <w:rsid w:val="00DD1749"/>
    <w:rsid w:val="00DD20F4"/>
    <w:rsid w:val="00DD2E79"/>
    <w:rsid w:val="00DD34D3"/>
    <w:rsid w:val="00DD3AF3"/>
    <w:rsid w:val="00DD3D33"/>
    <w:rsid w:val="00DD3EC5"/>
    <w:rsid w:val="00DD4439"/>
    <w:rsid w:val="00DD4701"/>
    <w:rsid w:val="00DD4A86"/>
    <w:rsid w:val="00DD4F88"/>
    <w:rsid w:val="00DD5351"/>
    <w:rsid w:val="00DD54D6"/>
    <w:rsid w:val="00DD6775"/>
    <w:rsid w:val="00DD6D25"/>
    <w:rsid w:val="00DD723E"/>
    <w:rsid w:val="00DD7381"/>
    <w:rsid w:val="00DD7CB2"/>
    <w:rsid w:val="00DD7F3F"/>
    <w:rsid w:val="00DE0062"/>
    <w:rsid w:val="00DE053A"/>
    <w:rsid w:val="00DE0716"/>
    <w:rsid w:val="00DE11CA"/>
    <w:rsid w:val="00DE139C"/>
    <w:rsid w:val="00DE1ECD"/>
    <w:rsid w:val="00DE236A"/>
    <w:rsid w:val="00DE27EE"/>
    <w:rsid w:val="00DE2CE8"/>
    <w:rsid w:val="00DE2CED"/>
    <w:rsid w:val="00DE3715"/>
    <w:rsid w:val="00DE3B72"/>
    <w:rsid w:val="00DE4C3B"/>
    <w:rsid w:val="00DE54AC"/>
    <w:rsid w:val="00DE57AE"/>
    <w:rsid w:val="00DE5A91"/>
    <w:rsid w:val="00DE5B15"/>
    <w:rsid w:val="00DE5CE5"/>
    <w:rsid w:val="00DE5FA9"/>
    <w:rsid w:val="00DE60A6"/>
    <w:rsid w:val="00DE6367"/>
    <w:rsid w:val="00DE678E"/>
    <w:rsid w:val="00DE7319"/>
    <w:rsid w:val="00DE75F1"/>
    <w:rsid w:val="00DE7EB1"/>
    <w:rsid w:val="00DE7FA2"/>
    <w:rsid w:val="00DF0193"/>
    <w:rsid w:val="00DF0459"/>
    <w:rsid w:val="00DF0D6E"/>
    <w:rsid w:val="00DF0EF7"/>
    <w:rsid w:val="00DF11B3"/>
    <w:rsid w:val="00DF1B6F"/>
    <w:rsid w:val="00DF1C02"/>
    <w:rsid w:val="00DF232C"/>
    <w:rsid w:val="00DF24F7"/>
    <w:rsid w:val="00DF321B"/>
    <w:rsid w:val="00DF3514"/>
    <w:rsid w:val="00DF3666"/>
    <w:rsid w:val="00DF46A4"/>
    <w:rsid w:val="00DF52BC"/>
    <w:rsid w:val="00DF53C7"/>
    <w:rsid w:val="00DF54F9"/>
    <w:rsid w:val="00DF5B4B"/>
    <w:rsid w:val="00DF6520"/>
    <w:rsid w:val="00DF707A"/>
    <w:rsid w:val="00DF73C4"/>
    <w:rsid w:val="00E0009B"/>
    <w:rsid w:val="00E00688"/>
    <w:rsid w:val="00E00D33"/>
    <w:rsid w:val="00E00FD8"/>
    <w:rsid w:val="00E0119E"/>
    <w:rsid w:val="00E015CA"/>
    <w:rsid w:val="00E016F6"/>
    <w:rsid w:val="00E017B4"/>
    <w:rsid w:val="00E01A41"/>
    <w:rsid w:val="00E01E29"/>
    <w:rsid w:val="00E01F13"/>
    <w:rsid w:val="00E03D06"/>
    <w:rsid w:val="00E03D4A"/>
    <w:rsid w:val="00E03F1F"/>
    <w:rsid w:val="00E04413"/>
    <w:rsid w:val="00E050C6"/>
    <w:rsid w:val="00E0577C"/>
    <w:rsid w:val="00E05926"/>
    <w:rsid w:val="00E05DB5"/>
    <w:rsid w:val="00E05EE7"/>
    <w:rsid w:val="00E0642A"/>
    <w:rsid w:val="00E066E1"/>
    <w:rsid w:val="00E06874"/>
    <w:rsid w:val="00E06958"/>
    <w:rsid w:val="00E06964"/>
    <w:rsid w:val="00E06FBA"/>
    <w:rsid w:val="00E0706E"/>
    <w:rsid w:val="00E07626"/>
    <w:rsid w:val="00E078E3"/>
    <w:rsid w:val="00E079CB"/>
    <w:rsid w:val="00E104E1"/>
    <w:rsid w:val="00E10942"/>
    <w:rsid w:val="00E10A15"/>
    <w:rsid w:val="00E111BD"/>
    <w:rsid w:val="00E11786"/>
    <w:rsid w:val="00E118BB"/>
    <w:rsid w:val="00E120C3"/>
    <w:rsid w:val="00E121FF"/>
    <w:rsid w:val="00E1265A"/>
    <w:rsid w:val="00E126FB"/>
    <w:rsid w:val="00E13FF6"/>
    <w:rsid w:val="00E143CD"/>
    <w:rsid w:val="00E14B4E"/>
    <w:rsid w:val="00E14DF2"/>
    <w:rsid w:val="00E14E17"/>
    <w:rsid w:val="00E14EA4"/>
    <w:rsid w:val="00E152E2"/>
    <w:rsid w:val="00E155EA"/>
    <w:rsid w:val="00E1577C"/>
    <w:rsid w:val="00E15F8C"/>
    <w:rsid w:val="00E16619"/>
    <w:rsid w:val="00E16CF1"/>
    <w:rsid w:val="00E16F76"/>
    <w:rsid w:val="00E17769"/>
    <w:rsid w:val="00E2043A"/>
    <w:rsid w:val="00E206B6"/>
    <w:rsid w:val="00E20EF9"/>
    <w:rsid w:val="00E20F27"/>
    <w:rsid w:val="00E218C1"/>
    <w:rsid w:val="00E219A5"/>
    <w:rsid w:val="00E21B7A"/>
    <w:rsid w:val="00E21F5A"/>
    <w:rsid w:val="00E226A0"/>
    <w:rsid w:val="00E2369E"/>
    <w:rsid w:val="00E2443D"/>
    <w:rsid w:val="00E24452"/>
    <w:rsid w:val="00E2498C"/>
    <w:rsid w:val="00E24F2A"/>
    <w:rsid w:val="00E2548D"/>
    <w:rsid w:val="00E25801"/>
    <w:rsid w:val="00E25F87"/>
    <w:rsid w:val="00E269B6"/>
    <w:rsid w:val="00E26EDD"/>
    <w:rsid w:val="00E26FF4"/>
    <w:rsid w:val="00E2748D"/>
    <w:rsid w:val="00E309CC"/>
    <w:rsid w:val="00E310F5"/>
    <w:rsid w:val="00E31C49"/>
    <w:rsid w:val="00E324C9"/>
    <w:rsid w:val="00E32797"/>
    <w:rsid w:val="00E32A9D"/>
    <w:rsid w:val="00E32FF1"/>
    <w:rsid w:val="00E33015"/>
    <w:rsid w:val="00E3497E"/>
    <w:rsid w:val="00E349FD"/>
    <w:rsid w:val="00E34CF6"/>
    <w:rsid w:val="00E34D23"/>
    <w:rsid w:val="00E35169"/>
    <w:rsid w:val="00E362F9"/>
    <w:rsid w:val="00E36602"/>
    <w:rsid w:val="00E36A7D"/>
    <w:rsid w:val="00E36AD7"/>
    <w:rsid w:val="00E3751C"/>
    <w:rsid w:val="00E37ABA"/>
    <w:rsid w:val="00E37ACB"/>
    <w:rsid w:val="00E403FD"/>
    <w:rsid w:val="00E40E21"/>
    <w:rsid w:val="00E415AF"/>
    <w:rsid w:val="00E4188F"/>
    <w:rsid w:val="00E41D50"/>
    <w:rsid w:val="00E425F4"/>
    <w:rsid w:val="00E4277F"/>
    <w:rsid w:val="00E430FD"/>
    <w:rsid w:val="00E43502"/>
    <w:rsid w:val="00E43C01"/>
    <w:rsid w:val="00E450DB"/>
    <w:rsid w:val="00E453B0"/>
    <w:rsid w:val="00E45652"/>
    <w:rsid w:val="00E45E35"/>
    <w:rsid w:val="00E462FE"/>
    <w:rsid w:val="00E46962"/>
    <w:rsid w:val="00E50083"/>
    <w:rsid w:val="00E50142"/>
    <w:rsid w:val="00E502F1"/>
    <w:rsid w:val="00E507C1"/>
    <w:rsid w:val="00E50A66"/>
    <w:rsid w:val="00E50EA4"/>
    <w:rsid w:val="00E51764"/>
    <w:rsid w:val="00E520A0"/>
    <w:rsid w:val="00E5240E"/>
    <w:rsid w:val="00E53222"/>
    <w:rsid w:val="00E538FE"/>
    <w:rsid w:val="00E53937"/>
    <w:rsid w:val="00E5399C"/>
    <w:rsid w:val="00E5461F"/>
    <w:rsid w:val="00E55187"/>
    <w:rsid w:val="00E5583E"/>
    <w:rsid w:val="00E55916"/>
    <w:rsid w:val="00E55E7B"/>
    <w:rsid w:val="00E55F11"/>
    <w:rsid w:val="00E561EE"/>
    <w:rsid w:val="00E562A3"/>
    <w:rsid w:val="00E568D4"/>
    <w:rsid w:val="00E574AF"/>
    <w:rsid w:val="00E5763C"/>
    <w:rsid w:val="00E57DD4"/>
    <w:rsid w:val="00E57E68"/>
    <w:rsid w:val="00E602AD"/>
    <w:rsid w:val="00E603EF"/>
    <w:rsid w:val="00E60802"/>
    <w:rsid w:val="00E60CA5"/>
    <w:rsid w:val="00E60F1A"/>
    <w:rsid w:val="00E61AB6"/>
    <w:rsid w:val="00E62972"/>
    <w:rsid w:val="00E62A4C"/>
    <w:rsid w:val="00E62A5D"/>
    <w:rsid w:val="00E630CB"/>
    <w:rsid w:val="00E63849"/>
    <w:rsid w:val="00E63ACE"/>
    <w:rsid w:val="00E63D30"/>
    <w:rsid w:val="00E63D33"/>
    <w:rsid w:val="00E6424A"/>
    <w:rsid w:val="00E642BE"/>
    <w:rsid w:val="00E642C9"/>
    <w:rsid w:val="00E64841"/>
    <w:rsid w:val="00E64B8C"/>
    <w:rsid w:val="00E6568C"/>
    <w:rsid w:val="00E65FF6"/>
    <w:rsid w:val="00E6664D"/>
    <w:rsid w:val="00E6705D"/>
    <w:rsid w:val="00E670B9"/>
    <w:rsid w:val="00E671A0"/>
    <w:rsid w:val="00E6735B"/>
    <w:rsid w:val="00E67F04"/>
    <w:rsid w:val="00E67FB9"/>
    <w:rsid w:val="00E7021F"/>
    <w:rsid w:val="00E70663"/>
    <w:rsid w:val="00E70BC5"/>
    <w:rsid w:val="00E71738"/>
    <w:rsid w:val="00E71918"/>
    <w:rsid w:val="00E7191C"/>
    <w:rsid w:val="00E71965"/>
    <w:rsid w:val="00E71B0A"/>
    <w:rsid w:val="00E721BA"/>
    <w:rsid w:val="00E72262"/>
    <w:rsid w:val="00E7240A"/>
    <w:rsid w:val="00E72BEF"/>
    <w:rsid w:val="00E72BFE"/>
    <w:rsid w:val="00E72DFB"/>
    <w:rsid w:val="00E7311A"/>
    <w:rsid w:val="00E7340A"/>
    <w:rsid w:val="00E74100"/>
    <w:rsid w:val="00E7497E"/>
    <w:rsid w:val="00E74ABF"/>
    <w:rsid w:val="00E74C1F"/>
    <w:rsid w:val="00E758D2"/>
    <w:rsid w:val="00E75A70"/>
    <w:rsid w:val="00E762C6"/>
    <w:rsid w:val="00E7637C"/>
    <w:rsid w:val="00E7698B"/>
    <w:rsid w:val="00E76A09"/>
    <w:rsid w:val="00E76D07"/>
    <w:rsid w:val="00E76D34"/>
    <w:rsid w:val="00E77055"/>
    <w:rsid w:val="00E77813"/>
    <w:rsid w:val="00E80163"/>
    <w:rsid w:val="00E80495"/>
    <w:rsid w:val="00E80906"/>
    <w:rsid w:val="00E80B9D"/>
    <w:rsid w:val="00E8128F"/>
    <w:rsid w:val="00E81411"/>
    <w:rsid w:val="00E81C59"/>
    <w:rsid w:val="00E82089"/>
    <w:rsid w:val="00E820B0"/>
    <w:rsid w:val="00E820DD"/>
    <w:rsid w:val="00E8247F"/>
    <w:rsid w:val="00E82B8D"/>
    <w:rsid w:val="00E834BF"/>
    <w:rsid w:val="00E83AAD"/>
    <w:rsid w:val="00E83B0E"/>
    <w:rsid w:val="00E83CF3"/>
    <w:rsid w:val="00E83DC6"/>
    <w:rsid w:val="00E83EED"/>
    <w:rsid w:val="00E855C9"/>
    <w:rsid w:val="00E85845"/>
    <w:rsid w:val="00E86027"/>
    <w:rsid w:val="00E865E8"/>
    <w:rsid w:val="00E8700F"/>
    <w:rsid w:val="00E87398"/>
    <w:rsid w:val="00E873E3"/>
    <w:rsid w:val="00E9046F"/>
    <w:rsid w:val="00E91376"/>
    <w:rsid w:val="00E91E94"/>
    <w:rsid w:val="00E92325"/>
    <w:rsid w:val="00E92412"/>
    <w:rsid w:val="00E92F66"/>
    <w:rsid w:val="00E93E96"/>
    <w:rsid w:val="00E93F7E"/>
    <w:rsid w:val="00E94632"/>
    <w:rsid w:val="00E95283"/>
    <w:rsid w:val="00E95B59"/>
    <w:rsid w:val="00E95D61"/>
    <w:rsid w:val="00E95F52"/>
    <w:rsid w:val="00E961E7"/>
    <w:rsid w:val="00E96252"/>
    <w:rsid w:val="00E962F9"/>
    <w:rsid w:val="00E9657A"/>
    <w:rsid w:val="00E96CEA"/>
    <w:rsid w:val="00E96D95"/>
    <w:rsid w:val="00E97158"/>
    <w:rsid w:val="00E97206"/>
    <w:rsid w:val="00E97FC1"/>
    <w:rsid w:val="00EA0471"/>
    <w:rsid w:val="00EA0605"/>
    <w:rsid w:val="00EA0B72"/>
    <w:rsid w:val="00EA0C74"/>
    <w:rsid w:val="00EA0D3F"/>
    <w:rsid w:val="00EA141E"/>
    <w:rsid w:val="00EA1783"/>
    <w:rsid w:val="00EA2017"/>
    <w:rsid w:val="00EA207E"/>
    <w:rsid w:val="00EA2609"/>
    <w:rsid w:val="00EA2C3E"/>
    <w:rsid w:val="00EA2E3E"/>
    <w:rsid w:val="00EA2F2F"/>
    <w:rsid w:val="00EA30CA"/>
    <w:rsid w:val="00EA33E0"/>
    <w:rsid w:val="00EA438D"/>
    <w:rsid w:val="00EA4521"/>
    <w:rsid w:val="00EA4B70"/>
    <w:rsid w:val="00EA5441"/>
    <w:rsid w:val="00EA567A"/>
    <w:rsid w:val="00EA56D7"/>
    <w:rsid w:val="00EA5B1E"/>
    <w:rsid w:val="00EA5CD9"/>
    <w:rsid w:val="00EA75BE"/>
    <w:rsid w:val="00EA7858"/>
    <w:rsid w:val="00EA7880"/>
    <w:rsid w:val="00EA7CC3"/>
    <w:rsid w:val="00EB0318"/>
    <w:rsid w:val="00EB0883"/>
    <w:rsid w:val="00EB11CD"/>
    <w:rsid w:val="00EB1A32"/>
    <w:rsid w:val="00EB1AC2"/>
    <w:rsid w:val="00EB1C45"/>
    <w:rsid w:val="00EB22AA"/>
    <w:rsid w:val="00EB25D3"/>
    <w:rsid w:val="00EB2EB5"/>
    <w:rsid w:val="00EB2F98"/>
    <w:rsid w:val="00EB341C"/>
    <w:rsid w:val="00EB3710"/>
    <w:rsid w:val="00EB4E37"/>
    <w:rsid w:val="00EB5560"/>
    <w:rsid w:val="00EB55A5"/>
    <w:rsid w:val="00EB57F9"/>
    <w:rsid w:val="00EB68EC"/>
    <w:rsid w:val="00EB7055"/>
    <w:rsid w:val="00EB7235"/>
    <w:rsid w:val="00EB73E7"/>
    <w:rsid w:val="00EB78AB"/>
    <w:rsid w:val="00EB7B6A"/>
    <w:rsid w:val="00EB7E05"/>
    <w:rsid w:val="00EB7E8C"/>
    <w:rsid w:val="00EC032C"/>
    <w:rsid w:val="00EC09A5"/>
    <w:rsid w:val="00EC11AC"/>
    <w:rsid w:val="00EC22D6"/>
    <w:rsid w:val="00EC24D3"/>
    <w:rsid w:val="00EC2819"/>
    <w:rsid w:val="00EC37DF"/>
    <w:rsid w:val="00EC43B7"/>
    <w:rsid w:val="00EC47B0"/>
    <w:rsid w:val="00EC4AC6"/>
    <w:rsid w:val="00EC511A"/>
    <w:rsid w:val="00EC51F6"/>
    <w:rsid w:val="00EC5B6E"/>
    <w:rsid w:val="00EC5B84"/>
    <w:rsid w:val="00EC5DCC"/>
    <w:rsid w:val="00EC62AC"/>
    <w:rsid w:val="00EC6B8B"/>
    <w:rsid w:val="00EC6F37"/>
    <w:rsid w:val="00EC7348"/>
    <w:rsid w:val="00EC764D"/>
    <w:rsid w:val="00EC7C27"/>
    <w:rsid w:val="00ED00FA"/>
    <w:rsid w:val="00ED0291"/>
    <w:rsid w:val="00ED035A"/>
    <w:rsid w:val="00ED0A65"/>
    <w:rsid w:val="00ED0AA5"/>
    <w:rsid w:val="00ED1827"/>
    <w:rsid w:val="00ED19D5"/>
    <w:rsid w:val="00ED2101"/>
    <w:rsid w:val="00ED250E"/>
    <w:rsid w:val="00ED2A58"/>
    <w:rsid w:val="00ED2CEB"/>
    <w:rsid w:val="00ED2D2E"/>
    <w:rsid w:val="00ED2E4E"/>
    <w:rsid w:val="00ED30BD"/>
    <w:rsid w:val="00ED3404"/>
    <w:rsid w:val="00ED3545"/>
    <w:rsid w:val="00ED3F22"/>
    <w:rsid w:val="00ED4566"/>
    <w:rsid w:val="00ED48D7"/>
    <w:rsid w:val="00ED5DAF"/>
    <w:rsid w:val="00ED5E49"/>
    <w:rsid w:val="00ED676A"/>
    <w:rsid w:val="00ED6D06"/>
    <w:rsid w:val="00ED7517"/>
    <w:rsid w:val="00ED7ADA"/>
    <w:rsid w:val="00ED7B6C"/>
    <w:rsid w:val="00EE0136"/>
    <w:rsid w:val="00EE01D7"/>
    <w:rsid w:val="00EE077F"/>
    <w:rsid w:val="00EE1FE8"/>
    <w:rsid w:val="00EE2522"/>
    <w:rsid w:val="00EE311E"/>
    <w:rsid w:val="00EE31CF"/>
    <w:rsid w:val="00EE356C"/>
    <w:rsid w:val="00EE3808"/>
    <w:rsid w:val="00EE3C7F"/>
    <w:rsid w:val="00EE3F6B"/>
    <w:rsid w:val="00EE4172"/>
    <w:rsid w:val="00EE4A96"/>
    <w:rsid w:val="00EE4B03"/>
    <w:rsid w:val="00EE4C70"/>
    <w:rsid w:val="00EE4FA8"/>
    <w:rsid w:val="00EE5764"/>
    <w:rsid w:val="00EE5C8D"/>
    <w:rsid w:val="00EE6559"/>
    <w:rsid w:val="00EE6694"/>
    <w:rsid w:val="00EE6759"/>
    <w:rsid w:val="00EE67CF"/>
    <w:rsid w:val="00EE6D67"/>
    <w:rsid w:val="00EE7701"/>
    <w:rsid w:val="00EF03F6"/>
    <w:rsid w:val="00EF05E9"/>
    <w:rsid w:val="00EF12F3"/>
    <w:rsid w:val="00EF1871"/>
    <w:rsid w:val="00EF1A22"/>
    <w:rsid w:val="00EF2262"/>
    <w:rsid w:val="00EF2ADC"/>
    <w:rsid w:val="00EF2B20"/>
    <w:rsid w:val="00EF303F"/>
    <w:rsid w:val="00EF3C4E"/>
    <w:rsid w:val="00EF3C6F"/>
    <w:rsid w:val="00EF3E04"/>
    <w:rsid w:val="00EF448E"/>
    <w:rsid w:val="00EF45E1"/>
    <w:rsid w:val="00EF4DC5"/>
    <w:rsid w:val="00EF55A5"/>
    <w:rsid w:val="00EF5DA6"/>
    <w:rsid w:val="00EF5F77"/>
    <w:rsid w:val="00EF6586"/>
    <w:rsid w:val="00EF6596"/>
    <w:rsid w:val="00EF6991"/>
    <w:rsid w:val="00EF69CD"/>
    <w:rsid w:val="00EF6E18"/>
    <w:rsid w:val="00EF7C4D"/>
    <w:rsid w:val="00F00253"/>
    <w:rsid w:val="00F00DB8"/>
    <w:rsid w:val="00F00EB1"/>
    <w:rsid w:val="00F01087"/>
    <w:rsid w:val="00F01390"/>
    <w:rsid w:val="00F013C7"/>
    <w:rsid w:val="00F01C57"/>
    <w:rsid w:val="00F0200B"/>
    <w:rsid w:val="00F02119"/>
    <w:rsid w:val="00F022F9"/>
    <w:rsid w:val="00F02FB5"/>
    <w:rsid w:val="00F034A0"/>
    <w:rsid w:val="00F040C8"/>
    <w:rsid w:val="00F0423A"/>
    <w:rsid w:val="00F0441C"/>
    <w:rsid w:val="00F0489C"/>
    <w:rsid w:val="00F04DC5"/>
    <w:rsid w:val="00F04ECA"/>
    <w:rsid w:val="00F05F7A"/>
    <w:rsid w:val="00F05FC8"/>
    <w:rsid w:val="00F062B1"/>
    <w:rsid w:val="00F06395"/>
    <w:rsid w:val="00F06660"/>
    <w:rsid w:val="00F06CAC"/>
    <w:rsid w:val="00F0737B"/>
    <w:rsid w:val="00F07850"/>
    <w:rsid w:val="00F100C2"/>
    <w:rsid w:val="00F102E5"/>
    <w:rsid w:val="00F10C92"/>
    <w:rsid w:val="00F10CD4"/>
    <w:rsid w:val="00F1105C"/>
    <w:rsid w:val="00F11991"/>
    <w:rsid w:val="00F11D6C"/>
    <w:rsid w:val="00F11F12"/>
    <w:rsid w:val="00F12104"/>
    <w:rsid w:val="00F13341"/>
    <w:rsid w:val="00F136F9"/>
    <w:rsid w:val="00F138E6"/>
    <w:rsid w:val="00F142AA"/>
    <w:rsid w:val="00F147F1"/>
    <w:rsid w:val="00F149D4"/>
    <w:rsid w:val="00F14D75"/>
    <w:rsid w:val="00F14FC0"/>
    <w:rsid w:val="00F15548"/>
    <w:rsid w:val="00F16235"/>
    <w:rsid w:val="00F1654B"/>
    <w:rsid w:val="00F168DF"/>
    <w:rsid w:val="00F16BD4"/>
    <w:rsid w:val="00F173CE"/>
    <w:rsid w:val="00F17676"/>
    <w:rsid w:val="00F17AE8"/>
    <w:rsid w:val="00F17E57"/>
    <w:rsid w:val="00F201C4"/>
    <w:rsid w:val="00F20262"/>
    <w:rsid w:val="00F2026F"/>
    <w:rsid w:val="00F20D2F"/>
    <w:rsid w:val="00F20D42"/>
    <w:rsid w:val="00F21483"/>
    <w:rsid w:val="00F21887"/>
    <w:rsid w:val="00F2199C"/>
    <w:rsid w:val="00F21D0C"/>
    <w:rsid w:val="00F22056"/>
    <w:rsid w:val="00F220ED"/>
    <w:rsid w:val="00F222E9"/>
    <w:rsid w:val="00F2232B"/>
    <w:rsid w:val="00F22509"/>
    <w:rsid w:val="00F22A89"/>
    <w:rsid w:val="00F22D25"/>
    <w:rsid w:val="00F2364A"/>
    <w:rsid w:val="00F23A42"/>
    <w:rsid w:val="00F23CE3"/>
    <w:rsid w:val="00F2414F"/>
    <w:rsid w:val="00F2428B"/>
    <w:rsid w:val="00F24343"/>
    <w:rsid w:val="00F24864"/>
    <w:rsid w:val="00F24F00"/>
    <w:rsid w:val="00F24F67"/>
    <w:rsid w:val="00F252D6"/>
    <w:rsid w:val="00F25BFD"/>
    <w:rsid w:val="00F261B0"/>
    <w:rsid w:val="00F2639E"/>
    <w:rsid w:val="00F26C93"/>
    <w:rsid w:val="00F26CBE"/>
    <w:rsid w:val="00F271B3"/>
    <w:rsid w:val="00F27257"/>
    <w:rsid w:val="00F27395"/>
    <w:rsid w:val="00F2756C"/>
    <w:rsid w:val="00F27B80"/>
    <w:rsid w:val="00F27BCB"/>
    <w:rsid w:val="00F304CF"/>
    <w:rsid w:val="00F30810"/>
    <w:rsid w:val="00F30BA0"/>
    <w:rsid w:val="00F31766"/>
    <w:rsid w:val="00F3181B"/>
    <w:rsid w:val="00F3198C"/>
    <w:rsid w:val="00F319A7"/>
    <w:rsid w:val="00F31C2F"/>
    <w:rsid w:val="00F322F9"/>
    <w:rsid w:val="00F3259F"/>
    <w:rsid w:val="00F326BD"/>
    <w:rsid w:val="00F32A76"/>
    <w:rsid w:val="00F32D50"/>
    <w:rsid w:val="00F339B5"/>
    <w:rsid w:val="00F33B63"/>
    <w:rsid w:val="00F33D91"/>
    <w:rsid w:val="00F33E53"/>
    <w:rsid w:val="00F34BD9"/>
    <w:rsid w:val="00F3502E"/>
    <w:rsid w:val="00F351E1"/>
    <w:rsid w:val="00F354DC"/>
    <w:rsid w:val="00F354E8"/>
    <w:rsid w:val="00F361E7"/>
    <w:rsid w:val="00F36D92"/>
    <w:rsid w:val="00F3749C"/>
    <w:rsid w:val="00F37EA8"/>
    <w:rsid w:val="00F40BD7"/>
    <w:rsid w:val="00F40C86"/>
    <w:rsid w:val="00F40E19"/>
    <w:rsid w:val="00F41302"/>
    <w:rsid w:val="00F41729"/>
    <w:rsid w:val="00F419DB"/>
    <w:rsid w:val="00F42059"/>
    <w:rsid w:val="00F42241"/>
    <w:rsid w:val="00F43329"/>
    <w:rsid w:val="00F43662"/>
    <w:rsid w:val="00F43682"/>
    <w:rsid w:val="00F43AF0"/>
    <w:rsid w:val="00F44EBD"/>
    <w:rsid w:val="00F45B51"/>
    <w:rsid w:val="00F45C59"/>
    <w:rsid w:val="00F45D56"/>
    <w:rsid w:val="00F46130"/>
    <w:rsid w:val="00F46513"/>
    <w:rsid w:val="00F46886"/>
    <w:rsid w:val="00F46B78"/>
    <w:rsid w:val="00F47374"/>
    <w:rsid w:val="00F473E7"/>
    <w:rsid w:val="00F50050"/>
    <w:rsid w:val="00F50453"/>
    <w:rsid w:val="00F504F4"/>
    <w:rsid w:val="00F5053C"/>
    <w:rsid w:val="00F50582"/>
    <w:rsid w:val="00F50802"/>
    <w:rsid w:val="00F5173A"/>
    <w:rsid w:val="00F517DB"/>
    <w:rsid w:val="00F52E23"/>
    <w:rsid w:val="00F5322C"/>
    <w:rsid w:val="00F533BF"/>
    <w:rsid w:val="00F53650"/>
    <w:rsid w:val="00F5386B"/>
    <w:rsid w:val="00F53DA5"/>
    <w:rsid w:val="00F54191"/>
    <w:rsid w:val="00F54A6A"/>
    <w:rsid w:val="00F56C47"/>
    <w:rsid w:val="00F5738B"/>
    <w:rsid w:val="00F575FF"/>
    <w:rsid w:val="00F57766"/>
    <w:rsid w:val="00F5779B"/>
    <w:rsid w:val="00F577FC"/>
    <w:rsid w:val="00F57F59"/>
    <w:rsid w:val="00F57FFB"/>
    <w:rsid w:val="00F602F6"/>
    <w:rsid w:val="00F60C7E"/>
    <w:rsid w:val="00F62003"/>
    <w:rsid w:val="00F62308"/>
    <w:rsid w:val="00F63988"/>
    <w:rsid w:val="00F63D10"/>
    <w:rsid w:val="00F64125"/>
    <w:rsid w:val="00F64C17"/>
    <w:rsid w:val="00F64F4E"/>
    <w:rsid w:val="00F65319"/>
    <w:rsid w:val="00F654C3"/>
    <w:rsid w:val="00F657CA"/>
    <w:rsid w:val="00F65ACA"/>
    <w:rsid w:val="00F660BA"/>
    <w:rsid w:val="00F6626F"/>
    <w:rsid w:val="00F669C0"/>
    <w:rsid w:val="00F66A69"/>
    <w:rsid w:val="00F66D42"/>
    <w:rsid w:val="00F671A3"/>
    <w:rsid w:val="00F67C2C"/>
    <w:rsid w:val="00F67F6E"/>
    <w:rsid w:val="00F70077"/>
    <w:rsid w:val="00F70FCD"/>
    <w:rsid w:val="00F718D2"/>
    <w:rsid w:val="00F71D80"/>
    <w:rsid w:val="00F720FE"/>
    <w:rsid w:val="00F721AC"/>
    <w:rsid w:val="00F72319"/>
    <w:rsid w:val="00F72AF3"/>
    <w:rsid w:val="00F73534"/>
    <w:rsid w:val="00F7387C"/>
    <w:rsid w:val="00F73995"/>
    <w:rsid w:val="00F73D0E"/>
    <w:rsid w:val="00F74121"/>
    <w:rsid w:val="00F742D8"/>
    <w:rsid w:val="00F74626"/>
    <w:rsid w:val="00F74C3C"/>
    <w:rsid w:val="00F74F9E"/>
    <w:rsid w:val="00F75176"/>
    <w:rsid w:val="00F7545A"/>
    <w:rsid w:val="00F756E7"/>
    <w:rsid w:val="00F75A43"/>
    <w:rsid w:val="00F75BB0"/>
    <w:rsid w:val="00F75E54"/>
    <w:rsid w:val="00F760BC"/>
    <w:rsid w:val="00F76875"/>
    <w:rsid w:val="00F76B99"/>
    <w:rsid w:val="00F76E78"/>
    <w:rsid w:val="00F77083"/>
    <w:rsid w:val="00F77234"/>
    <w:rsid w:val="00F77830"/>
    <w:rsid w:val="00F77CDB"/>
    <w:rsid w:val="00F8042E"/>
    <w:rsid w:val="00F80543"/>
    <w:rsid w:val="00F80AFF"/>
    <w:rsid w:val="00F813E9"/>
    <w:rsid w:val="00F8199A"/>
    <w:rsid w:val="00F81BD2"/>
    <w:rsid w:val="00F821D8"/>
    <w:rsid w:val="00F8278A"/>
    <w:rsid w:val="00F83106"/>
    <w:rsid w:val="00F833DF"/>
    <w:rsid w:val="00F836D6"/>
    <w:rsid w:val="00F83A15"/>
    <w:rsid w:val="00F844FB"/>
    <w:rsid w:val="00F84A70"/>
    <w:rsid w:val="00F8528F"/>
    <w:rsid w:val="00F85398"/>
    <w:rsid w:val="00F85867"/>
    <w:rsid w:val="00F86055"/>
    <w:rsid w:val="00F86161"/>
    <w:rsid w:val="00F86341"/>
    <w:rsid w:val="00F865BC"/>
    <w:rsid w:val="00F869DD"/>
    <w:rsid w:val="00F86BAD"/>
    <w:rsid w:val="00F8703A"/>
    <w:rsid w:val="00F872E8"/>
    <w:rsid w:val="00F872F1"/>
    <w:rsid w:val="00F8796F"/>
    <w:rsid w:val="00F900F9"/>
    <w:rsid w:val="00F90553"/>
    <w:rsid w:val="00F907E3"/>
    <w:rsid w:val="00F9147D"/>
    <w:rsid w:val="00F919FB"/>
    <w:rsid w:val="00F91E46"/>
    <w:rsid w:val="00F92361"/>
    <w:rsid w:val="00F92B85"/>
    <w:rsid w:val="00F934BC"/>
    <w:rsid w:val="00F94CFD"/>
    <w:rsid w:val="00F954EC"/>
    <w:rsid w:val="00F95CA5"/>
    <w:rsid w:val="00F960EA"/>
    <w:rsid w:val="00F962D2"/>
    <w:rsid w:val="00F966EE"/>
    <w:rsid w:val="00F967BC"/>
    <w:rsid w:val="00F96A8B"/>
    <w:rsid w:val="00F96FDB"/>
    <w:rsid w:val="00F977BC"/>
    <w:rsid w:val="00F9792F"/>
    <w:rsid w:val="00F97E64"/>
    <w:rsid w:val="00FA102D"/>
    <w:rsid w:val="00FA1296"/>
    <w:rsid w:val="00FA1599"/>
    <w:rsid w:val="00FA198C"/>
    <w:rsid w:val="00FA20CE"/>
    <w:rsid w:val="00FA2236"/>
    <w:rsid w:val="00FA25E8"/>
    <w:rsid w:val="00FA28DD"/>
    <w:rsid w:val="00FA2D26"/>
    <w:rsid w:val="00FA2E81"/>
    <w:rsid w:val="00FA2F30"/>
    <w:rsid w:val="00FA3668"/>
    <w:rsid w:val="00FA4019"/>
    <w:rsid w:val="00FA4089"/>
    <w:rsid w:val="00FA4C84"/>
    <w:rsid w:val="00FA4F8B"/>
    <w:rsid w:val="00FA4FF7"/>
    <w:rsid w:val="00FA58F1"/>
    <w:rsid w:val="00FA5E22"/>
    <w:rsid w:val="00FA5FE0"/>
    <w:rsid w:val="00FA6144"/>
    <w:rsid w:val="00FA6601"/>
    <w:rsid w:val="00FA7016"/>
    <w:rsid w:val="00FB0434"/>
    <w:rsid w:val="00FB0A8F"/>
    <w:rsid w:val="00FB0D17"/>
    <w:rsid w:val="00FB0E1A"/>
    <w:rsid w:val="00FB104C"/>
    <w:rsid w:val="00FB1B85"/>
    <w:rsid w:val="00FB209B"/>
    <w:rsid w:val="00FB2154"/>
    <w:rsid w:val="00FB24AC"/>
    <w:rsid w:val="00FB26AA"/>
    <w:rsid w:val="00FB2BCD"/>
    <w:rsid w:val="00FB3B24"/>
    <w:rsid w:val="00FB3D47"/>
    <w:rsid w:val="00FB3D95"/>
    <w:rsid w:val="00FB3E08"/>
    <w:rsid w:val="00FB400C"/>
    <w:rsid w:val="00FB468B"/>
    <w:rsid w:val="00FB5D42"/>
    <w:rsid w:val="00FB5DEF"/>
    <w:rsid w:val="00FB5E27"/>
    <w:rsid w:val="00FB5F2B"/>
    <w:rsid w:val="00FB628D"/>
    <w:rsid w:val="00FB6D14"/>
    <w:rsid w:val="00FB6DA7"/>
    <w:rsid w:val="00FB74F1"/>
    <w:rsid w:val="00FB7556"/>
    <w:rsid w:val="00FB77E8"/>
    <w:rsid w:val="00FC0068"/>
    <w:rsid w:val="00FC042F"/>
    <w:rsid w:val="00FC0A34"/>
    <w:rsid w:val="00FC1648"/>
    <w:rsid w:val="00FC20A1"/>
    <w:rsid w:val="00FC23FB"/>
    <w:rsid w:val="00FC2973"/>
    <w:rsid w:val="00FC3653"/>
    <w:rsid w:val="00FC385E"/>
    <w:rsid w:val="00FC43B7"/>
    <w:rsid w:val="00FC45D4"/>
    <w:rsid w:val="00FC4DF2"/>
    <w:rsid w:val="00FC53F7"/>
    <w:rsid w:val="00FC543A"/>
    <w:rsid w:val="00FC595B"/>
    <w:rsid w:val="00FC5D1F"/>
    <w:rsid w:val="00FC6177"/>
    <w:rsid w:val="00FC6425"/>
    <w:rsid w:val="00FC6494"/>
    <w:rsid w:val="00FC6CB9"/>
    <w:rsid w:val="00FC6ECC"/>
    <w:rsid w:val="00FC6FBC"/>
    <w:rsid w:val="00FC7014"/>
    <w:rsid w:val="00FC70A6"/>
    <w:rsid w:val="00FC7228"/>
    <w:rsid w:val="00FC7489"/>
    <w:rsid w:val="00FC7625"/>
    <w:rsid w:val="00FC7902"/>
    <w:rsid w:val="00FC7B90"/>
    <w:rsid w:val="00FC7D50"/>
    <w:rsid w:val="00FC7F6D"/>
    <w:rsid w:val="00FD02F7"/>
    <w:rsid w:val="00FD07D3"/>
    <w:rsid w:val="00FD0AF6"/>
    <w:rsid w:val="00FD1057"/>
    <w:rsid w:val="00FD144B"/>
    <w:rsid w:val="00FD19B5"/>
    <w:rsid w:val="00FD1C80"/>
    <w:rsid w:val="00FD2DE7"/>
    <w:rsid w:val="00FD35B9"/>
    <w:rsid w:val="00FD3839"/>
    <w:rsid w:val="00FD3BB4"/>
    <w:rsid w:val="00FD3BC2"/>
    <w:rsid w:val="00FD4101"/>
    <w:rsid w:val="00FD4717"/>
    <w:rsid w:val="00FD4794"/>
    <w:rsid w:val="00FD4909"/>
    <w:rsid w:val="00FD5336"/>
    <w:rsid w:val="00FD57BB"/>
    <w:rsid w:val="00FD5ABF"/>
    <w:rsid w:val="00FD5C62"/>
    <w:rsid w:val="00FD5ED8"/>
    <w:rsid w:val="00FD6C13"/>
    <w:rsid w:val="00FD7137"/>
    <w:rsid w:val="00FD7358"/>
    <w:rsid w:val="00FD7587"/>
    <w:rsid w:val="00FD7598"/>
    <w:rsid w:val="00FD78DF"/>
    <w:rsid w:val="00FD7D26"/>
    <w:rsid w:val="00FE0420"/>
    <w:rsid w:val="00FE08C9"/>
    <w:rsid w:val="00FE0FB8"/>
    <w:rsid w:val="00FE143C"/>
    <w:rsid w:val="00FE2A6D"/>
    <w:rsid w:val="00FE2CF9"/>
    <w:rsid w:val="00FE2E28"/>
    <w:rsid w:val="00FE3296"/>
    <w:rsid w:val="00FE371D"/>
    <w:rsid w:val="00FE3A14"/>
    <w:rsid w:val="00FE3EB2"/>
    <w:rsid w:val="00FE3F45"/>
    <w:rsid w:val="00FE4033"/>
    <w:rsid w:val="00FE42EB"/>
    <w:rsid w:val="00FE4DDD"/>
    <w:rsid w:val="00FE58E5"/>
    <w:rsid w:val="00FE6031"/>
    <w:rsid w:val="00FE60FC"/>
    <w:rsid w:val="00FE666B"/>
    <w:rsid w:val="00FE6747"/>
    <w:rsid w:val="00FE69A8"/>
    <w:rsid w:val="00FE6ED1"/>
    <w:rsid w:val="00FE7315"/>
    <w:rsid w:val="00FE77D8"/>
    <w:rsid w:val="00FF0398"/>
    <w:rsid w:val="00FF06F3"/>
    <w:rsid w:val="00FF071E"/>
    <w:rsid w:val="00FF0E14"/>
    <w:rsid w:val="00FF136F"/>
    <w:rsid w:val="00FF2A89"/>
    <w:rsid w:val="00FF2D78"/>
    <w:rsid w:val="00FF34D0"/>
    <w:rsid w:val="00FF3810"/>
    <w:rsid w:val="00FF38BB"/>
    <w:rsid w:val="00FF3B28"/>
    <w:rsid w:val="00FF41D9"/>
    <w:rsid w:val="00FF4231"/>
    <w:rsid w:val="00FF446B"/>
    <w:rsid w:val="00FF4484"/>
    <w:rsid w:val="00FF449D"/>
    <w:rsid w:val="00FF50E9"/>
    <w:rsid w:val="00FF5904"/>
    <w:rsid w:val="00FF5928"/>
    <w:rsid w:val="00FF5D7F"/>
    <w:rsid w:val="00FF5F82"/>
    <w:rsid w:val="00FF62C8"/>
    <w:rsid w:val="00FF670E"/>
    <w:rsid w:val="00FF671E"/>
    <w:rsid w:val="00FF6725"/>
    <w:rsid w:val="00FF6798"/>
    <w:rsid w:val="00FF6BBC"/>
    <w:rsid w:val="00FF6CE9"/>
    <w:rsid w:val="00FF6DC9"/>
    <w:rsid w:val="00FF6F03"/>
    <w:rsid w:val="00FF7307"/>
    <w:rsid w:val="00FF7838"/>
    <w:rsid w:val="00FF796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EEB19"/>
  <w15:chartTrackingRefBased/>
  <w15:docId w15:val="{F441D946-B784-431E-B6C4-D47DCD03A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FB4"/>
  </w:style>
  <w:style w:type="paragraph" w:styleId="Heading1">
    <w:name w:val="heading 1"/>
    <w:basedOn w:val="Normal"/>
    <w:link w:val="Heading1Char"/>
    <w:uiPriority w:val="9"/>
    <w:qFormat/>
    <w:rsid w:val="00AE1168"/>
    <w:pPr>
      <w:numPr>
        <w:numId w:val="9"/>
      </w:numPr>
      <w:tabs>
        <w:tab w:val="left" w:pos="851"/>
      </w:tabs>
      <w:spacing w:before="100" w:beforeAutospacing="1" w:after="100" w:afterAutospacing="1" w:line="240" w:lineRule="auto"/>
      <w:jc w:val="center"/>
      <w:outlineLvl w:val="0"/>
    </w:pPr>
    <w:rPr>
      <w:rFonts w:eastAsia="Times New Roman" w:cs="Times New Roman"/>
      <w:b/>
      <w:bCs/>
      <w:kern w:val="36"/>
      <w:sz w:val="28"/>
      <w:szCs w:val="48"/>
      <w:lang w:eastAsia="id-ID"/>
    </w:rPr>
  </w:style>
  <w:style w:type="paragraph" w:styleId="Heading2">
    <w:name w:val="heading 2"/>
    <w:basedOn w:val="Normal"/>
    <w:next w:val="Normal"/>
    <w:link w:val="Heading2Char"/>
    <w:uiPriority w:val="9"/>
    <w:unhideWhenUsed/>
    <w:qFormat/>
    <w:rsid w:val="00584527"/>
    <w:pPr>
      <w:keepNext/>
      <w:keepLines/>
      <w:numPr>
        <w:ilvl w:val="1"/>
        <w:numId w:val="9"/>
      </w:numPr>
      <w:spacing w:before="40"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39DF"/>
    <w:pPr>
      <w:keepNext/>
      <w:keepLines/>
      <w:numPr>
        <w:ilvl w:val="2"/>
        <w:numId w:val="9"/>
      </w:numPr>
      <w:spacing w:before="40" w:line="36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50B3"/>
    <w:pPr>
      <w:keepNext/>
      <w:keepLines/>
      <w:numPr>
        <w:numId w:val="10"/>
      </w:numPr>
      <w:spacing w:before="40"/>
      <w:ind w:left="108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932D9B"/>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32D9B"/>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32D9B"/>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32D9B"/>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2D9B"/>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14895"/>
    <w:pPr>
      <w:ind w:left="720"/>
      <w:contextualSpacing/>
    </w:pPr>
  </w:style>
  <w:style w:type="table" w:styleId="TableGrid">
    <w:name w:val="Table Grid"/>
    <w:basedOn w:val="TableNormal"/>
    <w:uiPriority w:val="59"/>
    <w:rsid w:val="00B848F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E1168"/>
    <w:rPr>
      <w:rFonts w:eastAsia="Times New Roman" w:cs="Times New Roman"/>
      <w:b/>
      <w:bCs/>
      <w:kern w:val="36"/>
      <w:sz w:val="28"/>
      <w:szCs w:val="48"/>
      <w:lang w:eastAsia="id-ID"/>
    </w:rPr>
  </w:style>
  <w:style w:type="character" w:styleId="Hyperlink">
    <w:name w:val="Hyperlink"/>
    <w:basedOn w:val="DefaultParagraphFont"/>
    <w:uiPriority w:val="99"/>
    <w:unhideWhenUsed/>
    <w:rsid w:val="00EA33E0"/>
    <w:rPr>
      <w:color w:val="0000FF"/>
      <w:u w:val="single"/>
    </w:rPr>
  </w:style>
  <w:style w:type="character" w:customStyle="1" w:styleId="Heading2Char">
    <w:name w:val="Heading 2 Char"/>
    <w:basedOn w:val="DefaultParagraphFont"/>
    <w:link w:val="Heading2"/>
    <w:uiPriority w:val="9"/>
    <w:rsid w:val="00584527"/>
    <w:rPr>
      <w:rFonts w:eastAsiaTheme="majorEastAsia" w:cstheme="majorBidi"/>
      <w:b/>
      <w:szCs w:val="26"/>
    </w:rPr>
  </w:style>
  <w:style w:type="paragraph" w:styleId="Header">
    <w:name w:val="header"/>
    <w:basedOn w:val="Normal"/>
    <w:link w:val="HeaderChar"/>
    <w:uiPriority w:val="99"/>
    <w:unhideWhenUsed/>
    <w:rsid w:val="00670983"/>
    <w:pPr>
      <w:tabs>
        <w:tab w:val="center" w:pos="4513"/>
        <w:tab w:val="right" w:pos="9026"/>
      </w:tabs>
      <w:spacing w:line="240" w:lineRule="auto"/>
    </w:pPr>
  </w:style>
  <w:style w:type="character" w:customStyle="1" w:styleId="HeaderChar">
    <w:name w:val="Header Char"/>
    <w:basedOn w:val="DefaultParagraphFont"/>
    <w:link w:val="Header"/>
    <w:uiPriority w:val="99"/>
    <w:rsid w:val="00670983"/>
  </w:style>
  <w:style w:type="paragraph" w:styleId="Footer">
    <w:name w:val="footer"/>
    <w:basedOn w:val="Normal"/>
    <w:link w:val="FooterChar"/>
    <w:uiPriority w:val="99"/>
    <w:unhideWhenUsed/>
    <w:rsid w:val="00670983"/>
    <w:pPr>
      <w:tabs>
        <w:tab w:val="center" w:pos="4513"/>
        <w:tab w:val="right" w:pos="9026"/>
      </w:tabs>
      <w:spacing w:line="240" w:lineRule="auto"/>
    </w:pPr>
  </w:style>
  <w:style w:type="character" w:customStyle="1" w:styleId="FooterChar">
    <w:name w:val="Footer Char"/>
    <w:basedOn w:val="DefaultParagraphFont"/>
    <w:link w:val="Footer"/>
    <w:uiPriority w:val="99"/>
    <w:rsid w:val="00670983"/>
  </w:style>
  <w:style w:type="character" w:customStyle="1" w:styleId="Heading3Char">
    <w:name w:val="Heading 3 Char"/>
    <w:basedOn w:val="DefaultParagraphFont"/>
    <w:link w:val="Heading3"/>
    <w:uiPriority w:val="9"/>
    <w:rsid w:val="002F39DF"/>
    <w:rPr>
      <w:rFonts w:eastAsiaTheme="majorEastAsia" w:cstheme="majorBidi"/>
      <w:b/>
      <w:szCs w:val="24"/>
    </w:rPr>
  </w:style>
  <w:style w:type="paragraph" w:customStyle="1" w:styleId="BAB">
    <w:name w:val="BAB"/>
    <w:basedOn w:val="Normal"/>
    <w:link w:val="BABChar"/>
    <w:qFormat/>
    <w:rsid w:val="00350C7E"/>
    <w:pPr>
      <w:jc w:val="center"/>
    </w:pPr>
    <w:rPr>
      <w:b/>
      <w:szCs w:val="24"/>
    </w:rPr>
  </w:style>
  <w:style w:type="paragraph" w:customStyle="1" w:styleId="SubBAB1">
    <w:name w:val="SubBAB1"/>
    <w:basedOn w:val="ListParagraph"/>
    <w:link w:val="SubBAB1Char"/>
    <w:qFormat/>
    <w:rsid w:val="008648CB"/>
    <w:pPr>
      <w:numPr>
        <w:numId w:val="1"/>
      </w:numPr>
      <w:ind w:left="426" w:hanging="426"/>
    </w:pPr>
    <w:rPr>
      <w:b/>
      <w:szCs w:val="24"/>
    </w:rPr>
  </w:style>
  <w:style w:type="character" w:customStyle="1" w:styleId="BABChar">
    <w:name w:val="BAB Char"/>
    <w:basedOn w:val="DefaultParagraphFont"/>
    <w:link w:val="BAB"/>
    <w:rsid w:val="00350C7E"/>
    <w:rPr>
      <w:b/>
      <w:szCs w:val="24"/>
    </w:rPr>
  </w:style>
  <w:style w:type="paragraph" w:customStyle="1" w:styleId="SubBAB2">
    <w:name w:val="SubBAB2"/>
    <w:basedOn w:val="ListParagraph"/>
    <w:link w:val="SubBAB2Char"/>
    <w:qFormat/>
    <w:rsid w:val="008648CB"/>
    <w:pPr>
      <w:numPr>
        <w:numId w:val="2"/>
      </w:numPr>
    </w:pPr>
    <w:rPr>
      <w:b/>
      <w:szCs w:val="24"/>
    </w:rPr>
  </w:style>
  <w:style w:type="character" w:customStyle="1" w:styleId="ListParagraphChar">
    <w:name w:val="List Paragraph Char"/>
    <w:basedOn w:val="DefaultParagraphFont"/>
    <w:link w:val="ListParagraph"/>
    <w:uiPriority w:val="34"/>
    <w:rsid w:val="008648CB"/>
  </w:style>
  <w:style w:type="character" w:customStyle="1" w:styleId="SubBAB1Char">
    <w:name w:val="SubBAB1 Char"/>
    <w:basedOn w:val="ListParagraphChar"/>
    <w:link w:val="SubBAB1"/>
    <w:rsid w:val="008648CB"/>
    <w:rPr>
      <w:b/>
      <w:szCs w:val="24"/>
    </w:rPr>
  </w:style>
  <w:style w:type="paragraph" w:styleId="TOC1">
    <w:name w:val="toc 1"/>
    <w:basedOn w:val="Normal"/>
    <w:next w:val="Normal"/>
    <w:autoRedefine/>
    <w:uiPriority w:val="39"/>
    <w:unhideWhenUsed/>
    <w:rsid w:val="00FB0D17"/>
    <w:pPr>
      <w:tabs>
        <w:tab w:val="left" w:pos="567"/>
        <w:tab w:val="center" w:leader="dot" w:pos="7938"/>
      </w:tabs>
      <w:spacing w:before="120"/>
    </w:pPr>
    <w:rPr>
      <w:rFonts w:eastAsiaTheme="minorEastAsia" w:cs="Times New Roman"/>
      <w:bCs/>
      <w:szCs w:val="24"/>
    </w:rPr>
  </w:style>
  <w:style w:type="character" w:customStyle="1" w:styleId="SubBAB2Char">
    <w:name w:val="SubBAB2 Char"/>
    <w:basedOn w:val="ListParagraphChar"/>
    <w:link w:val="SubBAB2"/>
    <w:rsid w:val="008648CB"/>
    <w:rPr>
      <w:b/>
      <w:szCs w:val="24"/>
    </w:rPr>
  </w:style>
  <w:style w:type="paragraph" w:styleId="TOC2">
    <w:name w:val="toc 2"/>
    <w:basedOn w:val="Normal"/>
    <w:next w:val="Normal"/>
    <w:autoRedefine/>
    <w:uiPriority w:val="39"/>
    <w:unhideWhenUsed/>
    <w:rsid w:val="00A17B71"/>
    <w:pPr>
      <w:tabs>
        <w:tab w:val="left" w:pos="567"/>
        <w:tab w:val="center" w:leader="dot" w:pos="7938"/>
      </w:tabs>
      <w:ind w:left="142"/>
    </w:pPr>
    <w:rPr>
      <w:rFonts w:cs="Times New Roman"/>
      <w:szCs w:val="24"/>
    </w:rPr>
  </w:style>
  <w:style w:type="paragraph" w:styleId="TOC3">
    <w:name w:val="toc 3"/>
    <w:basedOn w:val="Normal"/>
    <w:next w:val="Normal"/>
    <w:autoRedefine/>
    <w:uiPriority w:val="39"/>
    <w:unhideWhenUsed/>
    <w:rsid w:val="00A17B71"/>
    <w:pPr>
      <w:tabs>
        <w:tab w:val="left" w:pos="851"/>
        <w:tab w:val="left" w:pos="1418"/>
        <w:tab w:val="center" w:leader="dot" w:pos="7938"/>
      </w:tabs>
      <w:ind w:left="284"/>
    </w:pPr>
    <w:rPr>
      <w:rFonts w:cs="Times New Roman"/>
      <w:iCs/>
      <w:szCs w:val="24"/>
    </w:rPr>
  </w:style>
  <w:style w:type="character" w:customStyle="1" w:styleId="5yl5">
    <w:name w:val="_5yl5"/>
    <w:basedOn w:val="DefaultParagraphFont"/>
    <w:rsid w:val="00E0706E"/>
  </w:style>
  <w:style w:type="paragraph" w:customStyle="1" w:styleId="GAM">
    <w:name w:val="GAM"/>
    <w:basedOn w:val="Normal"/>
    <w:link w:val="GAMChar"/>
    <w:qFormat/>
    <w:rsid w:val="00A67F71"/>
    <w:pPr>
      <w:jc w:val="center"/>
    </w:pPr>
    <w:rPr>
      <w:sz w:val="22"/>
    </w:rPr>
  </w:style>
  <w:style w:type="paragraph" w:customStyle="1" w:styleId="TAB">
    <w:name w:val="TAB"/>
    <w:basedOn w:val="Normal"/>
    <w:link w:val="TABChar"/>
    <w:qFormat/>
    <w:rsid w:val="00E15F8C"/>
    <w:pPr>
      <w:jc w:val="center"/>
    </w:pPr>
    <w:rPr>
      <w:sz w:val="22"/>
    </w:rPr>
  </w:style>
  <w:style w:type="character" w:customStyle="1" w:styleId="GAMChar">
    <w:name w:val="GAM Char"/>
    <w:basedOn w:val="DefaultParagraphFont"/>
    <w:link w:val="GAM"/>
    <w:rsid w:val="00A67F71"/>
    <w:rPr>
      <w:sz w:val="22"/>
    </w:rPr>
  </w:style>
  <w:style w:type="character" w:customStyle="1" w:styleId="TABChar">
    <w:name w:val="TAB Char"/>
    <w:basedOn w:val="DefaultParagraphFont"/>
    <w:link w:val="TAB"/>
    <w:rsid w:val="00E15F8C"/>
    <w:rPr>
      <w:sz w:val="22"/>
    </w:rPr>
  </w:style>
  <w:style w:type="paragraph" w:customStyle="1" w:styleId="A">
    <w:name w:val="A"/>
    <w:basedOn w:val="Normal"/>
    <w:link w:val="AChar"/>
    <w:qFormat/>
    <w:rsid w:val="00EA4B70"/>
    <w:pPr>
      <w:jc w:val="center"/>
    </w:pPr>
    <w:rPr>
      <w:rFonts w:cs="Times New Roman"/>
      <w:b/>
      <w:szCs w:val="24"/>
    </w:rPr>
  </w:style>
  <w:style w:type="paragraph" w:customStyle="1" w:styleId="B">
    <w:name w:val="B"/>
    <w:basedOn w:val="Normal"/>
    <w:link w:val="BChar"/>
    <w:qFormat/>
    <w:rsid w:val="0024354B"/>
    <w:pPr>
      <w:autoSpaceDE w:val="0"/>
      <w:autoSpaceDN w:val="0"/>
      <w:adjustRightInd w:val="0"/>
      <w:spacing w:line="360" w:lineRule="auto"/>
      <w:ind w:firstLine="720"/>
    </w:pPr>
    <w:rPr>
      <w:rFonts w:cs="Times New Roman"/>
      <w:b/>
      <w:bCs/>
      <w:szCs w:val="24"/>
    </w:rPr>
  </w:style>
  <w:style w:type="character" w:customStyle="1" w:styleId="AChar">
    <w:name w:val="A Char"/>
    <w:basedOn w:val="DefaultParagraphFont"/>
    <w:link w:val="A"/>
    <w:rsid w:val="00EA4B70"/>
    <w:rPr>
      <w:rFonts w:cs="Times New Roman"/>
      <w:b/>
      <w:szCs w:val="24"/>
    </w:rPr>
  </w:style>
  <w:style w:type="paragraph" w:customStyle="1" w:styleId="C">
    <w:name w:val="C"/>
    <w:basedOn w:val="Normal"/>
    <w:link w:val="CChar"/>
    <w:qFormat/>
    <w:rsid w:val="00B044E7"/>
    <w:pPr>
      <w:autoSpaceDE w:val="0"/>
      <w:autoSpaceDN w:val="0"/>
      <w:adjustRightInd w:val="0"/>
      <w:spacing w:line="240" w:lineRule="auto"/>
      <w:jc w:val="center"/>
    </w:pPr>
    <w:rPr>
      <w:rFonts w:cs="Times New Roman"/>
      <w:b/>
    </w:rPr>
  </w:style>
  <w:style w:type="character" w:customStyle="1" w:styleId="BChar">
    <w:name w:val="B Char"/>
    <w:basedOn w:val="DefaultParagraphFont"/>
    <w:link w:val="B"/>
    <w:rsid w:val="0024354B"/>
    <w:rPr>
      <w:rFonts w:cs="Times New Roman"/>
      <w:b/>
      <w:bCs/>
      <w:szCs w:val="24"/>
    </w:rPr>
  </w:style>
  <w:style w:type="paragraph" w:customStyle="1" w:styleId="D">
    <w:name w:val="D"/>
    <w:basedOn w:val="Normal"/>
    <w:link w:val="DChar"/>
    <w:qFormat/>
    <w:rsid w:val="00B044E7"/>
    <w:pPr>
      <w:autoSpaceDE w:val="0"/>
      <w:autoSpaceDN w:val="0"/>
      <w:adjustRightInd w:val="0"/>
      <w:spacing w:line="360" w:lineRule="auto"/>
      <w:jc w:val="center"/>
    </w:pPr>
    <w:rPr>
      <w:rFonts w:cs="Times New Roman"/>
      <w:b/>
      <w:bCs/>
    </w:rPr>
  </w:style>
  <w:style w:type="character" w:customStyle="1" w:styleId="CChar">
    <w:name w:val="C Char"/>
    <w:basedOn w:val="DefaultParagraphFont"/>
    <w:link w:val="C"/>
    <w:rsid w:val="00B044E7"/>
    <w:rPr>
      <w:rFonts w:cs="Times New Roman"/>
      <w:b/>
    </w:rPr>
  </w:style>
  <w:style w:type="paragraph" w:customStyle="1" w:styleId="TABEL">
    <w:name w:val="TABEL"/>
    <w:basedOn w:val="D"/>
    <w:link w:val="TABELChar"/>
    <w:qFormat/>
    <w:rsid w:val="008B3FE9"/>
  </w:style>
  <w:style w:type="character" w:customStyle="1" w:styleId="DChar">
    <w:name w:val="D Char"/>
    <w:basedOn w:val="DefaultParagraphFont"/>
    <w:link w:val="D"/>
    <w:rsid w:val="00B044E7"/>
    <w:rPr>
      <w:rFonts w:cs="Times New Roman"/>
      <w:b/>
      <w:bCs/>
    </w:rPr>
  </w:style>
  <w:style w:type="character" w:customStyle="1" w:styleId="TABELChar">
    <w:name w:val="TABEL Char"/>
    <w:basedOn w:val="DChar"/>
    <w:link w:val="TABEL"/>
    <w:rsid w:val="008B3FE9"/>
    <w:rPr>
      <w:rFonts w:cs="Times New Roman"/>
      <w:b/>
      <w:bCs/>
    </w:rPr>
  </w:style>
  <w:style w:type="character" w:styleId="Emphasis">
    <w:name w:val="Emphasis"/>
    <w:basedOn w:val="DefaultParagraphFont"/>
    <w:uiPriority w:val="20"/>
    <w:qFormat/>
    <w:rsid w:val="004D0BF0"/>
    <w:rPr>
      <w:i/>
      <w:iCs/>
    </w:rPr>
  </w:style>
  <w:style w:type="paragraph" w:customStyle="1" w:styleId="1">
    <w:name w:val="1"/>
    <w:basedOn w:val="A"/>
    <w:link w:val="1Char"/>
    <w:qFormat/>
    <w:rsid w:val="00AC50A8"/>
  </w:style>
  <w:style w:type="paragraph" w:customStyle="1" w:styleId="2">
    <w:name w:val="2"/>
    <w:basedOn w:val="Normal"/>
    <w:link w:val="2Char"/>
    <w:qFormat/>
    <w:rsid w:val="002E532F"/>
    <w:pPr>
      <w:numPr>
        <w:numId w:val="4"/>
      </w:numPr>
      <w:spacing w:after="200"/>
    </w:pPr>
    <w:rPr>
      <w:b/>
      <w:szCs w:val="24"/>
    </w:rPr>
  </w:style>
  <w:style w:type="character" w:customStyle="1" w:styleId="1Char">
    <w:name w:val="1 Char"/>
    <w:basedOn w:val="AChar"/>
    <w:link w:val="1"/>
    <w:rsid w:val="00AC50A8"/>
    <w:rPr>
      <w:rFonts w:cs="Times New Roman"/>
      <w:b/>
      <w:szCs w:val="24"/>
    </w:rPr>
  </w:style>
  <w:style w:type="paragraph" w:customStyle="1" w:styleId="3">
    <w:name w:val="3"/>
    <w:basedOn w:val="Normal"/>
    <w:link w:val="3Char"/>
    <w:qFormat/>
    <w:rsid w:val="002E532F"/>
    <w:pPr>
      <w:autoSpaceDE w:val="0"/>
      <w:autoSpaceDN w:val="0"/>
      <w:adjustRightInd w:val="0"/>
      <w:spacing w:line="240" w:lineRule="auto"/>
      <w:ind w:firstLine="426"/>
    </w:pPr>
    <w:rPr>
      <w:b/>
      <w:bCs/>
      <w:szCs w:val="24"/>
    </w:rPr>
  </w:style>
  <w:style w:type="character" w:customStyle="1" w:styleId="2Char">
    <w:name w:val="2 Char"/>
    <w:basedOn w:val="DefaultParagraphFont"/>
    <w:link w:val="2"/>
    <w:rsid w:val="002E532F"/>
    <w:rPr>
      <w:b/>
      <w:szCs w:val="24"/>
    </w:rPr>
  </w:style>
  <w:style w:type="paragraph" w:customStyle="1" w:styleId="BAR">
    <w:name w:val="BAR"/>
    <w:basedOn w:val="Normal"/>
    <w:link w:val="BARChar"/>
    <w:qFormat/>
    <w:rsid w:val="00446E80"/>
    <w:pPr>
      <w:autoSpaceDE w:val="0"/>
      <w:autoSpaceDN w:val="0"/>
      <w:adjustRightInd w:val="0"/>
      <w:spacing w:line="240" w:lineRule="auto"/>
      <w:jc w:val="center"/>
    </w:pPr>
    <w:rPr>
      <w:b/>
      <w:sz w:val="22"/>
    </w:rPr>
  </w:style>
  <w:style w:type="character" w:customStyle="1" w:styleId="3Char">
    <w:name w:val="3 Char"/>
    <w:basedOn w:val="DefaultParagraphFont"/>
    <w:link w:val="3"/>
    <w:rsid w:val="002E532F"/>
    <w:rPr>
      <w:b/>
      <w:bCs/>
      <w:szCs w:val="24"/>
    </w:rPr>
  </w:style>
  <w:style w:type="paragraph" w:customStyle="1" w:styleId="BEL">
    <w:name w:val="BEL"/>
    <w:basedOn w:val="Normal"/>
    <w:link w:val="BELChar"/>
    <w:qFormat/>
    <w:rsid w:val="00FC6494"/>
    <w:pPr>
      <w:jc w:val="center"/>
    </w:pPr>
    <w:rPr>
      <w:szCs w:val="24"/>
    </w:rPr>
  </w:style>
  <w:style w:type="character" w:customStyle="1" w:styleId="BARChar">
    <w:name w:val="BAR Char"/>
    <w:basedOn w:val="DefaultParagraphFont"/>
    <w:link w:val="BAR"/>
    <w:rsid w:val="00446E80"/>
    <w:rPr>
      <w:b/>
      <w:sz w:val="22"/>
    </w:rPr>
  </w:style>
  <w:style w:type="character" w:styleId="FollowedHyperlink">
    <w:name w:val="FollowedHyperlink"/>
    <w:basedOn w:val="DefaultParagraphFont"/>
    <w:uiPriority w:val="99"/>
    <w:semiHidden/>
    <w:unhideWhenUsed/>
    <w:rsid w:val="00FC6494"/>
    <w:rPr>
      <w:color w:val="800080" w:themeColor="followedHyperlink"/>
      <w:u w:val="single"/>
    </w:rPr>
  </w:style>
  <w:style w:type="character" w:customStyle="1" w:styleId="BELChar">
    <w:name w:val="BEL Char"/>
    <w:basedOn w:val="DefaultParagraphFont"/>
    <w:link w:val="BEL"/>
    <w:rsid w:val="00FC6494"/>
    <w:rPr>
      <w:szCs w:val="24"/>
    </w:rPr>
  </w:style>
  <w:style w:type="paragraph" w:styleId="NormalWeb">
    <w:name w:val="Normal (Web)"/>
    <w:basedOn w:val="Normal"/>
    <w:uiPriority w:val="99"/>
    <w:unhideWhenUsed/>
    <w:rsid w:val="00EB0318"/>
    <w:pPr>
      <w:spacing w:before="100" w:beforeAutospacing="1" w:after="100" w:afterAutospacing="1" w:line="240" w:lineRule="auto"/>
    </w:pPr>
    <w:rPr>
      <w:rFonts w:eastAsia="Times New Roman" w:cs="Times New Roman"/>
      <w:szCs w:val="24"/>
      <w:lang w:eastAsia="id-ID"/>
    </w:rPr>
  </w:style>
  <w:style w:type="paragraph" w:styleId="FootnoteText">
    <w:name w:val="footnote text"/>
    <w:basedOn w:val="Normal"/>
    <w:link w:val="FootnoteTextChar"/>
    <w:uiPriority w:val="99"/>
    <w:semiHidden/>
    <w:unhideWhenUsed/>
    <w:rsid w:val="00AE2D7C"/>
    <w:pPr>
      <w:spacing w:line="240" w:lineRule="auto"/>
    </w:pPr>
    <w:rPr>
      <w:sz w:val="20"/>
      <w:szCs w:val="20"/>
    </w:rPr>
  </w:style>
  <w:style w:type="character" w:customStyle="1" w:styleId="FootnoteTextChar">
    <w:name w:val="Footnote Text Char"/>
    <w:basedOn w:val="DefaultParagraphFont"/>
    <w:link w:val="FootnoteText"/>
    <w:uiPriority w:val="99"/>
    <w:semiHidden/>
    <w:rsid w:val="00AE2D7C"/>
    <w:rPr>
      <w:sz w:val="20"/>
      <w:szCs w:val="20"/>
    </w:rPr>
  </w:style>
  <w:style w:type="character" w:styleId="FootnoteReference">
    <w:name w:val="footnote reference"/>
    <w:basedOn w:val="DefaultParagraphFont"/>
    <w:uiPriority w:val="99"/>
    <w:semiHidden/>
    <w:unhideWhenUsed/>
    <w:rsid w:val="00AE2D7C"/>
    <w:rPr>
      <w:vertAlign w:val="superscript"/>
    </w:rPr>
  </w:style>
  <w:style w:type="paragraph" w:styleId="BalloonText">
    <w:name w:val="Balloon Text"/>
    <w:basedOn w:val="Normal"/>
    <w:link w:val="BalloonTextChar"/>
    <w:uiPriority w:val="99"/>
    <w:semiHidden/>
    <w:unhideWhenUsed/>
    <w:rsid w:val="00F4205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059"/>
    <w:rPr>
      <w:rFonts w:ascii="Segoe UI" w:hAnsi="Segoe UI" w:cs="Segoe UI"/>
      <w:sz w:val="18"/>
      <w:szCs w:val="18"/>
    </w:rPr>
  </w:style>
  <w:style w:type="paragraph" w:customStyle="1" w:styleId="Default">
    <w:name w:val="Default"/>
    <w:rsid w:val="00D47CF4"/>
    <w:pPr>
      <w:autoSpaceDE w:val="0"/>
      <w:autoSpaceDN w:val="0"/>
      <w:adjustRightInd w:val="0"/>
      <w:spacing w:line="240" w:lineRule="auto"/>
    </w:pPr>
    <w:rPr>
      <w:rFonts w:cs="Times New Roman"/>
      <w:color w:val="000000"/>
      <w:szCs w:val="24"/>
    </w:rPr>
  </w:style>
  <w:style w:type="paragraph" w:customStyle="1" w:styleId="cou3">
    <w:name w:val="cou3"/>
    <w:basedOn w:val="Heading3"/>
    <w:qFormat/>
    <w:rsid w:val="009B173D"/>
    <w:pPr>
      <w:numPr>
        <w:ilvl w:val="1"/>
        <w:numId w:val="5"/>
      </w:numPr>
      <w:tabs>
        <w:tab w:val="left" w:pos="720"/>
        <w:tab w:val="left" w:pos="810"/>
        <w:tab w:val="left" w:pos="900"/>
        <w:tab w:val="left" w:pos="990"/>
      </w:tabs>
      <w:spacing w:before="200"/>
    </w:pPr>
    <w:rPr>
      <w:rFonts w:ascii="Courier New" w:eastAsia="Times New Roman" w:hAnsi="Courier New" w:cs="Courier New"/>
      <w:b w:val="0"/>
      <w:bCs/>
      <w:lang w:val="en-US"/>
    </w:rPr>
  </w:style>
  <w:style w:type="character" w:customStyle="1" w:styleId="fullpost">
    <w:name w:val="fullpost"/>
    <w:basedOn w:val="DefaultParagraphFont"/>
    <w:rsid w:val="00EB3710"/>
  </w:style>
  <w:style w:type="paragraph" w:customStyle="1" w:styleId="S1">
    <w:name w:val="S1"/>
    <w:basedOn w:val="1"/>
    <w:link w:val="S1Char"/>
    <w:qFormat/>
    <w:rsid w:val="000A1728"/>
  </w:style>
  <w:style w:type="paragraph" w:customStyle="1" w:styleId="S2">
    <w:name w:val="S2"/>
    <w:basedOn w:val="BAR"/>
    <w:link w:val="S2Char"/>
    <w:qFormat/>
    <w:rsid w:val="007A18C5"/>
    <w:rPr>
      <w:b w:val="0"/>
    </w:rPr>
  </w:style>
  <w:style w:type="character" w:customStyle="1" w:styleId="S1Char">
    <w:name w:val="S1 Char"/>
    <w:basedOn w:val="1Char"/>
    <w:link w:val="S1"/>
    <w:rsid w:val="000A1728"/>
    <w:rPr>
      <w:rFonts w:cs="Times New Roman"/>
      <w:b/>
      <w:szCs w:val="24"/>
    </w:rPr>
  </w:style>
  <w:style w:type="paragraph" w:customStyle="1" w:styleId="S11">
    <w:name w:val="S11"/>
    <w:basedOn w:val="Normal"/>
    <w:link w:val="S11Char"/>
    <w:qFormat/>
    <w:rsid w:val="007A18C5"/>
    <w:pPr>
      <w:spacing w:line="360" w:lineRule="auto"/>
      <w:jc w:val="both"/>
    </w:pPr>
    <w:rPr>
      <w:color w:val="000000"/>
    </w:rPr>
  </w:style>
  <w:style w:type="character" w:customStyle="1" w:styleId="S2Char">
    <w:name w:val="S2 Char"/>
    <w:basedOn w:val="BARChar"/>
    <w:link w:val="S2"/>
    <w:rsid w:val="007A18C5"/>
    <w:rPr>
      <w:b w:val="0"/>
      <w:sz w:val="22"/>
    </w:rPr>
  </w:style>
  <w:style w:type="paragraph" w:customStyle="1" w:styleId="S3">
    <w:name w:val="S3"/>
    <w:basedOn w:val="Normal"/>
    <w:link w:val="S3Char"/>
    <w:qFormat/>
    <w:rsid w:val="003A3D85"/>
    <w:pPr>
      <w:spacing w:after="200" w:line="360" w:lineRule="auto"/>
      <w:ind w:left="1440" w:firstLine="720"/>
      <w:jc w:val="both"/>
    </w:pPr>
    <w:rPr>
      <w:szCs w:val="24"/>
    </w:rPr>
  </w:style>
  <w:style w:type="character" w:customStyle="1" w:styleId="S11Char">
    <w:name w:val="S11 Char"/>
    <w:basedOn w:val="DefaultParagraphFont"/>
    <w:link w:val="S11"/>
    <w:rsid w:val="007A18C5"/>
    <w:rPr>
      <w:color w:val="000000"/>
    </w:rPr>
  </w:style>
  <w:style w:type="character" w:customStyle="1" w:styleId="S3Char">
    <w:name w:val="S3 Char"/>
    <w:basedOn w:val="DefaultParagraphFont"/>
    <w:link w:val="S3"/>
    <w:rsid w:val="003A3D85"/>
    <w:rPr>
      <w:szCs w:val="24"/>
    </w:rPr>
  </w:style>
  <w:style w:type="paragraph" w:customStyle="1" w:styleId="B1">
    <w:name w:val="B1"/>
    <w:basedOn w:val="S1"/>
    <w:link w:val="B1Char"/>
    <w:qFormat/>
    <w:rsid w:val="00CF7AA2"/>
  </w:style>
  <w:style w:type="paragraph" w:customStyle="1" w:styleId="B2">
    <w:name w:val="B2"/>
    <w:basedOn w:val="S11"/>
    <w:link w:val="B2Char"/>
    <w:qFormat/>
    <w:rsid w:val="000209E1"/>
    <w:pPr>
      <w:numPr>
        <w:ilvl w:val="2"/>
        <w:numId w:val="6"/>
      </w:numPr>
    </w:pPr>
  </w:style>
  <w:style w:type="character" w:customStyle="1" w:styleId="B1Char">
    <w:name w:val="B1 Char"/>
    <w:basedOn w:val="S1Char"/>
    <w:link w:val="B1"/>
    <w:rsid w:val="00CF7AA2"/>
    <w:rPr>
      <w:rFonts w:cs="Times New Roman"/>
      <w:b/>
      <w:szCs w:val="24"/>
    </w:rPr>
  </w:style>
  <w:style w:type="paragraph" w:customStyle="1" w:styleId="B3">
    <w:name w:val="B3"/>
    <w:basedOn w:val="Normal"/>
    <w:link w:val="B3Char"/>
    <w:qFormat/>
    <w:rsid w:val="00EA567A"/>
    <w:pPr>
      <w:jc w:val="center"/>
    </w:pPr>
  </w:style>
  <w:style w:type="character" w:customStyle="1" w:styleId="B2Char">
    <w:name w:val="B2 Char"/>
    <w:basedOn w:val="S11Char"/>
    <w:link w:val="B2"/>
    <w:rsid w:val="000209E1"/>
    <w:rPr>
      <w:color w:val="000000"/>
    </w:rPr>
  </w:style>
  <w:style w:type="paragraph" w:customStyle="1" w:styleId="B4">
    <w:name w:val="B4"/>
    <w:basedOn w:val="S3"/>
    <w:link w:val="B4Char"/>
    <w:qFormat/>
    <w:rsid w:val="003E6E96"/>
  </w:style>
  <w:style w:type="character" w:customStyle="1" w:styleId="B3Char">
    <w:name w:val="B3 Char"/>
    <w:basedOn w:val="DefaultParagraphFont"/>
    <w:link w:val="B3"/>
    <w:rsid w:val="00EA567A"/>
  </w:style>
  <w:style w:type="character" w:customStyle="1" w:styleId="B4Char">
    <w:name w:val="B4 Char"/>
    <w:basedOn w:val="S3Char"/>
    <w:link w:val="B4"/>
    <w:rsid w:val="003E6E96"/>
    <w:rPr>
      <w:szCs w:val="24"/>
    </w:rPr>
  </w:style>
  <w:style w:type="paragraph" w:customStyle="1" w:styleId="AA1">
    <w:name w:val="AA1"/>
    <w:basedOn w:val="S1"/>
    <w:link w:val="AA1Char"/>
    <w:autoRedefine/>
    <w:qFormat/>
    <w:rsid w:val="000A7F02"/>
    <w:pPr>
      <w:jc w:val="both"/>
    </w:pPr>
    <w:rPr>
      <w:b w:val="0"/>
      <w:bCs/>
    </w:rPr>
  </w:style>
  <w:style w:type="paragraph" w:customStyle="1" w:styleId="AA2">
    <w:name w:val="AA2"/>
    <w:basedOn w:val="B2"/>
    <w:link w:val="AA2Char"/>
    <w:qFormat/>
    <w:rsid w:val="00B06388"/>
    <w:pPr>
      <w:numPr>
        <w:ilvl w:val="0"/>
        <w:numId w:val="0"/>
      </w:numPr>
    </w:pPr>
  </w:style>
  <w:style w:type="character" w:customStyle="1" w:styleId="AA1Char">
    <w:name w:val="AA1 Char"/>
    <w:basedOn w:val="S1Char"/>
    <w:link w:val="AA1"/>
    <w:rsid w:val="000A7F02"/>
    <w:rPr>
      <w:rFonts w:cs="Times New Roman"/>
      <w:b w:val="0"/>
      <w:bCs/>
      <w:szCs w:val="24"/>
    </w:rPr>
  </w:style>
  <w:style w:type="paragraph" w:customStyle="1" w:styleId="AA3">
    <w:name w:val="AA3"/>
    <w:basedOn w:val="ListParagraph"/>
    <w:link w:val="AA3Char"/>
    <w:qFormat/>
    <w:rsid w:val="0076216B"/>
    <w:pPr>
      <w:numPr>
        <w:numId w:val="7"/>
      </w:numPr>
      <w:spacing w:line="360" w:lineRule="auto"/>
    </w:pPr>
  </w:style>
  <w:style w:type="character" w:customStyle="1" w:styleId="AA2Char">
    <w:name w:val="AA2 Char"/>
    <w:basedOn w:val="B2Char"/>
    <w:link w:val="AA2"/>
    <w:rsid w:val="00B06388"/>
    <w:rPr>
      <w:color w:val="000000"/>
    </w:rPr>
  </w:style>
  <w:style w:type="paragraph" w:customStyle="1" w:styleId="AAG">
    <w:name w:val="AAG"/>
    <w:basedOn w:val="B3"/>
    <w:link w:val="AAGChar"/>
    <w:qFormat/>
    <w:rsid w:val="00741EF4"/>
  </w:style>
  <w:style w:type="character" w:customStyle="1" w:styleId="AA3Char">
    <w:name w:val="AA3 Char"/>
    <w:basedOn w:val="ListParagraphChar"/>
    <w:link w:val="AA3"/>
    <w:rsid w:val="0076216B"/>
  </w:style>
  <w:style w:type="paragraph" w:customStyle="1" w:styleId="AAT">
    <w:name w:val="AAT"/>
    <w:basedOn w:val="B4"/>
    <w:link w:val="AATChar"/>
    <w:qFormat/>
    <w:rsid w:val="005A6C6D"/>
    <w:pPr>
      <w:numPr>
        <w:numId w:val="3"/>
      </w:numPr>
      <w:spacing w:after="0"/>
      <w:jc w:val="center"/>
    </w:pPr>
  </w:style>
  <w:style w:type="character" w:customStyle="1" w:styleId="AAGChar">
    <w:name w:val="AAG Char"/>
    <w:basedOn w:val="B3Char"/>
    <w:link w:val="AAG"/>
    <w:rsid w:val="00741EF4"/>
  </w:style>
  <w:style w:type="character" w:customStyle="1" w:styleId="AATChar">
    <w:name w:val="AAT Char"/>
    <w:basedOn w:val="B4Char"/>
    <w:link w:val="AAT"/>
    <w:rsid w:val="005A6C6D"/>
    <w:rPr>
      <w:szCs w:val="24"/>
    </w:rPr>
  </w:style>
  <w:style w:type="character" w:customStyle="1" w:styleId="Heading4Char">
    <w:name w:val="Heading 4 Char"/>
    <w:basedOn w:val="DefaultParagraphFont"/>
    <w:link w:val="Heading4"/>
    <w:uiPriority w:val="9"/>
    <w:rsid w:val="00B650B3"/>
    <w:rPr>
      <w:rFonts w:eastAsiaTheme="majorEastAsia" w:cstheme="majorBidi"/>
      <w:b/>
      <w:iCs/>
      <w:color w:val="000000" w:themeColor="text1"/>
    </w:rPr>
  </w:style>
  <w:style w:type="character" w:styleId="PlaceholderText">
    <w:name w:val="Placeholder Text"/>
    <w:basedOn w:val="DefaultParagraphFont"/>
    <w:uiPriority w:val="99"/>
    <w:semiHidden/>
    <w:rsid w:val="004939BF"/>
    <w:rPr>
      <w:color w:val="808080"/>
    </w:rPr>
  </w:style>
  <w:style w:type="character" w:customStyle="1" w:styleId="crayon-v">
    <w:name w:val="crayon-v"/>
    <w:basedOn w:val="DefaultParagraphFont"/>
    <w:rsid w:val="009D4468"/>
  </w:style>
  <w:style w:type="character" w:customStyle="1" w:styleId="crayon-sy">
    <w:name w:val="crayon-sy"/>
    <w:basedOn w:val="DefaultParagraphFont"/>
    <w:rsid w:val="009D4468"/>
  </w:style>
  <w:style w:type="character" w:customStyle="1" w:styleId="crayon-t">
    <w:name w:val="crayon-t"/>
    <w:basedOn w:val="DefaultParagraphFont"/>
    <w:rsid w:val="009D4468"/>
  </w:style>
  <w:style w:type="character" w:customStyle="1" w:styleId="crayon-h">
    <w:name w:val="crayon-h"/>
    <w:basedOn w:val="DefaultParagraphFont"/>
    <w:rsid w:val="009D4468"/>
  </w:style>
  <w:style w:type="character" w:customStyle="1" w:styleId="crayon-i">
    <w:name w:val="crayon-i"/>
    <w:basedOn w:val="DefaultParagraphFont"/>
    <w:rsid w:val="009D4468"/>
  </w:style>
  <w:style w:type="character" w:styleId="HTMLCode">
    <w:name w:val="HTML Code"/>
    <w:basedOn w:val="DefaultParagraphFont"/>
    <w:uiPriority w:val="99"/>
    <w:semiHidden/>
    <w:unhideWhenUsed/>
    <w:rsid w:val="00F77830"/>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AF3E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ja-JP"/>
    </w:rPr>
  </w:style>
  <w:style w:type="character" w:customStyle="1" w:styleId="HTMLPreformattedChar">
    <w:name w:val="HTML Preformatted Char"/>
    <w:basedOn w:val="DefaultParagraphFont"/>
    <w:link w:val="HTMLPreformatted"/>
    <w:uiPriority w:val="99"/>
    <w:semiHidden/>
    <w:rsid w:val="00AF3ECE"/>
    <w:rPr>
      <w:rFonts w:ascii="Courier New" w:eastAsia="Times New Roman" w:hAnsi="Courier New" w:cs="Courier New"/>
      <w:sz w:val="20"/>
      <w:szCs w:val="20"/>
      <w:lang w:eastAsia="ja-JP"/>
    </w:rPr>
  </w:style>
  <w:style w:type="character" w:styleId="Strong">
    <w:name w:val="Strong"/>
    <w:basedOn w:val="DefaultParagraphFont"/>
    <w:uiPriority w:val="22"/>
    <w:qFormat/>
    <w:rsid w:val="00335214"/>
    <w:rPr>
      <w:b/>
      <w:bCs/>
    </w:rPr>
  </w:style>
  <w:style w:type="character" w:customStyle="1" w:styleId="Heading5Char">
    <w:name w:val="Heading 5 Char"/>
    <w:basedOn w:val="DefaultParagraphFont"/>
    <w:link w:val="Heading5"/>
    <w:uiPriority w:val="9"/>
    <w:semiHidden/>
    <w:rsid w:val="00932D9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932D9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32D9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32D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2D9B"/>
    <w:rPr>
      <w:rFonts w:asciiTheme="majorHAnsi" w:eastAsiaTheme="majorEastAsia" w:hAnsiTheme="majorHAnsi" w:cstheme="majorBidi"/>
      <w:i/>
      <w:iCs/>
      <w:color w:val="272727" w:themeColor="text1" w:themeTint="D8"/>
      <w:sz w:val="21"/>
      <w:szCs w:val="21"/>
    </w:rPr>
  </w:style>
  <w:style w:type="paragraph" w:styleId="TOC4">
    <w:name w:val="toc 4"/>
    <w:basedOn w:val="Normal"/>
    <w:next w:val="Normal"/>
    <w:autoRedefine/>
    <w:uiPriority w:val="39"/>
    <w:unhideWhenUsed/>
    <w:rsid w:val="00445DC3"/>
    <w:pPr>
      <w:tabs>
        <w:tab w:val="left" w:pos="851"/>
        <w:tab w:val="center" w:leader="dot" w:pos="7938"/>
      </w:tabs>
      <w:ind w:left="426"/>
    </w:pPr>
    <w:rPr>
      <w:rFonts w:cs="Times New Roman"/>
      <w:szCs w:val="21"/>
    </w:rPr>
  </w:style>
  <w:style w:type="paragraph" w:styleId="TOC5">
    <w:name w:val="toc 5"/>
    <w:basedOn w:val="Normal"/>
    <w:next w:val="Normal"/>
    <w:autoRedefine/>
    <w:uiPriority w:val="39"/>
    <w:unhideWhenUsed/>
    <w:rsid w:val="003A3691"/>
    <w:rPr>
      <w:rFonts w:cs="Times New Roman"/>
      <w:szCs w:val="21"/>
    </w:rPr>
  </w:style>
  <w:style w:type="paragraph" w:styleId="TOC6">
    <w:name w:val="toc 6"/>
    <w:basedOn w:val="Normal"/>
    <w:next w:val="Normal"/>
    <w:autoRedefine/>
    <w:uiPriority w:val="39"/>
    <w:unhideWhenUsed/>
    <w:rsid w:val="00E9657A"/>
    <w:rPr>
      <w:rFonts w:asciiTheme="minorHAnsi" w:hAnsiTheme="minorHAnsi" w:cs="Times New Roman"/>
      <w:sz w:val="18"/>
      <w:szCs w:val="21"/>
    </w:rPr>
  </w:style>
  <w:style w:type="paragraph" w:styleId="TOC7">
    <w:name w:val="toc 7"/>
    <w:basedOn w:val="Normal"/>
    <w:next w:val="Normal"/>
    <w:autoRedefine/>
    <w:uiPriority w:val="39"/>
    <w:unhideWhenUsed/>
    <w:rsid w:val="00441507"/>
    <w:pPr>
      <w:ind w:left="1440"/>
    </w:pPr>
    <w:rPr>
      <w:rFonts w:asciiTheme="minorHAnsi" w:hAnsiTheme="minorHAnsi" w:cs="Times New Roman"/>
      <w:sz w:val="18"/>
      <w:szCs w:val="21"/>
    </w:rPr>
  </w:style>
  <w:style w:type="paragraph" w:styleId="TOC8">
    <w:name w:val="toc 8"/>
    <w:basedOn w:val="Normal"/>
    <w:next w:val="Normal"/>
    <w:autoRedefine/>
    <w:uiPriority w:val="39"/>
    <w:unhideWhenUsed/>
    <w:rsid w:val="00441507"/>
    <w:pPr>
      <w:ind w:left="1680"/>
    </w:pPr>
    <w:rPr>
      <w:rFonts w:asciiTheme="minorHAnsi" w:hAnsiTheme="minorHAnsi" w:cs="Times New Roman"/>
      <w:sz w:val="18"/>
      <w:szCs w:val="21"/>
    </w:rPr>
  </w:style>
  <w:style w:type="paragraph" w:styleId="TOC9">
    <w:name w:val="toc 9"/>
    <w:basedOn w:val="Normal"/>
    <w:next w:val="Normal"/>
    <w:autoRedefine/>
    <w:uiPriority w:val="39"/>
    <w:unhideWhenUsed/>
    <w:rsid w:val="00441507"/>
    <w:pPr>
      <w:ind w:left="1920"/>
    </w:pPr>
    <w:rPr>
      <w:rFonts w:asciiTheme="minorHAnsi" w:hAnsiTheme="minorHAnsi" w:cs="Times New Roman"/>
      <w:sz w:val="18"/>
      <w:szCs w:val="21"/>
    </w:rPr>
  </w:style>
  <w:style w:type="paragraph" w:styleId="TOCHeading">
    <w:name w:val="TOC Heading"/>
    <w:basedOn w:val="Heading1"/>
    <w:next w:val="Normal"/>
    <w:uiPriority w:val="39"/>
    <w:unhideWhenUsed/>
    <w:qFormat/>
    <w:rsid w:val="002603B7"/>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Caption">
    <w:name w:val="caption"/>
    <w:basedOn w:val="Normal"/>
    <w:next w:val="Normal"/>
    <w:uiPriority w:val="35"/>
    <w:unhideWhenUsed/>
    <w:qFormat/>
    <w:rsid w:val="005D5392"/>
    <w:pPr>
      <w:spacing w:after="200" w:line="240" w:lineRule="auto"/>
      <w:jc w:val="center"/>
    </w:pPr>
    <w:rPr>
      <w:iCs/>
      <w:color w:val="000000" w:themeColor="text1"/>
      <w:sz w:val="22"/>
      <w:szCs w:val="18"/>
    </w:rPr>
  </w:style>
  <w:style w:type="paragraph" w:styleId="TableofFigures">
    <w:name w:val="table of figures"/>
    <w:basedOn w:val="Normal"/>
    <w:next w:val="Normal"/>
    <w:uiPriority w:val="99"/>
    <w:unhideWhenUsed/>
    <w:rsid w:val="001A5600"/>
  </w:style>
  <w:style w:type="character" w:customStyle="1" w:styleId="UnresolvedMention">
    <w:name w:val="Unresolved Mention"/>
    <w:basedOn w:val="DefaultParagraphFont"/>
    <w:uiPriority w:val="99"/>
    <w:semiHidden/>
    <w:unhideWhenUsed/>
    <w:rsid w:val="00DC561A"/>
    <w:rPr>
      <w:color w:val="605E5C"/>
      <w:shd w:val="clear" w:color="auto" w:fill="E1DFDD"/>
    </w:rPr>
  </w:style>
  <w:style w:type="character" w:customStyle="1" w:styleId="texhtml">
    <w:name w:val="texhtml"/>
    <w:basedOn w:val="DefaultParagraphFont"/>
    <w:rsid w:val="00937447"/>
  </w:style>
  <w:style w:type="character" w:customStyle="1" w:styleId="per-suku">
    <w:name w:val="per-suku"/>
    <w:basedOn w:val="DefaultParagraphFont"/>
    <w:rsid w:val="000949DD"/>
  </w:style>
  <w:style w:type="character" w:customStyle="1" w:styleId="membernamelink">
    <w:name w:val="membernamelink"/>
    <w:basedOn w:val="DefaultParagraphFont"/>
    <w:rsid w:val="001246F9"/>
  </w:style>
  <w:style w:type="paragraph" w:styleId="Bibliography">
    <w:name w:val="Bibliography"/>
    <w:basedOn w:val="Normal"/>
    <w:next w:val="Normal"/>
    <w:uiPriority w:val="37"/>
    <w:unhideWhenUsed/>
    <w:rsid w:val="004372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435435">
      <w:bodyDiv w:val="1"/>
      <w:marLeft w:val="0"/>
      <w:marRight w:val="0"/>
      <w:marTop w:val="0"/>
      <w:marBottom w:val="0"/>
      <w:divBdr>
        <w:top w:val="none" w:sz="0" w:space="0" w:color="auto"/>
        <w:left w:val="none" w:sz="0" w:space="0" w:color="auto"/>
        <w:bottom w:val="none" w:sz="0" w:space="0" w:color="auto"/>
        <w:right w:val="none" w:sz="0" w:space="0" w:color="auto"/>
      </w:divBdr>
      <w:divsChild>
        <w:div w:id="311298716">
          <w:marLeft w:val="547"/>
          <w:marRight w:val="0"/>
          <w:marTop w:val="200"/>
          <w:marBottom w:val="0"/>
          <w:divBdr>
            <w:top w:val="none" w:sz="0" w:space="0" w:color="auto"/>
            <w:left w:val="none" w:sz="0" w:space="0" w:color="auto"/>
            <w:bottom w:val="none" w:sz="0" w:space="0" w:color="auto"/>
            <w:right w:val="none" w:sz="0" w:space="0" w:color="auto"/>
          </w:divBdr>
        </w:div>
        <w:div w:id="1904676695">
          <w:marLeft w:val="547"/>
          <w:marRight w:val="0"/>
          <w:marTop w:val="200"/>
          <w:marBottom w:val="0"/>
          <w:divBdr>
            <w:top w:val="none" w:sz="0" w:space="0" w:color="auto"/>
            <w:left w:val="none" w:sz="0" w:space="0" w:color="auto"/>
            <w:bottom w:val="none" w:sz="0" w:space="0" w:color="auto"/>
            <w:right w:val="none" w:sz="0" w:space="0" w:color="auto"/>
          </w:divBdr>
        </w:div>
        <w:div w:id="46346477">
          <w:marLeft w:val="547"/>
          <w:marRight w:val="0"/>
          <w:marTop w:val="200"/>
          <w:marBottom w:val="0"/>
          <w:divBdr>
            <w:top w:val="none" w:sz="0" w:space="0" w:color="auto"/>
            <w:left w:val="none" w:sz="0" w:space="0" w:color="auto"/>
            <w:bottom w:val="none" w:sz="0" w:space="0" w:color="auto"/>
            <w:right w:val="none" w:sz="0" w:space="0" w:color="auto"/>
          </w:divBdr>
        </w:div>
      </w:divsChild>
    </w:div>
    <w:div w:id="49887352">
      <w:bodyDiv w:val="1"/>
      <w:marLeft w:val="0"/>
      <w:marRight w:val="0"/>
      <w:marTop w:val="0"/>
      <w:marBottom w:val="0"/>
      <w:divBdr>
        <w:top w:val="none" w:sz="0" w:space="0" w:color="auto"/>
        <w:left w:val="none" w:sz="0" w:space="0" w:color="auto"/>
        <w:bottom w:val="none" w:sz="0" w:space="0" w:color="auto"/>
        <w:right w:val="none" w:sz="0" w:space="0" w:color="auto"/>
      </w:divBdr>
      <w:divsChild>
        <w:div w:id="1254048584">
          <w:marLeft w:val="547"/>
          <w:marRight w:val="0"/>
          <w:marTop w:val="200"/>
          <w:marBottom w:val="0"/>
          <w:divBdr>
            <w:top w:val="none" w:sz="0" w:space="0" w:color="auto"/>
            <w:left w:val="none" w:sz="0" w:space="0" w:color="auto"/>
            <w:bottom w:val="none" w:sz="0" w:space="0" w:color="auto"/>
            <w:right w:val="none" w:sz="0" w:space="0" w:color="auto"/>
          </w:divBdr>
        </w:div>
        <w:div w:id="985476970">
          <w:marLeft w:val="547"/>
          <w:marRight w:val="0"/>
          <w:marTop w:val="200"/>
          <w:marBottom w:val="0"/>
          <w:divBdr>
            <w:top w:val="none" w:sz="0" w:space="0" w:color="auto"/>
            <w:left w:val="none" w:sz="0" w:space="0" w:color="auto"/>
            <w:bottom w:val="none" w:sz="0" w:space="0" w:color="auto"/>
            <w:right w:val="none" w:sz="0" w:space="0" w:color="auto"/>
          </w:divBdr>
        </w:div>
      </w:divsChild>
    </w:div>
    <w:div w:id="78989439">
      <w:bodyDiv w:val="1"/>
      <w:marLeft w:val="0"/>
      <w:marRight w:val="0"/>
      <w:marTop w:val="0"/>
      <w:marBottom w:val="0"/>
      <w:divBdr>
        <w:top w:val="none" w:sz="0" w:space="0" w:color="auto"/>
        <w:left w:val="none" w:sz="0" w:space="0" w:color="auto"/>
        <w:bottom w:val="none" w:sz="0" w:space="0" w:color="auto"/>
        <w:right w:val="none" w:sz="0" w:space="0" w:color="auto"/>
      </w:divBdr>
      <w:divsChild>
        <w:div w:id="2036955778">
          <w:marLeft w:val="1138"/>
          <w:marRight w:val="0"/>
          <w:marTop w:val="200"/>
          <w:marBottom w:val="0"/>
          <w:divBdr>
            <w:top w:val="none" w:sz="0" w:space="0" w:color="auto"/>
            <w:left w:val="none" w:sz="0" w:space="0" w:color="auto"/>
            <w:bottom w:val="none" w:sz="0" w:space="0" w:color="auto"/>
            <w:right w:val="none" w:sz="0" w:space="0" w:color="auto"/>
          </w:divBdr>
        </w:div>
        <w:div w:id="812059095">
          <w:marLeft w:val="1138"/>
          <w:marRight w:val="0"/>
          <w:marTop w:val="200"/>
          <w:marBottom w:val="0"/>
          <w:divBdr>
            <w:top w:val="none" w:sz="0" w:space="0" w:color="auto"/>
            <w:left w:val="none" w:sz="0" w:space="0" w:color="auto"/>
            <w:bottom w:val="none" w:sz="0" w:space="0" w:color="auto"/>
            <w:right w:val="none" w:sz="0" w:space="0" w:color="auto"/>
          </w:divBdr>
        </w:div>
        <w:div w:id="1226649887">
          <w:marLeft w:val="1138"/>
          <w:marRight w:val="0"/>
          <w:marTop w:val="200"/>
          <w:marBottom w:val="0"/>
          <w:divBdr>
            <w:top w:val="none" w:sz="0" w:space="0" w:color="auto"/>
            <w:left w:val="none" w:sz="0" w:space="0" w:color="auto"/>
            <w:bottom w:val="none" w:sz="0" w:space="0" w:color="auto"/>
            <w:right w:val="none" w:sz="0" w:space="0" w:color="auto"/>
          </w:divBdr>
        </w:div>
      </w:divsChild>
    </w:div>
    <w:div w:id="87042938">
      <w:bodyDiv w:val="1"/>
      <w:marLeft w:val="0"/>
      <w:marRight w:val="0"/>
      <w:marTop w:val="0"/>
      <w:marBottom w:val="0"/>
      <w:divBdr>
        <w:top w:val="none" w:sz="0" w:space="0" w:color="auto"/>
        <w:left w:val="none" w:sz="0" w:space="0" w:color="auto"/>
        <w:bottom w:val="none" w:sz="0" w:space="0" w:color="auto"/>
        <w:right w:val="none" w:sz="0" w:space="0" w:color="auto"/>
      </w:divBdr>
      <w:divsChild>
        <w:div w:id="351420050">
          <w:marLeft w:val="547"/>
          <w:marRight w:val="0"/>
          <w:marTop w:val="200"/>
          <w:marBottom w:val="0"/>
          <w:divBdr>
            <w:top w:val="none" w:sz="0" w:space="0" w:color="auto"/>
            <w:left w:val="none" w:sz="0" w:space="0" w:color="auto"/>
            <w:bottom w:val="none" w:sz="0" w:space="0" w:color="auto"/>
            <w:right w:val="none" w:sz="0" w:space="0" w:color="auto"/>
          </w:divBdr>
        </w:div>
      </w:divsChild>
    </w:div>
    <w:div w:id="94830694">
      <w:bodyDiv w:val="1"/>
      <w:marLeft w:val="0"/>
      <w:marRight w:val="0"/>
      <w:marTop w:val="0"/>
      <w:marBottom w:val="0"/>
      <w:divBdr>
        <w:top w:val="none" w:sz="0" w:space="0" w:color="auto"/>
        <w:left w:val="none" w:sz="0" w:space="0" w:color="auto"/>
        <w:bottom w:val="none" w:sz="0" w:space="0" w:color="auto"/>
        <w:right w:val="none" w:sz="0" w:space="0" w:color="auto"/>
      </w:divBdr>
    </w:div>
    <w:div w:id="115756580">
      <w:bodyDiv w:val="1"/>
      <w:marLeft w:val="0"/>
      <w:marRight w:val="0"/>
      <w:marTop w:val="0"/>
      <w:marBottom w:val="0"/>
      <w:divBdr>
        <w:top w:val="none" w:sz="0" w:space="0" w:color="auto"/>
        <w:left w:val="none" w:sz="0" w:space="0" w:color="auto"/>
        <w:bottom w:val="none" w:sz="0" w:space="0" w:color="auto"/>
        <w:right w:val="none" w:sz="0" w:space="0" w:color="auto"/>
      </w:divBdr>
    </w:div>
    <w:div w:id="144862960">
      <w:bodyDiv w:val="1"/>
      <w:marLeft w:val="0"/>
      <w:marRight w:val="0"/>
      <w:marTop w:val="0"/>
      <w:marBottom w:val="0"/>
      <w:divBdr>
        <w:top w:val="none" w:sz="0" w:space="0" w:color="auto"/>
        <w:left w:val="none" w:sz="0" w:space="0" w:color="auto"/>
        <w:bottom w:val="none" w:sz="0" w:space="0" w:color="auto"/>
        <w:right w:val="none" w:sz="0" w:space="0" w:color="auto"/>
      </w:divBdr>
    </w:div>
    <w:div w:id="171335369">
      <w:bodyDiv w:val="1"/>
      <w:marLeft w:val="0"/>
      <w:marRight w:val="0"/>
      <w:marTop w:val="0"/>
      <w:marBottom w:val="0"/>
      <w:divBdr>
        <w:top w:val="none" w:sz="0" w:space="0" w:color="auto"/>
        <w:left w:val="none" w:sz="0" w:space="0" w:color="auto"/>
        <w:bottom w:val="none" w:sz="0" w:space="0" w:color="auto"/>
        <w:right w:val="none" w:sz="0" w:space="0" w:color="auto"/>
      </w:divBdr>
    </w:div>
    <w:div w:id="173418212">
      <w:bodyDiv w:val="1"/>
      <w:marLeft w:val="0"/>
      <w:marRight w:val="0"/>
      <w:marTop w:val="0"/>
      <w:marBottom w:val="0"/>
      <w:divBdr>
        <w:top w:val="none" w:sz="0" w:space="0" w:color="auto"/>
        <w:left w:val="none" w:sz="0" w:space="0" w:color="auto"/>
        <w:bottom w:val="none" w:sz="0" w:space="0" w:color="auto"/>
        <w:right w:val="none" w:sz="0" w:space="0" w:color="auto"/>
      </w:divBdr>
      <w:divsChild>
        <w:div w:id="250165965">
          <w:marLeft w:val="446"/>
          <w:marRight w:val="0"/>
          <w:marTop w:val="115"/>
          <w:marBottom w:val="120"/>
          <w:divBdr>
            <w:top w:val="none" w:sz="0" w:space="0" w:color="auto"/>
            <w:left w:val="none" w:sz="0" w:space="0" w:color="auto"/>
            <w:bottom w:val="none" w:sz="0" w:space="0" w:color="auto"/>
            <w:right w:val="none" w:sz="0" w:space="0" w:color="auto"/>
          </w:divBdr>
        </w:div>
        <w:div w:id="312880408">
          <w:marLeft w:val="446"/>
          <w:marRight w:val="0"/>
          <w:marTop w:val="115"/>
          <w:marBottom w:val="120"/>
          <w:divBdr>
            <w:top w:val="none" w:sz="0" w:space="0" w:color="auto"/>
            <w:left w:val="none" w:sz="0" w:space="0" w:color="auto"/>
            <w:bottom w:val="none" w:sz="0" w:space="0" w:color="auto"/>
            <w:right w:val="none" w:sz="0" w:space="0" w:color="auto"/>
          </w:divBdr>
        </w:div>
      </w:divsChild>
    </w:div>
    <w:div w:id="187184202">
      <w:bodyDiv w:val="1"/>
      <w:marLeft w:val="0"/>
      <w:marRight w:val="0"/>
      <w:marTop w:val="0"/>
      <w:marBottom w:val="0"/>
      <w:divBdr>
        <w:top w:val="none" w:sz="0" w:space="0" w:color="auto"/>
        <w:left w:val="none" w:sz="0" w:space="0" w:color="auto"/>
        <w:bottom w:val="none" w:sz="0" w:space="0" w:color="auto"/>
        <w:right w:val="none" w:sz="0" w:space="0" w:color="auto"/>
      </w:divBdr>
      <w:divsChild>
        <w:div w:id="1265260830">
          <w:marLeft w:val="547"/>
          <w:marRight w:val="0"/>
          <w:marTop w:val="82"/>
          <w:marBottom w:val="120"/>
          <w:divBdr>
            <w:top w:val="none" w:sz="0" w:space="0" w:color="auto"/>
            <w:left w:val="none" w:sz="0" w:space="0" w:color="auto"/>
            <w:bottom w:val="none" w:sz="0" w:space="0" w:color="auto"/>
            <w:right w:val="none" w:sz="0" w:space="0" w:color="auto"/>
          </w:divBdr>
        </w:div>
        <w:div w:id="1013607287">
          <w:marLeft w:val="547"/>
          <w:marRight w:val="0"/>
          <w:marTop w:val="82"/>
          <w:marBottom w:val="120"/>
          <w:divBdr>
            <w:top w:val="none" w:sz="0" w:space="0" w:color="auto"/>
            <w:left w:val="none" w:sz="0" w:space="0" w:color="auto"/>
            <w:bottom w:val="none" w:sz="0" w:space="0" w:color="auto"/>
            <w:right w:val="none" w:sz="0" w:space="0" w:color="auto"/>
          </w:divBdr>
        </w:div>
        <w:div w:id="410665024">
          <w:marLeft w:val="547"/>
          <w:marRight w:val="0"/>
          <w:marTop w:val="82"/>
          <w:marBottom w:val="120"/>
          <w:divBdr>
            <w:top w:val="none" w:sz="0" w:space="0" w:color="auto"/>
            <w:left w:val="none" w:sz="0" w:space="0" w:color="auto"/>
            <w:bottom w:val="none" w:sz="0" w:space="0" w:color="auto"/>
            <w:right w:val="none" w:sz="0" w:space="0" w:color="auto"/>
          </w:divBdr>
        </w:div>
        <w:div w:id="465666011">
          <w:marLeft w:val="547"/>
          <w:marRight w:val="0"/>
          <w:marTop w:val="82"/>
          <w:marBottom w:val="120"/>
          <w:divBdr>
            <w:top w:val="none" w:sz="0" w:space="0" w:color="auto"/>
            <w:left w:val="none" w:sz="0" w:space="0" w:color="auto"/>
            <w:bottom w:val="none" w:sz="0" w:space="0" w:color="auto"/>
            <w:right w:val="none" w:sz="0" w:space="0" w:color="auto"/>
          </w:divBdr>
        </w:div>
        <w:div w:id="1164860153">
          <w:marLeft w:val="547"/>
          <w:marRight w:val="0"/>
          <w:marTop w:val="82"/>
          <w:marBottom w:val="120"/>
          <w:divBdr>
            <w:top w:val="none" w:sz="0" w:space="0" w:color="auto"/>
            <w:left w:val="none" w:sz="0" w:space="0" w:color="auto"/>
            <w:bottom w:val="none" w:sz="0" w:space="0" w:color="auto"/>
            <w:right w:val="none" w:sz="0" w:space="0" w:color="auto"/>
          </w:divBdr>
        </w:div>
        <w:div w:id="1669675854">
          <w:marLeft w:val="547"/>
          <w:marRight w:val="0"/>
          <w:marTop w:val="82"/>
          <w:marBottom w:val="120"/>
          <w:divBdr>
            <w:top w:val="none" w:sz="0" w:space="0" w:color="auto"/>
            <w:left w:val="none" w:sz="0" w:space="0" w:color="auto"/>
            <w:bottom w:val="none" w:sz="0" w:space="0" w:color="auto"/>
            <w:right w:val="none" w:sz="0" w:space="0" w:color="auto"/>
          </w:divBdr>
        </w:div>
        <w:div w:id="1344473984">
          <w:marLeft w:val="547"/>
          <w:marRight w:val="0"/>
          <w:marTop w:val="82"/>
          <w:marBottom w:val="120"/>
          <w:divBdr>
            <w:top w:val="none" w:sz="0" w:space="0" w:color="auto"/>
            <w:left w:val="none" w:sz="0" w:space="0" w:color="auto"/>
            <w:bottom w:val="none" w:sz="0" w:space="0" w:color="auto"/>
            <w:right w:val="none" w:sz="0" w:space="0" w:color="auto"/>
          </w:divBdr>
        </w:div>
        <w:div w:id="898245961">
          <w:marLeft w:val="547"/>
          <w:marRight w:val="0"/>
          <w:marTop w:val="82"/>
          <w:marBottom w:val="120"/>
          <w:divBdr>
            <w:top w:val="none" w:sz="0" w:space="0" w:color="auto"/>
            <w:left w:val="none" w:sz="0" w:space="0" w:color="auto"/>
            <w:bottom w:val="none" w:sz="0" w:space="0" w:color="auto"/>
            <w:right w:val="none" w:sz="0" w:space="0" w:color="auto"/>
          </w:divBdr>
        </w:div>
        <w:div w:id="1691101144">
          <w:marLeft w:val="547"/>
          <w:marRight w:val="0"/>
          <w:marTop w:val="82"/>
          <w:marBottom w:val="120"/>
          <w:divBdr>
            <w:top w:val="none" w:sz="0" w:space="0" w:color="auto"/>
            <w:left w:val="none" w:sz="0" w:space="0" w:color="auto"/>
            <w:bottom w:val="none" w:sz="0" w:space="0" w:color="auto"/>
            <w:right w:val="none" w:sz="0" w:space="0" w:color="auto"/>
          </w:divBdr>
        </w:div>
      </w:divsChild>
    </w:div>
    <w:div w:id="213197951">
      <w:bodyDiv w:val="1"/>
      <w:marLeft w:val="0"/>
      <w:marRight w:val="0"/>
      <w:marTop w:val="0"/>
      <w:marBottom w:val="0"/>
      <w:divBdr>
        <w:top w:val="none" w:sz="0" w:space="0" w:color="auto"/>
        <w:left w:val="none" w:sz="0" w:space="0" w:color="auto"/>
        <w:bottom w:val="none" w:sz="0" w:space="0" w:color="auto"/>
        <w:right w:val="none" w:sz="0" w:space="0" w:color="auto"/>
      </w:divBdr>
      <w:divsChild>
        <w:div w:id="1175730033">
          <w:marLeft w:val="547"/>
          <w:marRight w:val="0"/>
          <w:marTop w:val="200"/>
          <w:marBottom w:val="0"/>
          <w:divBdr>
            <w:top w:val="none" w:sz="0" w:space="0" w:color="auto"/>
            <w:left w:val="none" w:sz="0" w:space="0" w:color="auto"/>
            <w:bottom w:val="none" w:sz="0" w:space="0" w:color="auto"/>
            <w:right w:val="none" w:sz="0" w:space="0" w:color="auto"/>
          </w:divBdr>
        </w:div>
        <w:div w:id="1261177160">
          <w:marLeft w:val="547"/>
          <w:marRight w:val="0"/>
          <w:marTop w:val="200"/>
          <w:marBottom w:val="0"/>
          <w:divBdr>
            <w:top w:val="none" w:sz="0" w:space="0" w:color="auto"/>
            <w:left w:val="none" w:sz="0" w:space="0" w:color="auto"/>
            <w:bottom w:val="none" w:sz="0" w:space="0" w:color="auto"/>
            <w:right w:val="none" w:sz="0" w:space="0" w:color="auto"/>
          </w:divBdr>
        </w:div>
        <w:div w:id="1374650020">
          <w:marLeft w:val="547"/>
          <w:marRight w:val="0"/>
          <w:marTop w:val="200"/>
          <w:marBottom w:val="0"/>
          <w:divBdr>
            <w:top w:val="none" w:sz="0" w:space="0" w:color="auto"/>
            <w:left w:val="none" w:sz="0" w:space="0" w:color="auto"/>
            <w:bottom w:val="none" w:sz="0" w:space="0" w:color="auto"/>
            <w:right w:val="none" w:sz="0" w:space="0" w:color="auto"/>
          </w:divBdr>
        </w:div>
      </w:divsChild>
    </w:div>
    <w:div w:id="310868530">
      <w:bodyDiv w:val="1"/>
      <w:marLeft w:val="0"/>
      <w:marRight w:val="0"/>
      <w:marTop w:val="0"/>
      <w:marBottom w:val="0"/>
      <w:divBdr>
        <w:top w:val="none" w:sz="0" w:space="0" w:color="auto"/>
        <w:left w:val="none" w:sz="0" w:space="0" w:color="auto"/>
        <w:bottom w:val="none" w:sz="0" w:space="0" w:color="auto"/>
        <w:right w:val="none" w:sz="0" w:space="0" w:color="auto"/>
      </w:divBdr>
    </w:div>
    <w:div w:id="316081274">
      <w:bodyDiv w:val="1"/>
      <w:marLeft w:val="0"/>
      <w:marRight w:val="0"/>
      <w:marTop w:val="0"/>
      <w:marBottom w:val="0"/>
      <w:divBdr>
        <w:top w:val="none" w:sz="0" w:space="0" w:color="auto"/>
        <w:left w:val="none" w:sz="0" w:space="0" w:color="auto"/>
        <w:bottom w:val="none" w:sz="0" w:space="0" w:color="auto"/>
        <w:right w:val="none" w:sz="0" w:space="0" w:color="auto"/>
      </w:divBdr>
      <w:divsChild>
        <w:div w:id="643196798">
          <w:marLeft w:val="446"/>
          <w:marRight w:val="0"/>
          <w:marTop w:val="115"/>
          <w:marBottom w:val="120"/>
          <w:divBdr>
            <w:top w:val="none" w:sz="0" w:space="0" w:color="auto"/>
            <w:left w:val="none" w:sz="0" w:space="0" w:color="auto"/>
            <w:bottom w:val="none" w:sz="0" w:space="0" w:color="auto"/>
            <w:right w:val="none" w:sz="0" w:space="0" w:color="auto"/>
          </w:divBdr>
        </w:div>
        <w:div w:id="1227373436">
          <w:marLeft w:val="446"/>
          <w:marRight w:val="0"/>
          <w:marTop w:val="115"/>
          <w:marBottom w:val="120"/>
          <w:divBdr>
            <w:top w:val="none" w:sz="0" w:space="0" w:color="auto"/>
            <w:left w:val="none" w:sz="0" w:space="0" w:color="auto"/>
            <w:bottom w:val="none" w:sz="0" w:space="0" w:color="auto"/>
            <w:right w:val="none" w:sz="0" w:space="0" w:color="auto"/>
          </w:divBdr>
        </w:div>
      </w:divsChild>
    </w:div>
    <w:div w:id="340737381">
      <w:bodyDiv w:val="1"/>
      <w:marLeft w:val="0"/>
      <w:marRight w:val="0"/>
      <w:marTop w:val="0"/>
      <w:marBottom w:val="0"/>
      <w:divBdr>
        <w:top w:val="none" w:sz="0" w:space="0" w:color="auto"/>
        <w:left w:val="none" w:sz="0" w:space="0" w:color="auto"/>
        <w:bottom w:val="none" w:sz="0" w:space="0" w:color="auto"/>
        <w:right w:val="none" w:sz="0" w:space="0" w:color="auto"/>
      </w:divBdr>
      <w:divsChild>
        <w:div w:id="620691479">
          <w:marLeft w:val="547"/>
          <w:marRight w:val="0"/>
          <w:marTop w:val="200"/>
          <w:marBottom w:val="0"/>
          <w:divBdr>
            <w:top w:val="none" w:sz="0" w:space="0" w:color="auto"/>
            <w:left w:val="none" w:sz="0" w:space="0" w:color="auto"/>
            <w:bottom w:val="none" w:sz="0" w:space="0" w:color="auto"/>
            <w:right w:val="none" w:sz="0" w:space="0" w:color="auto"/>
          </w:divBdr>
        </w:div>
        <w:div w:id="469907397">
          <w:marLeft w:val="547"/>
          <w:marRight w:val="0"/>
          <w:marTop w:val="200"/>
          <w:marBottom w:val="0"/>
          <w:divBdr>
            <w:top w:val="none" w:sz="0" w:space="0" w:color="auto"/>
            <w:left w:val="none" w:sz="0" w:space="0" w:color="auto"/>
            <w:bottom w:val="none" w:sz="0" w:space="0" w:color="auto"/>
            <w:right w:val="none" w:sz="0" w:space="0" w:color="auto"/>
          </w:divBdr>
        </w:div>
        <w:div w:id="730080739">
          <w:marLeft w:val="547"/>
          <w:marRight w:val="0"/>
          <w:marTop w:val="200"/>
          <w:marBottom w:val="0"/>
          <w:divBdr>
            <w:top w:val="none" w:sz="0" w:space="0" w:color="auto"/>
            <w:left w:val="none" w:sz="0" w:space="0" w:color="auto"/>
            <w:bottom w:val="none" w:sz="0" w:space="0" w:color="auto"/>
            <w:right w:val="none" w:sz="0" w:space="0" w:color="auto"/>
          </w:divBdr>
        </w:div>
      </w:divsChild>
    </w:div>
    <w:div w:id="355545144">
      <w:bodyDiv w:val="1"/>
      <w:marLeft w:val="0"/>
      <w:marRight w:val="0"/>
      <w:marTop w:val="0"/>
      <w:marBottom w:val="0"/>
      <w:divBdr>
        <w:top w:val="none" w:sz="0" w:space="0" w:color="auto"/>
        <w:left w:val="none" w:sz="0" w:space="0" w:color="auto"/>
        <w:bottom w:val="none" w:sz="0" w:space="0" w:color="auto"/>
        <w:right w:val="none" w:sz="0" w:space="0" w:color="auto"/>
      </w:divBdr>
    </w:div>
    <w:div w:id="360590234">
      <w:bodyDiv w:val="1"/>
      <w:marLeft w:val="0"/>
      <w:marRight w:val="0"/>
      <w:marTop w:val="0"/>
      <w:marBottom w:val="0"/>
      <w:divBdr>
        <w:top w:val="none" w:sz="0" w:space="0" w:color="auto"/>
        <w:left w:val="none" w:sz="0" w:space="0" w:color="auto"/>
        <w:bottom w:val="none" w:sz="0" w:space="0" w:color="auto"/>
        <w:right w:val="none" w:sz="0" w:space="0" w:color="auto"/>
      </w:divBdr>
      <w:divsChild>
        <w:div w:id="23019522">
          <w:marLeft w:val="446"/>
          <w:marRight w:val="0"/>
          <w:marTop w:val="115"/>
          <w:marBottom w:val="120"/>
          <w:divBdr>
            <w:top w:val="none" w:sz="0" w:space="0" w:color="auto"/>
            <w:left w:val="none" w:sz="0" w:space="0" w:color="auto"/>
            <w:bottom w:val="none" w:sz="0" w:space="0" w:color="auto"/>
            <w:right w:val="none" w:sz="0" w:space="0" w:color="auto"/>
          </w:divBdr>
        </w:div>
      </w:divsChild>
    </w:div>
    <w:div w:id="379942241">
      <w:bodyDiv w:val="1"/>
      <w:marLeft w:val="0"/>
      <w:marRight w:val="0"/>
      <w:marTop w:val="0"/>
      <w:marBottom w:val="0"/>
      <w:divBdr>
        <w:top w:val="none" w:sz="0" w:space="0" w:color="auto"/>
        <w:left w:val="none" w:sz="0" w:space="0" w:color="auto"/>
        <w:bottom w:val="none" w:sz="0" w:space="0" w:color="auto"/>
        <w:right w:val="none" w:sz="0" w:space="0" w:color="auto"/>
      </w:divBdr>
      <w:divsChild>
        <w:div w:id="2094203745">
          <w:marLeft w:val="446"/>
          <w:marRight w:val="0"/>
          <w:marTop w:val="115"/>
          <w:marBottom w:val="120"/>
          <w:divBdr>
            <w:top w:val="none" w:sz="0" w:space="0" w:color="auto"/>
            <w:left w:val="none" w:sz="0" w:space="0" w:color="auto"/>
            <w:bottom w:val="none" w:sz="0" w:space="0" w:color="auto"/>
            <w:right w:val="none" w:sz="0" w:space="0" w:color="auto"/>
          </w:divBdr>
        </w:div>
      </w:divsChild>
    </w:div>
    <w:div w:id="423960178">
      <w:bodyDiv w:val="1"/>
      <w:marLeft w:val="0"/>
      <w:marRight w:val="0"/>
      <w:marTop w:val="0"/>
      <w:marBottom w:val="0"/>
      <w:divBdr>
        <w:top w:val="none" w:sz="0" w:space="0" w:color="auto"/>
        <w:left w:val="none" w:sz="0" w:space="0" w:color="auto"/>
        <w:bottom w:val="none" w:sz="0" w:space="0" w:color="auto"/>
        <w:right w:val="none" w:sz="0" w:space="0" w:color="auto"/>
      </w:divBdr>
      <w:divsChild>
        <w:div w:id="752899078">
          <w:marLeft w:val="547"/>
          <w:marRight w:val="0"/>
          <w:marTop w:val="200"/>
          <w:marBottom w:val="0"/>
          <w:divBdr>
            <w:top w:val="none" w:sz="0" w:space="0" w:color="auto"/>
            <w:left w:val="none" w:sz="0" w:space="0" w:color="auto"/>
            <w:bottom w:val="none" w:sz="0" w:space="0" w:color="auto"/>
            <w:right w:val="none" w:sz="0" w:space="0" w:color="auto"/>
          </w:divBdr>
        </w:div>
        <w:div w:id="134567672">
          <w:marLeft w:val="547"/>
          <w:marRight w:val="0"/>
          <w:marTop w:val="200"/>
          <w:marBottom w:val="0"/>
          <w:divBdr>
            <w:top w:val="none" w:sz="0" w:space="0" w:color="auto"/>
            <w:left w:val="none" w:sz="0" w:space="0" w:color="auto"/>
            <w:bottom w:val="none" w:sz="0" w:space="0" w:color="auto"/>
            <w:right w:val="none" w:sz="0" w:space="0" w:color="auto"/>
          </w:divBdr>
        </w:div>
        <w:div w:id="1097217402">
          <w:marLeft w:val="547"/>
          <w:marRight w:val="0"/>
          <w:marTop w:val="200"/>
          <w:marBottom w:val="0"/>
          <w:divBdr>
            <w:top w:val="none" w:sz="0" w:space="0" w:color="auto"/>
            <w:left w:val="none" w:sz="0" w:space="0" w:color="auto"/>
            <w:bottom w:val="none" w:sz="0" w:space="0" w:color="auto"/>
            <w:right w:val="none" w:sz="0" w:space="0" w:color="auto"/>
          </w:divBdr>
        </w:div>
        <w:div w:id="1397434585">
          <w:marLeft w:val="547"/>
          <w:marRight w:val="0"/>
          <w:marTop w:val="200"/>
          <w:marBottom w:val="0"/>
          <w:divBdr>
            <w:top w:val="none" w:sz="0" w:space="0" w:color="auto"/>
            <w:left w:val="none" w:sz="0" w:space="0" w:color="auto"/>
            <w:bottom w:val="none" w:sz="0" w:space="0" w:color="auto"/>
            <w:right w:val="none" w:sz="0" w:space="0" w:color="auto"/>
          </w:divBdr>
        </w:div>
      </w:divsChild>
    </w:div>
    <w:div w:id="441456906">
      <w:bodyDiv w:val="1"/>
      <w:marLeft w:val="0"/>
      <w:marRight w:val="0"/>
      <w:marTop w:val="0"/>
      <w:marBottom w:val="0"/>
      <w:divBdr>
        <w:top w:val="none" w:sz="0" w:space="0" w:color="auto"/>
        <w:left w:val="none" w:sz="0" w:space="0" w:color="auto"/>
        <w:bottom w:val="none" w:sz="0" w:space="0" w:color="auto"/>
        <w:right w:val="none" w:sz="0" w:space="0" w:color="auto"/>
      </w:divBdr>
    </w:div>
    <w:div w:id="467479635">
      <w:bodyDiv w:val="1"/>
      <w:marLeft w:val="0"/>
      <w:marRight w:val="0"/>
      <w:marTop w:val="0"/>
      <w:marBottom w:val="0"/>
      <w:divBdr>
        <w:top w:val="none" w:sz="0" w:space="0" w:color="auto"/>
        <w:left w:val="none" w:sz="0" w:space="0" w:color="auto"/>
        <w:bottom w:val="none" w:sz="0" w:space="0" w:color="auto"/>
        <w:right w:val="none" w:sz="0" w:space="0" w:color="auto"/>
      </w:divBdr>
      <w:divsChild>
        <w:div w:id="739911430">
          <w:marLeft w:val="0"/>
          <w:marRight w:val="0"/>
          <w:marTop w:val="0"/>
          <w:marBottom w:val="0"/>
          <w:divBdr>
            <w:top w:val="none" w:sz="0" w:space="0" w:color="auto"/>
            <w:left w:val="none" w:sz="0" w:space="0" w:color="auto"/>
            <w:bottom w:val="none" w:sz="0" w:space="0" w:color="auto"/>
            <w:right w:val="none" w:sz="0" w:space="0" w:color="auto"/>
          </w:divBdr>
        </w:div>
      </w:divsChild>
    </w:div>
    <w:div w:id="521666700">
      <w:bodyDiv w:val="1"/>
      <w:marLeft w:val="0"/>
      <w:marRight w:val="0"/>
      <w:marTop w:val="0"/>
      <w:marBottom w:val="0"/>
      <w:divBdr>
        <w:top w:val="none" w:sz="0" w:space="0" w:color="auto"/>
        <w:left w:val="none" w:sz="0" w:space="0" w:color="auto"/>
        <w:bottom w:val="none" w:sz="0" w:space="0" w:color="auto"/>
        <w:right w:val="none" w:sz="0" w:space="0" w:color="auto"/>
      </w:divBdr>
      <w:divsChild>
        <w:div w:id="1909414370">
          <w:marLeft w:val="547"/>
          <w:marRight w:val="0"/>
          <w:marTop w:val="200"/>
          <w:marBottom w:val="0"/>
          <w:divBdr>
            <w:top w:val="none" w:sz="0" w:space="0" w:color="auto"/>
            <w:left w:val="none" w:sz="0" w:space="0" w:color="auto"/>
            <w:bottom w:val="none" w:sz="0" w:space="0" w:color="auto"/>
            <w:right w:val="none" w:sz="0" w:space="0" w:color="auto"/>
          </w:divBdr>
        </w:div>
        <w:div w:id="1080909439">
          <w:marLeft w:val="547"/>
          <w:marRight w:val="0"/>
          <w:marTop w:val="200"/>
          <w:marBottom w:val="0"/>
          <w:divBdr>
            <w:top w:val="none" w:sz="0" w:space="0" w:color="auto"/>
            <w:left w:val="none" w:sz="0" w:space="0" w:color="auto"/>
            <w:bottom w:val="none" w:sz="0" w:space="0" w:color="auto"/>
            <w:right w:val="none" w:sz="0" w:space="0" w:color="auto"/>
          </w:divBdr>
        </w:div>
        <w:div w:id="199129759">
          <w:marLeft w:val="547"/>
          <w:marRight w:val="0"/>
          <w:marTop w:val="200"/>
          <w:marBottom w:val="0"/>
          <w:divBdr>
            <w:top w:val="none" w:sz="0" w:space="0" w:color="auto"/>
            <w:left w:val="none" w:sz="0" w:space="0" w:color="auto"/>
            <w:bottom w:val="none" w:sz="0" w:space="0" w:color="auto"/>
            <w:right w:val="none" w:sz="0" w:space="0" w:color="auto"/>
          </w:divBdr>
        </w:div>
        <w:div w:id="1872255208">
          <w:marLeft w:val="547"/>
          <w:marRight w:val="0"/>
          <w:marTop w:val="200"/>
          <w:marBottom w:val="0"/>
          <w:divBdr>
            <w:top w:val="none" w:sz="0" w:space="0" w:color="auto"/>
            <w:left w:val="none" w:sz="0" w:space="0" w:color="auto"/>
            <w:bottom w:val="none" w:sz="0" w:space="0" w:color="auto"/>
            <w:right w:val="none" w:sz="0" w:space="0" w:color="auto"/>
          </w:divBdr>
        </w:div>
        <w:div w:id="1429890593">
          <w:marLeft w:val="547"/>
          <w:marRight w:val="0"/>
          <w:marTop w:val="200"/>
          <w:marBottom w:val="0"/>
          <w:divBdr>
            <w:top w:val="none" w:sz="0" w:space="0" w:color="auto"/>
            <w:left w:val="none" w:sz="0" w:space="0" w:color="auto"/>
            <w:bottom w:val="none" w:sz="0" w:space="0" w:color="auto"/>
            <w:right w:val="none" w:sz="0" w:space="0" w:color="auto"/>
          </w:divBdr>
        </w:div>
      </w:divsChild>
    </w:div>
    <w:div w:id="615407488">
      <w:bodyDiv w:val="1"/>
      <w:marLeft w:val="0"/>
      <w:marRight w:val="0"/>
      <w:marTop w:val="0"/>
      <w:marBottom w:val="0"/>
      <w:divBdr>
        <w:top w:val="none" w:sz="0" w:space="0" w:color="auto"/>
        <w:left w:val="none" w:sz="0" w:space="0" w:color="auto"/>
        <w:bottom w:val="none" w:sz="0" w:space="0" w:color="auto"/>
        <w:right w:val="none" w:sz="0" w:space="0" w:color="auto"/>
      </w:divBdr>
      <w:divsChild>
        <w:div w:id="403070147">
          <w:marLeft w:val="480"/>
          <w:marRight w:val="0"/>
          <w:marTop w:val="192"/>
          <w:marBottom w:val="192"/>
          <w:divBdr>
            <w:top w:val="none" w:sz="0" w:space="0" w:color="auto"/>
            <w:left w:val="none" w:sz="0" w:space="0" w:color="auto"/>
            <w:bottom w:val="none" w:sz="0" w:space="0" w:color="auto"/>
            <w:right w:val="none" w:sz="0" w:space="0" w:color="auto"/>
          </w:divBdr>
        </w:div>
      </w:divsChild>
    </w:div>
    <w:div w:id="641423897">
      <w:bodyDiv w:val="1"/>
      <w:marLeft w:val="0"/>
      <w:marRight w:val="0"/>
      <w:marTop w:val="0"/>
      <w:marBottom w:val="0"/>
      <w:divBdr>
        <w:top w:val="none" w:sz="0" w:space="0" w:color="auto"/>
        <w:left w:val="none" w:sz="0" w:space="0" w:color="auto"/>
        <w:bottom w:val="none" w:sz="0" w:space="0" w:color="auto"/>
        <w:right w:val="none" w:sz="0" w:space="0" w:color="auto"/>
      </w:divBdr>
    </w:div>
    <w:div w:id="672683774">
      <w:bodyDiv w:val="1"/>
      <w:marLeft w:val="0"/>
      <w:marRight w:val="0"/>
      <w:marTop w:val="0"/>
      <w:marBottom w:val="0"/>
      <w:divBdr>
        <w:top w:val="none" w:sz="0" w:space="0" w:color="auto"/>
        <w:left w:val="none" w:sz="0" w:space="0" w:color="auto"/>
        <w:bottom w:val="none" w:sz="0" w:space="0" w:color="auto"/>
        <w:right w:val="none" w:sz="0" w:space="0" w:color="auto"/>
      </w:divBdr>
      <w:divsChild>
        <w:div w:id="1886479600">
          <w:marLeft w:val="547"/>
          <w:marRight w:val="0"/>
          <w:marTop w:val="200"/>
          <w:marBottom w:val="0"/>
          <w:divBdr>
            <w:top w:val="none" w:sz="0" w:space="0" w:color="auto"/>
            <w:left w:val="none" w:sz="0" w:space="0" w:color="auto"/>
            <w:bottom w:val="none" w:sz="0" w:space="0" w:color="auto"/>
            <w:right w:val="none" w:sz="0" w:space="0" w:color="auto"/>
          </w:divBdr>
        </w:div>
        <w:div w:id="1746338337">
          <w:marLeft w:val="547"/>
          <w:marRight w:val="0"/>
          <w:marTop w:val="200"/>
          <w:marBottom w:val="0"/>
          <w:divBdr>
            <w:top w:val="none" w:sz="0" w:space="0" w:color="auto"/>
            <w:left w:val="none" w:sz="0" w:space="0" w:color="auto"/>
            <w:bottom w:val="none" w:sz="0" w:space="0" w:color="auto"/>
            <w:right w:val="none" w:sz="0" w:space="0" w:color="auto"/>
          </w:divBdr>
        </w:div>
      </w:divsChild>
    </w:div>
    <w:div w:id="711658150">
      <w:bodyDiv w:val="1"/>
      <w:marLeft w:val="0"/>
      <w:marRight w:val="0"/>
      <w:marTop w:val="0"/>
      <w:marBottom w:val="0"/>
      <w:divBdr>
        <w:top w:val="none" w:sz="0" w:space="0" w:color="auto"/>
        <w:left w:val="none" w:sz="0" w:space="0" w:color="auto"/>
        <w:bottom w:val="none" w:sz="0" w:space="0" w:color="auto"/>
        <w:right w:val="none" w:sz="0" w:space="0" w:color="auto"/>
      </w:divBdr>
    </w:div>
    <w:div w:id="723871299">
      <w:bodyDiv w:val="1"/>
      <w:marLeft w:val="0"/>
      <w:marRight w:val="0"/>
      <w:marTop w:val="0"/>
      <w:marBottom w:val="0"/>
      <w:divBdr>
        <w:top w:val="none" w:sz="0" w:space="0" w:color="auto"/>
        <w:left w:val="none" w:sz="0" w:space="0" w:color="auto"/>
        <w:bottom w:val="none" w:sz="0" w:space="0" w:color="auto"/>
        <w:right w:val="none" w:sz="0" w:space="0" w:color="auto"/>
      </w:divBdr>
      <w:divsChild>
        <w:div w:id="1352875450">
          <w:marLeft w:val="547"/>
          <w:marRight w:val="0"/>
          <w:marTop w:val="200"/>
          <w:marBottom w:val="0"/>
          <w:divBdr>
            <w:top w:val="none" w:sz="0" w:space="0" w:color="auto"/>
            <w:left w:val="none" w:sz="0" w:space="0" w:color="auto"/>
            <w:bottom w:val="none" w:sz="0" w:space="0" w:color="auto"/>
            <w:right w:val="none" w:sz="0" w:space="0" w:color="auto"/>
          </w:divBdr>
        </w:div>
      </w:divsChild>
    </w:div>
    <w:div w:id="750977946">
      <w:bodyDiv w:val="1"/>
      <w:marLeft w:val="0"/>
      <w:marRight w:val="0"/>
      <w:marTop w:val="0"/>
      <w:marBottom w:val="0"/>
      <w:divBdr>
        <w:top w:val="none" w:sz="0" w:space="0" w:color="auto"/>
        <w:left w:val="none" w:sz="0" w:space="0" w:color="auto"/>
        <w:bottom w:val="none" w:sz="0" w:space="0" w:color="auto"/>
        <w:right w:val="none" w:sz="0" w:space="0" w:color="auto"/>
      </w:divBdr>
      <w:divsChild>
        <w:div w:id="1381367909">
          <w:marLeft w:val="547"/>
          <w:marRight w:val="0"/>
          <w:marTop w:val="200"/>
          <w:marBottom w:val="0"/>
          <w:divBdr>
            <w:top w:val="none" w:sz="0" w:space="0" w:color="auto"/>
            <w:left w:val="none" w:sz="0" w:space="0" w:color="auto"/>
            <w:bottom w:val="none" w:sz="0" w:space="0" w:color="auto"/>
            <w:right w:val="none" w:sz="0" w:space="0" w:color="auto"/>
          </w:divBdr>
        </w:div>
        <w:div w:id="1100218906">
          <w:marLeft w:val="547"/>
          <w:marRight w:val="0"/>
          <w:marTop w:val="200"/>
          <w:marBottom w:val="0"/>
          <w:divBdr>
            <w:top w:val="none" w:sz="0" w:space="0" w:color="auto"/>
            <w:left w:val="none" w:sz="0" w:space="0" w:color="auto"/>
            <w:bottom w:val="none" w:sz="0" w:space="0" w:color="auto"/>
            <w:right w:val="none" w:sz="0" w:space="0" w:color="auto"/>
          </w:divBdr>
        </w:div>
        <w:div w:id="605698073">
          <w:marLeft w:val="547"/>
          <w:marRight w:val="0"/>
          <w:marTop w:val="200"/>
          <w:marBottom w:val="0"/>
          <w:divBdr>
            <w:top w:val="none" w:sz="0" w:space="0" w:color="auto"/>
            <w:left w:val="none" w:sz="0" w:space="0" w:color="auto"/>
            <w:bottom w:val="none" w:sz="0" w:space="0" w:color="auto"/>
            <w:right w:val="none" w:sz="0" w:space="0" w:color="auto"/>
          </w:divBdr>
        </w:div>
      </w:divsChild>
    </w:div>
    <w:div w:id="752164936">
      <w:bodyDiv w:val="1"/>
      <w:marLeft w:val="0"/>
      <w:marRight w:val="0"/>
      <w:marTop w:val="0"/>
      <w:marBottom w:val="0"/>
      <w:divBdr>
        <w:top w:val="none" w:sz="0" w:space="0" w:color="auto"/>
        <w:left w:val="none" w:sz="0" w:space="0" w:color="auto"/>
        <w:bottom w:val="none" w:sz="0" w:space="0" w:color="auto"/>
        <w:right w:val="none" w:sz="0" w:space="0" w:color="auto"/>
      </w:divBdr>
      <w:divsChild>
        <w:div w:id="1286808947">
          <w:marLeft w:val="446"/>
          <w:marRight w:val="0"/>
          <w:marTop w:val="115"/>
          <w:marBottom w:val="120"/>
          <w:divBdr>
            <w:top w:val="none" w:sz="0" w:space="0" w:color="auto"/>
            <w:left w:val="none" w:sz="0" w:space="0" w:color="auto"/>
            <w:bottom w:val="none" w:sz="0" w:space="0" w:color="auto"/>
            <w:right w:val="none" w:sz="0" w:space="0" w:color="auto"/>
          </w:divBdr>
        </w:div>
      </w:divsChild>
    </w:div>
    <w:div w:id="753942613">
      <w:bodyDiv w:val="1"/>
      <w:marLeft w:val="0"/>
      <w:marRight w:val="0"/>
      <w:marTop w:val="0"/>
      <w:marBottom w:val="0"/>
      <w:divBdr>
        <w:top w:val="none" w:sz="0" w:space="0" w:color="auto"/>
        <w:left w:val="none" w:sz="0" w:space="0" w:color="auto"/>
        <w:bottom w:val="none" w:sz="0" w:space="0" w:color="auto"/>
        <w:right w:val="none" w:sz="0" w:space="0" w:color="auto"/>
      </w:divBdr>
    </w:div>
    <w:div w:id="804274805">
      <w:bodyDiv w:val="1"/>
      <w:marLeft w:val="0"/>
      <w:marRight w:val="0"/>
      <w:marTop w:val="0"/>
      <w:marBottom w:val="0"/>
      <w:divBdr>
        <w:top w:val="none" w:sz="0" w:space="0" w:color="auto"/>
        <w:left w:val="none" w:sz="0" w:space="0" w:color="auto"/>
        <w:bottom w:val="none" w:sz="0" w:space="0" w:color="auto"/>
        <w:right w:val="none" w:sz="0" w:space="0" w:color="auto"/>
      </w:divBdr>
    </w:div>
    <w:div w:id="862323636">
      <w:bodyDiv w:val="1"/>
      <w:marLeft w:val="0"/>
      <w:marRight w:val="0"/>
      <w:marTop w:val="0"/>
      <w:marBottom w:val="0"/>
      <w:divBdr>
        <w:top w:val="none" w:sz="0" w:space="0" w:color="auto"/>
        <w:left w:val="none" w:sz="0" w:space="0" w:color="auto"/>
        <w:bottom w:val="none" w:sz="0" w:space="0" w:color="auto"/>
        <w:right w:val="none" w:sz="0" w:space="0" w:color="auto"/>
      </w:divBdr>
      <w:divsChild>
        <w:div w:id="509563177">
          <w:marLeft w:val="547"/>
          <w:marRight w:val="0"/>
          <w:marTop w:val="200"/>
          <w:marBottom w:val="0"/>
          <w:divBdr>
            <w:top w:val="none" w:sz="0" w:space="0" w:color="auto"/>
            <w:left w:val="none" w:sz="0" w:space="0" w:color="auto"/>
            <w:bottom w:val="none" w:sz="0" w:space="0" w:color="auto"/>
            <w:right w:val="none" w:sz="0" w:space="0" w:color="auto"/>
          </w:divBdr>
        </w:div>
        <w:div w:id="89815680">
          <w:marLeft w:val="547"/>
          <w:marRight w:val="0"/>
          <w:marTop w:val="200"/>
          <w:marBottom w:val="0"/>
          <w:divBdr>
            <w:top w:val="none" w:sz="0" w:space="0" w:color="auto"/>
            <w:left w:val="none" w:sz="0" w:space="0" w:color="auto"/>
            <w:bottom w:val="none" w:sz="0" w:space="0" w:color="auto"/>
            <w:right w:val="none" w:sz="0" w:space="0" w:color="auto"/>
          </w:divBdr>
        </w:div>
      </w:divsChild>
    </w:div>
    <w:div w:id="866794275">
      <w:bodyDiv w:val="1"/>
      <w:marLeft w:val="0"/>
      <w:marRight w:val="0"/>
      <w:marTop w:val="0"/>
      <w:marBottom w:val="0"/>
      <w:divBdr>
        <w:top w:val="none" w:sz="0" w:space="0" w:color="auto"/>
        <w:left w:val="none" w:sz="0" w:space="0" w:color="auto"/>
        <w:bottom w:val="none" w:sz="0" w:space="0" w:color="auto"/>
        <w:right w:val="none" w:sz="0" w:space="0" w:color="auto"/>
      </w:divBdr>
      <w:divsChild>
        <w:div w:id="1253511437">
          <w:marLeft w:val="0"/>
          <w:marRight w:val="0"/>
          <w:marTop w:val="0"/>
          <w:marBottom w:val="0"/>
          <w:divBdr>
            <w:top w:val="none" w:sz="0" w:space="0" w:color="auto"/>
            <w:left w:val="none" w:sz="0" w:space="0" w:color="auto"/>
            <w:bottom w:val="none" w:sz="0" w:space="0" w:color="auto"/>
            <w:right w:val="none" w:sz="0" w:space="0" w:color="auto"/>
          </w:divBdr>
        </w:div>
        <w:div w:id="893538795">
          <w:marLeft w:val="0"/>
          <w:marRight w:val="0"/>
          <w:marTop w:val="0"/>
          <w:marBottom w:val="0"/>
          <w:divBdr>
            <w:top w:val="none" w:sz="0" w:space="0" w:color="auto"/>
            <w:left w:val="none" w:sz="0" w:space="0" w:color="auto"/>
            <w:bottom w:val="none" w:sz="0" w:space="0" w:color="auto"/>
            <w:right w:val="none" w:sz="0" w:space="0" w:color="auto"/>
          </w:divBdr>
        </w:div>
        <w:div w:id="1088692786">
          <w:marLeft w:val="0"/>
          <w:marRight w:val="0"/>
          <w:marTop w:val="0"/>
          <w:marBottom w:val="0"/>
          <w:divBdr>
            <w:top w:val="none" w:sz="0" w:space="0" w:color="auto"/>
            <w:left w:val="none" w:sz="0" w:space="0" w:color="auto"/>
            <w:bottom w:val="none" w:sz="0" w:space="0" w:color="auto"/>
            <w:right w:val="none" w:sz="0" w:space="0" w:color="auto"/>
          </w:divBdr>
        </w:div>
        <w:div w:id="2087145075">
          <w:marLeft w:val="0"/>
          <w:marRight w:val="0"/>
          <w:marTop w:val="0"/>
          <w:marBottom w:val="0"/>
          <w:divBdr>
            <w:top w:val="none" w:sz="0" w:space="0" w:color="auto"/>
            <w:left w:val="none" w:sz="0" w:space="0" w:color="auto"/>
            <w:bottom w:val="none" w:sz="0" w:space="0" w:color="auto"/>
            <w:right w:val="none" w:sz="0" w:space="0" w:color="auto"/>
          </w:divBdr>
        </w:div>
      </w:divsChild>
    </w:div>
    <w:div w:id="887300199">
      <w:bodyDiv w:val="1"/>
      <w:marLeft w:val="0"/>
      <w:marRight w:val="0"/>
      <w:marTop w:val="0"/>
      <w:marBottom w:val="0"/>
      <w:divBdr>
        <w:top w:val="none" w:sz="0" w:space="0" w:color="auto"/>
        <w:left w:val="none" w:sz="0" w:space="0" w:color="auto"/>
        <w:bottom w:val="none" w:sz="0" w:space="0" w:color="auto"/>
        <w:right w:val="none" w:sz="0" w:space="0" w:color="auto"/>
      </w:divBdr>
      <w:divsChild>
        <w:div w:id="564492432">
          <w:marLeft w:val="446"/>
          <w:marRight w:val="0"/>
          <w:marTop w:val="115"/>
          <w:marBottom w:val="120"/>
          <w:divBdr>
            <w:top w:val="none" w:sz="0" w:space="0" w:color="auto"/>
            <w:left w:val="none" w:sz="0" w:space="0" w:color="auto"/>
            <w:bottom w:val="none" w:sz="0" w:space="0" w:color="auto"/>
            <w:right w:val="none" w:sz="0" w:space="0" w:color="auto"/>
          </w:divBdr>
        </w:div>
        <w:div w:id="1221595405">
          <w:marLeft w:val="446"/>
          <w:marRight w:val="0"/>
          <w:marTop w:val="115"/>
          <w:marBottom w:val="120"/>
          <w:divBdr>
            <w:top w:val="none" w:sz="0" w:space="0" w:color="auto"/>
            <w:left w:val="none" w:sz="0" w:space="0" w:color="auto"/>
            <w:bottom w:val="none" w:sz="0" w:space="0" w:color="auto"/>
            <w:right w:val="none" w:sz="0" w:space="0" w:color="auto"/>
          </w:divBdr>
        </w:div>
      </w:divsChild>
    </w:div>
    <w:div w:id="924143603">
      <w:bodyDiv w:val="1"/>
      <w:marLeft w:val="0"/>
      <w:marRight w:val="0"/>
      <w:marTop w:val="0"/>
      <w:marBottom w:val="0"/>
      <w:divBdr>
        <w:top w:val="none" w:sz="0" w:space="0" w:color="auto"/>
        <w:left w:val="none" w:sz="0" w:space="0" w:color="auto"/>
        <w:bottom w:val="none" w:sz="0" w:space="0" w:color="auto"/>
        <w:right w:val="none" w:sz="0" w:space="0" w:color="auto"/>
      </w:divBdr>
    </w:div>
    <w:div w:id="948778809">
      <w:bodyDiv w:val="1"/>
      <w:marLeft w:val="0"/>
      <w:marRight w:val="0"/>
      <w:marTop w:val="0"/>
      <w:marBottom w:val="0"/>
      <w:divBdr>
        <w:top w:val="none" w:sz="0" w:space="0" w:color="auto"/>
        <w:left w:val="none" w:sz="0" w:space="0" w:color="auto"/>
        <w:bottom w:val="none" w:sz="0" w:space="0" w:color="auto"/>
        <w:right w:val="none" w:sz="0" w:space="0" w:color="auto"/>
      </w:divBdr>
      <w:divsChild>
        <w:div w:id="600913943">
          <w:marLeft w:val="547"/>
          <w:marRight w:val="0"/>
          <w:marTop w:val="200"/>
          <w:marBottom w:val="0"/>
          <w:divBdr>
            <w:top w:val="none" w:sz="0" w:space="0" w:color="auto"/>
            <w:left w:val="none" w:sz="0" w:space="0" w:color="auto"/>
            <w:bottom w:val="none" w:sz="0" w:space="0" w:color="auto"/>
            <w:right w:val="none" w:sz="0" w:space="0" w:color="auto"/>
          </w:divBdr>
        </w:div>
        <w:div w:id="144666005">
          <w:marLeft w:val="547"/>
          <w:marRight w:val="0"/>
          <w:marTop w:val="200"/>
          <w:marBottom w:val="0"/>
          <w:divBdr>
            <w:top w:val="none" w:sz="0" w:space="0" w:color="auto"/>
            <w:left w:val="none" w:sz="0" w:space="0" w:color="auto"/>
            <w:bottom w:val="none" w:sz="0" w:space="0" w:color="auto"/>
            <w:right w:val="none" w:sz="0" w:space="0" w:color="auto"/>
          </w:divBdr>
        </w:div>
        <w:div w:id="1491480701">
          <w:marLeft w:val="547"/>
          <w:marRight w:val="0"/>
          <w:marTop w:val="200"/>
          <w:marBottom w:val="0"/>
          <w:divBdr>
            <w:top w:val="none" w:sz="0" w:space="0" w:color="auto"/>
            <w:left w:val="none" w:sz="0" w:space="0" w:color="auto"/>
            <w:bottom w:val="none" w:sz="0" w:space="0" w:color="auto"/>
            <w:right w:val="none" w:sz="0" w:space="0" w:color="auto"/>
          </w:divBdr>
        </w:div>
      </w:divsChild>
    </w:div>
    <w:div w:id="964190830">
      <w:bodyDiv w:val="1"/>
      <w:marLeft w:val="0"/>
      <w:marRight w:val="0"/>
      <w:marTop w:val="0"/>
      <w:marBottom w:val="0"/>
      <w:divBdr>
        <w:top w:val="none" w:sz="0" w:space="0" w:color="auto"/>
        <w:left w:val="none" w:sz="0" w:space="0" w:color="auto"/>
        <w:bottom w:val="none" w:sz="0" w:space="0" w:color="auto"/>
        <w:right w:val="none" w:sz="0" w:space="0" w:color="auto"/>
      </w:divBdr>
    </w:div>
    <w:div w:id="1019426775">
      <w:bodyDiv w:val="1"/>
      <w:marLeft w:val="0"/>
      <w:marRight w:val="0"/>
      <w:marTop w:val="0"/>
      <w:marBottom w:val="0"/>
      <w:divBdr>
        <w:top w:val="none" w:sz="0" w:space="0" w:color="auto"/>
        <w:left w:val="none" w:sz="0" w:space="0" w:color="auto"/>
        <w:bottom w:val="none" w:sz="0" w:space="0" w:color="auto"/>
        <w:right w:val="none" w:sz="0" w:space="0" w:color="auto"/>
      </w:divBdr>
    </w:div>
    <w:div w:id="1026633462">
      <w:bodyDiv w:val="1"/>
      <w:marLeft w:val="0"/>
      <w:marRight w:val="0"/>
      <w:marTop w:val="0"/>
      <w:marBottom w:val="0"/>
      <w:divBdr>
        <w:top w:val="none" w:sz="0" w:space="0" w:color="auto"/>
        <w:left w:val="none" w:sz="0" w:space="0" w:color="auto"/>
        <w:bottom w:val="none" w:sz="0" w:space="0" w:color="auto"/>
        <w:right w:val="none" w:sz="0" w:space="0" w:color="auto"/>
      </w:divBdr>
      <w:divsChild>
        <w:div w:id="1062557267">
          <w:marLeft w:val="0"/>
          <w:marRight w:val="0"/>
          <w:marTop w:val="0"/>
          <w:marBottom w:val="0"/>
          <w:divBdr>
            <w:top w:val="none" w:sz="0" w:space="0" w:color="auto"/>
            <w:left w:val="none" w:sz="0" w:space="0" w:color="auto"/>
            <w:bottom w:val="none" w:sz="0" w:space="0" w:color="auto"/>
            <w:right w:val="none" w:sz="0" w:space="0" w:color="auto"/>
          </w:divBdr>
          <w:divsChild>
            <w:div w:id="560752581">
              <w:marLeft w:val="0"/>
              <w:marRight w:val="0"/>
              <w:marTop w:val="0"/>
              <w:marBottom w:val="0"/>
              <w:divBdr>
                <w:top w:val="none" w:sz="0" w:space="0" w:color="auto"/>
                <w:left w:val="none" w:sz="0" w:space="0" w:color="auto"/>
                <w:bottom w:val="none" w:sz="0" w:space="0" w:color="auto"/>
                <w:right w:val="none" w:sz="0" w:space="0" w:color="auto"/>
              </w:divBdr>
            </w:div>
            <w:div w:id="130709066">
              <w:marLeft w:val="0"/>
              <w:marRight w:val="0"/>
              <w:marTop w:val="0"/>
              <w:marBottom w:val="0"/>
              <w:divBdr>
                <w:top w:val="none" w:sz="0" w:space="0" w:color="auto"/>
                <w:left w:val="none" w:sz="0" w:space="0" w:color="auto"/>
                <w:bottom w:val="none" w:sz="0" w:space="0" w:color="auto"/>
                <w:right w:val="none" w:sz="0" w:space="0" w:color="auto"/>
              </w:divBdr>
            </w:div>
            <w:div w:id="653336572">
              <w:marLeft w:val="0"/>
              <w:marRight w:val="0"/>
              <w:marTop w:val="0"/>
              <w:marBottom w:val="0"/>
              <w:divBdr>
                <w:top w:val="none" w:sz="0" w:space="0" w:color="auto"/>
                <w:left w:val="none" w:sz="0" w:space="0" w:color="auto"/>
                <w:bottom w:val="none" w:sz="0" w:space="0" w:color="auto"/>
                <w:right w:val="none" w:sz="0" w:space="0" w:color="auto"/>
              </w:divBdr>
            </w:div>
            <w:div w:id="633608106">
              <w:marLeft w:val="0"/>
              <w:marRight w:val="0"/>
              <w:marTop w:val="0"/>
              <w:marBottom w:val="0"/>
              <w:divBdr>
                <w:top w:val="none" w:sz="0" w:space="0" w:color="auto"/>
                <w:left w:val="none" w:sz="0" w:space="0" w:color="auto"/>
                <w:bottom w:val="none" w:sz="0" w:space="0" w:color="auto"/>
                <w:right w:val="none" w:sz="0" w:space="0" w:color="auto"/>
              </w:divBdr>
            </w:div>
            <w:div w:id="1781098831">
              <w:marLeft w:val="0"/>
              <w:marRight w:val="0"/>
              <w:marTop w:val="0"/>
              <w:marBottom w:val="0"/>
              <w:divBdr>
                <w:top w:val="none" w:sz="0" w:space="0" w:color="auto"/>
                <w:left w:val="none" w:sz="0" w:space="0" w:color="auto"/>
                <w:bottom w:val="none" w:sz="0" w:space="0" w:color="auto"/>
                <w:right w:val="none" w:sz="0" w:space="0" w:color="auto"/>
              </w:divBdr>
            </w:div>
            <w:div w:id="546456829">
              <w:marLeft w:val="0"/>
              <w:marRight w:val="0"/>
              <w:marTop w:val="0"/>
              <w:marBottom w:val="0"/>
              <w:divBdr>
                <w:top w:val="none" w:sz="0" w:space="0" w:color="auto"/>
                <w:left w:val="none" w:sz="0" w:space="0" w:color="auto"/>
                <w:bottom w:val="none" w:sz="0" w:space="0" w:color="auto"/>
                <w:right w:val="none" w:sz="0" w:space="0" w:color="auto"/>
              </w:divBdr>
            </w:div>
            <w:div w:id="952786140">
              <w:marLeft w:val="0"/>
              <w:marRight w:val="0"/>
              <w:marTop w:val="0"/>
              <w:marBottom w:val="0"/>
              <w:divBdr>
                <w:top w:val="none" w:sz="0" w:space="0" w:color="auto"/>
                <w:left w:val="none" w:sz="0" w:space="0" w:color="auto"/>
                <w:bottom w:val="none" w:sz="0" w:space="0" w:color="auto"/>
                <w:right w:val="none" w:sz="0" w:space="0" w:color="auto"/>
              </w:divBdr>
            </w:div>
            <w:div w:id="10306546">
              <w:marLeft w:val="0"/>
              <w:marRight w:val="0"/>
              <w:marTop w:val="0"/>
              <w:marBottom w:val="0"/>
              <w:divBdr>
                <w:top w:val="none" w:sz="0" w:space="0" w:color="auto"/>
                <w:left w:val="none" w:sz="0" w:space="0" w:color="auto"/>
                <w:bottom w:val="none" w:sz="0" w:space="0" w:color="auto"/>
                <w:right w:val="none" w:sz="0" w:space="0" w:color="auto"/>
              </w:divBdr>
            </w:div>
            <w:div w:id="935283880">
              <w:marLeft w:val="0"/>
              <w:marRight w:val="0"/>
              <w:marTop w:val="0"/>
              <w:marBottom w:val="0"/>
              <w:divBdr>
                <w:top w:val="none" w:sz="0" w:space="0" w:color="auto"/>
                <w:left w:val="none" w:sz="0" w:space="0" w:color="auto"/>
                <w:bottom w:val="none" w:sz="0" w:space="0" w:color="auto"/>
                <w:right w:val="none" w:sz="0" w:space="0" w:color="auto"/>
              </w:divBdr>
            </w:div>
            <w:div w:id="1797528745">
              <w:marLeft w:val="0"/>
              <w:marRight w:val="0"/>
              <w:marTop w:val="0"/>
              <w:marBottom w:val="0"/>
              <w:divBdr>
                <w:top w:val="none" w:sz="0" w:space="0" w:color="auto"/>
                <w:left w:val="none" w:sz="0" w:space="0" w:color="auto"/>
                <w:bottom w:val="none" w:sz="0" w:space="0" w:color="auto"/>
                <w:right w:val="none" w:sz="0" w:space="0" w:color="auto"/>
              </w:divBdr>
            </w:div>
            <w:div w:id="264117697">
              <w:marLeft w:val="0"/>
              <w:marRight w:val="0"/>
              <w:marTop w:val="0"/>
              <w:marBottom w:val="0"/>
              <w:divBdr>
                <w:top w:val="none" w:sz="0" w:space="0" w:color="auto"/>
                <w:left w:val="none" w:sz="0" w:space="0" w:color="auto"/>
                <w:bottom w:val="none" w:sz="0" w:space="0" w:color="auto"/>
                <w:right w:val="none" w:sz="0" w:space="0" w:color="auto"/>
              </w:divBdr>
            </w:div>
            <w:div w:id="1980769093">
              <w:marLeft w:val="0"/>
              <w:marRight w:val="0"/>
              <w:marTop w:val="0"/>
              <w:marBottom w:val="0"/>
              <w:divBdr>
                <w:top w:val="none" w:sz="0" w:space="0" w:color="auto"/>
                <w:left w:val="none" w:sz="0" w:space="0" w:color="auto"/>
                <w:bottom w:val="none" w:sz="0" w:space="0" w:color="auto"/>
                <w:right w:val="none" w:sz="0" w:space="0" w:color="auto"/>
              </w:divBdr>
            </w:div>
            <w:div w:id="616376877">
              <w:marLeft w:val="0"/>
              <w:marRight w:val="0"/>
              <w:marTop w:val="0"/>
              <w:marBottom w:val="0"/>
              <w:divBdr>
                <w:top w:val="none" w:sz="0" w:space="0" w:color="auto"/>
                <w:left w:val="none" w:sz="0" w:space="0" w:color="auto"/>
                <w:bottom w:val="none" w:sz="0" w:space="0" w:color="auto"/>
                <w:right w:val="none" w:sz="0" w:space="0" w:color="auto"/>
              </w:divBdr>
            </w:div>
            <w:div w:id="223563561">
              <w:marLeft w:val="0"/>
              <w:marRight w:val="0"/>
              <w:marTop w:val="0"/>
              <w:marBottom w:val="0"/>
              <w:divBdr>
                <w:top w:val="none" w:sz="0" w:space="0" w:color="auto"/>
                <w:left w:val="none" w:sz="0" w:space="0" w:color="auto"/>
                <w:bottom w:val="none" w:sz="0" w:space="0" w:color="auto"/>
                <w:right w:val="none" w:sz="0" w:space="0" w:color="auto"/>
              </w:divBdr>
            </w:div>
            <w:div w:id="1690985156">
              <w:marLeft w:val="0"/>
              <w:marRight w:val="0"/>
              <w:marTop w:val="0"/>
              <w:marBottom w:val="0"/>
              <w:divBdr>
                <w:top w:val="none" w:sz="0" w:space="0" w:color="auto"/>
                <w:left w:val="none" w:sz="0" w:space="0" w:color="auto"/>
                <w:bottom w:val="none" w:sz="0" w:space="0" w:color="auto"/>
                <w:right w:val="none" w:sz="0" w:space="0" w:color="auto"/>
              </w:divBdr>
            </w:div>
            <w:div w:id="362558853">
              <w:marLeft w:val="0"/>
              <w:marRight w:val="0"/>
              <w:marTop w:val="0"/>
              <w:marBottom w:val="0"/>
              <w:divBdr>
                <w:top w:val="none" w:sz="0" w:space="0" w:color="auto"/>
                <w:left w:val="none" w:sz="0" w:space="0" w:color="auto"/>
                <w:bottom w:val="none" w:sz="0" w:space="0" w:color="auto"/>
                <w:right w:val="none" w:sz="0" w:space="0" w:color="auto"/>
              </w:divBdr>
            </w:div>
            <w:div w:id="1136220180">
              <w:marLeft w:val="0"/>
              <w:marRight w:val="0"/>
              <w:marTop w:val="0"/>
              <w:marBottom w:val="0"/>
              <w:divBdr>
                <w:top w:val="none" w:sz="0" w:space="0" w:color="auto"/>
                <w:left w:val="none" w:sz="0" w:space="0" w:color="auto"/>
                <w:bottom w:val="none" w:sz="0" w:space="0" w:color="auto"/>
                <w:right w:val="none" w:sz="0" w:space="0" w:color="auto"/>
              </w:divBdr>
            </w:div>
            <w:div w:id="638271526">
              <w:marLeft w:val="0"/>
              <w:marRight w:val="0"/>
              <w:marTop w:val="0"/>
              <w:marBottom w:val="0"/>
              <w:divBdr>
                <w:top w:val="none" w:sz="0" w:space="0" w:color="auto"/>
                <w:left w:val="none" w:sz="0" w:space="0" w:color="auto"/>
                <w:bottom w:val="none" w:sz="0" w:space="0" w:color="auto"/>
                <w:right w:val="none" w:sz="0" w:space="0" w:color="auto"/>
              </w:divBdr>
            </w:div>
            <w:div w:id="136801288">
              <w:marLeft w:val="0"/>
              <w:marRight w:val="0"/>
              <w:marTop w:val="0"/>
              <w:marBottom w:val="0"/>
              <w:divBdr>
                <w:top w:val="none" w:sz="0" w:space="0" w:color="auto"/>
                <w:left w:val="none" w:sz="0" w:space="0" w:color="auto"/>
                <w:bottom w:val="none" w:sz="0" w:space="0" w:color="auto"/>
                <w:right w:val="none" w:sz="0" w:space="0" w:color="auto"/>
              </w:divBdr>
            </w:div>
            <w:div w:id="459760587">
              <w:marLeft w:val="0"/>
              <w:marRight w:val="0"/>
              <w:marTop w:val="0"/>
              <w:marBottom w:val="0"/>
              <w:divBdr>
                <w:top w:val="none" w:sz="0" w:space="0" w:color="auto"/>
                <w:left w:val="none" w:sz="0" w:space="0" w:color="auto"/>
                <w:bottom w:val="none" w:sz="0" w:space="0" w:color="auto"/>
                <w:right w:val="none" w:sz="0" w:space="0" w:color="auto"/>
              </w:divBdr>
            </w:div>
            <w:div w:id="29690915">
              <w:marLeft w:val="0"/>
              <w:marRight w:val="0"/>
              <w:marTop w:val="0"/>
              <w:marBottom w:val="0"/>
              <w:divBdr>
                <w:top w:val="none" w:sz="0" w:space="0" w:color="auto"/>
                <w:left w:val="none" w:sz="0" w:space="0" w:color="auto"/>
                <w:bottom w:val="none" w:sz="0" w:space="0" w:color="auto"/>
                <w:right w:val="none" w:sz="0" w:space="0" w:color="auto"/>
              </w:divBdr>
            </w:div>
            <w:div w:id="900361356">
              <w:marLeft w:val="0"/>
              <w:marRight w:val="0"/>
              <w:marTop w:val="0"/>
              <w:marBottom w:val="0"/>
              <w:divBdr>
                <w:top w:val="none" w:sz="0" w:space="0" w:color="auto"/>
                <w:left w:val="none" w:sz="0" w:space="0" w:color="auto"/>
                <w:bottom w:val="none" w:sz="0" w:space="0" w:color="auto"/>
                <w:right w:val="none" w:sz="0" w:space="0" w:color="auto"/>
              </w:divBdr>
            </w:div>
            <w:div w:id="1812164100">
              <w:marLeft w:val="0"/>
              <w:marRight w:val="0"/>
              <w:marTop w:val="0"/>
              <w:marBottom w:val="0"/>
              <w:divBdr>
                <w:top w:val="none" w:sz="0" w:space="0" w:color="auto"/>
                <w:left w:val="none" w:sz="0" w:space="0" w:color="auto"/>
                <w:bottom w:val="none" w:sz="0" w:space="0" w:color="auto"/>
                <w:right w:val="none" w:sz="0" w:space="0" w:color="auto"/>
              </w:divBdr>
            </w:div>
            <w:div w:id="969440723">
              <w:marLeft w:val="0"/>
              <w:marRight w:val="0"/>
              <w:marTop w:val="0"/>
              <w:marBottom w:val="0"/>
              <w:divBdr>
                <w:top w:val="none" w:sz="0" w:space="0" w:color="auto"/>
                <w:left w:val="none" w:sz="0" w:space="0" w:color="auto"/>
                <w:bottom w:val="none" w:sz="0" w:space="0" w:color="auto"/>
                <w:right w:val="none" w:sz="0" w:space="0" w:color="auto"/>
              </w:divBdr>
            </w:div>
            <w:div w:id="811097628">
              <w:marLeft w:val="0"/>
              <w:marRight w:val="0"/>
              <w:marTop w:val="0"/>
              <w:marBottom w:val="0"/>
              <w:divBdr>
                <w:top w:val="none" w:sz="0" w:space="0" w:color="auto"/>
                <w:left w:val="none" w:sz="0" w:space="0" w:color="auto"/>
                <w:bottom w:val="none" w:sz="0" w:space="0" w:color="auto"/>
                <w:right w:val="none" w:sz="0" w:space="0" w:color="auto"/>
              </w:divBdr>
            </w:div>
            <w:div w:id="97143504">
              <w:marLeft w:val="0"/>
              <w:marRight w:val="0"/>
              <w:marTop w:val="0"/>
              <w:marBottom w:val="0"/>
              <w:divBdr>
                <w:top w:val="none" w:sz="0" w:space="0" w:color="auto"/>
                <w:left w:val="none" w:sz="0" w:space="0" w:color="auto"/>
                <w:bottom w:val="none" w:sz="0" w:space="0" w:color="auto"/>
                <w:right w:val="none" w:sz="0" w:space="0" w:color="auto"/>
              </w:divBdr>
            </w:div>
            <w:div w:id="642932707">
              <w:marLeft w:val="0"/>
              <w:marRight w:val="0"/>
              <w:marTop w:val="0"/>
              <w:marBottom w:val="0"/>
              <w:divBdr>
                <w:top w:val="none" w:sz="0" w:space="0" w:color="auto"/>
                <w:left w:val="none" w:sz="0" w:space="0" w:color="auto"/>
                <w:bottom w:val="none" w:sz="0" w:space="0" w:color="auto"/>
                <w:right w:val="none" w:sz="0" w:space="0" w:color="auto"/>
              </w:divBdr>
            </w:div>
            <w:div w:id="978270230">
              <w:marLeft w:val="0"/>
              <w:marRight w:val="0"/>
              <w:marTop w:val="0"/>
              <w:marBottom w:val="0"/>
              <w:divBdr>
                <w:top w:val="none" w:sz="0" w:space="0" w:color="auto"/>
                <w:left w:val="none" w:sz="0" w:space="0" w:color="auto"/>
                <w:bottom w:val="none" w:sz="0" w:space="0" w:color="auto"/>
                <w:right w:val="none" w:sz="0" w:space="0" w:color="auto"/>
              </w:divBdr>
            </w:div>
            <w:div w:id="958412854">
              <w:marLeft w:val="0"/>
              <w:marRight w:val="0"/>
              <w:marTop w:val="0"/>
              <w:marBottom w:val="0"/>
              <w:divBdr>
                <w:top w:val="none" w:sz="0" w:space="0" w:color="auto"/>
                <w:left w:val="none" w:sz="0" w:space="0" w:color="auto"/>
                <w:bottom w:val="none" w:sz="0" w:space="0" w:color="auto"/>
                <w:right w:val="none" w:sz="0" w:space="0" w:color="auto"/>
              </w:divBdr>
            </w:div>
            <w:div w:id="2060590130">
              <w:marLeft w:val="0"/>
              <w:marRight w:val="0"/>
              <w:marTop w:val="0"/>
              <w:marBottom w:val="0"/>
              <w:divBdr>
                <w:top w:val="none" w:sz="0" w:space="0" w:color="auto"/>
                <w:left w:val="none" w:sz="0" w:space="0" w:color="auto"/>
                <w:bottom w:val="none" w:sz="0" w:space="0" w:color="auto"/>
                <w:right w:val="none" w:sz="0" w:space="0" w:color="auto"/>
              </w:divBdr>
            </w:div>
            <w:div w:id="924924830">
              <w:marLeft w:val="0"/>
              <w:marRight w:val="0"/>
              <w:marTop w:val="0"/>
              <w:marBottom w:val="0"/>
              <w:divBdr>
                <w:top w:val="none" w:sz="0" w:space="0" w:color="auto"/>
                <w:left w:val="none" w:sz="0" w:space="0" w:color="auto"/>
                <w:bottom w:val="none" w:sz="0" w:space="0" w:color="auto"/>
                <w:right w:val="none" w:sz="0" w:space="0" w:color="auto"/>
              </w:divBdr>
            </w:div>
            <w:div w:id="918293212">
              <w:marLeft w:val="0"/>
              <w:marRight w:val="0"/>
              <w:marTop w:val="0"/>
              <w:marBottom w:val="0"/>
              <w:divBdr>
                <w:top w:val="none" w:sz="0" w:space="0" w:color="auto"/>
                <w:left w:val="none" w:sz="0" w:space="0" w:color="auto"/>
                <w:bottom w:val="none" w:sz="0" w:space="0" w:color="auto"/>
                <w:right w:val="none" w:sz="0" w:space="0" w:color="auto"/>
              </w:divBdr>
            </w:div>
            <w:div w:id="426921676">
              <w:marLeft w:val="0"/>
              <w:marRight w:val="0"/>
              <w:marTop w:val="0"/>
              <w:marBottom w:val="0"/>
              <w:divBdr>
                <w:top w:val="none" w:sz="0" w:space="0" w:color="auto"/>
                <w:left w:val="none" w:sz="0" w:space="0" w:color="auto"/>
                <w:bottom w:val="none" w:sz="0" w:space="0" w:color="auto"/>
                <w:right w:val="none" w:sz="0" w:space="0" w:color="auto"/>
              </w:divBdr>
            </w:div>
            <w:div w:id="395327266">
              <w:marLeft w:val="0"/>
              <w:marRight w:val="0"/>
              <w:marTop w:val="0"/>
              <w:marBottom w:val="0"/>
              <w:divBdr>
                <w:top w:val="none" w:sz="0" w:space="0" w:color="auto"/>
                <w:left w:val="none" w:sz="0" w:space="0" w:color="auto"/>
                <w:bottom w:val="none" w:sz="0" w:space="0" w:color="auto"/>
                <w:right w:val="none" w:sz="0" w:space="0" w:color="auto"/>
              </w:divBdr>
            </w:div>
            <w:div w:id="601574666">
              <w:marLeft w:val="0"/>
              <w:marRight w:val="0"/>
              <w:marTop w:val="0"/>
              <w:marBottom w:val="0"/>
              <w:divBdr>
                <w:top w:val="none" w:sz="0" w:space="0" w:color="auto"/>
                <w:left w:val="none" w:sz="0" w:space="0" w:color="auto"/>
                <w:bottom w:val="none" w:sz="0" w:space="0" w:color="auto"/>
                <w:right w:val="none" w:sz="0" w:space="0" w:color="auto"/>
              </w:divBdr>
            </w:div>
            <w:div w:id="128327233">
              <w:marLeft w:val="0"/>
              <w:marRight w:val="0"/>
              <w:marTop w:val="0"/>
              <w:marBottom w:val="0"/>
              <w:divBdr>
                <w:top w:val="none" w:sz="0" w:space="0" w:color="auto"/>
                <w:left w:val="none" w:sz="0" w:space="0" w:color="auto"/>
                <w:bottom w:val="none" w:sz="0" w:space="0" w:color="auto"/>
                <w:right w:val="none" w:sz="0" w:space="0" w:color="auto"/>
              </w:divBdr>
            </w:div>
            <w:div w:id="941382315">
              <w:marLeft w:val="0"/>
              <w:marRight w:val="0"/>
              <w:marTop w:val="0"/>
              <w:marBottom w:val="0"/>
              <w:divBdr>
                <w:top w:val="none" w:sz="0" w:space="0" w:color="auto"/>
                <w:left w:val="none" w:sz="0" w:space="0" w:color="auto"/>
                <w:bottom w:val="none" w:sz="0" w:space="0" w:color="auto"/>
                <w:right w:val="none" w:sz="0" w:space="0" w:color="auto"/>
              </w:divBdr>
            </w:div>
            <w:div w:id="120729030">
              <w:marLeft w:val="0"/>
              <w:marRight w:val="0"/>
              <w:marTop w:val="0"/>
              <w:marBottom w:val="0"/>
              <w:divBdr>
                <w:top w:val="none" w:sz="0" w:space="0" w:color="auto"/>
                <w:left w:val="none" w:sz="0" w:space="0" w:color="auto"/>
                <w:bottom w:val="none" w:sz="0" w:space="0" w:color="auto"/>
                <w:right w:val="none" w:sz="0" w:space="0" w:color="auto"/>
              </w:divBdr>
            </w:div>
            <w:div w:id="280455019">
              <w:marLeft w:val="0"/>
              <w:marRight w:val="0"/>
              <w:marTop w:val="0"/>
              <w:marBottom w:val="0"/>
              <w:divBdr>
                <w:top w:val="none" w:sz="0" w:space="0" w:color="auto"/>
                <w:left w:val="none" w:sz="0" w:space="0" w:color="auto"/>
                <w:bottom w:val="none" w:sz="0" w:space="0" w:color="auto"/>
                <w:right w:val="none" w:sz="0" w:space="0" w:color="auto"/>
              </w:divBdr>
            </w:div>
            <w:div w:id="145977040">
              <w:marLeft w:val="0"/>
              <w:marRight w:val="0"/>
              <w:marTop w:val="0"/>
              <w:marBottom w:val="0"/>
              <w:divBdr>
                <w:top w:val="none" w:sz="0" w:space="0" w:color="auto"/>
                <w:left w:val="none" w:sz="0" w:space="0" w:color="auto"/>
                <w:bottom w:val="none" w:sz="0" w:space="0" w:color="auto"/>
                <w:right w:val="none" w:sz="0" w:space="0" w:color="auto"/>
              </w:divBdr>
            </w:div>
            <w:div w:id="1345473022">
              <w:marLeft w:val="0"/>
              <w:marRight w:val="0"/>
              <w:marTop w:val="0"/>
              <w:marBottom w:val="0"/>
              <w:divBdr>
                <w:top w:val="none" w:sz="0" w:space="0" w:color="auto"/>
                <w:left w:val="none" w:sz="0" w:space="0" w:color="auto"/>
                <w:bottom w:val="none" w:sz="0" w:space="0" w:color="auto"/>
                <w:right w:val="none" w:sz="0" w:space="0" w:color="auto"/>
              </w:divBdr>
            </w:div>
            <w:div w:id="793982079">
              <w:marLeft w:val="0"/>
              <w:marRight w:val="0"/>
              <w:marTop w:val="0"/>
              <w:marBottom w:val="0"/>
              <w:divBdr>
                <w:top w:val="none" w:sz="0" w:space="0" w:color="auto"/>
                <w:left w:val="none" w:sz="0" w:space="0" w:color="auto"/>
                <w:bottom w:val="none" w:sz="0" w:space="0" w:color="auto"/>
                <w:right w:val="none" w:sz="0" w:space="0" w:color="auto"/>
              </w:divBdr>
            </w:div>
            <w:div w:id="17464533">
              <w:marLeft w:val="0"/>
              <w:marRight w:val="0"/>
              <w:marTop w:val="0"/>
              <w:marBottom w:val="0"/>
              <w:divBdr>
                <w:top w:val="none" w:sz="0" w:space="0" w:color="auto"/>
                <w:left w:val="none" w:sz="0" w:space="0" w:color="auto"/>
                <w:bottom w:val="none" w:sz="0" w:space="0" w:color="auto"/>
                <w:right w:val="none" w:sz="0" w:space="0" w:color="auto"/>
              </w:divBdr>
            </w:div>
            <w:div w:id="452598661">
              <w:marLeft w:val="0"/>
              <w:marRight w:val="0"/>
              <w:marTop w:val="0"/>
              <w:marBottom w:val="0"/>
              <w:divBdr>
                <w:top w:val="none" w:sz="0" w:space="0" w:color="auto"/>
                <w:left w:val="none" w:sz="0" w:space="0" w:color="auto"/>
                <w:bottom w:val="none" w:sz="0" w:space="0" w:color="auto"/>
                <w:right w:val="none" w:sz="0" w:space="0" w:color="auto"/>
              </w:divBdr>
            </w:div>
            <w:div w:id="1476873656">
              <w:marLeft w:val="0"/>
              <w:marRight w:val="0"/>
              <w:marTop w:val="0"/>
              <w:marBottom w:val="0"/>
              <w:divBdr>
                <w:top w:val="none" w:sz="0" w:space="0" w:color="auto"/>
                <w:left w:val="none" w:sz="0" w:space="0" w:color="auto"/>
                <w:bottom w:val="none" w:sz="0" w:space="0" w:color="auto"/>
                <w:right w:val="none" w:sz="0" w:space="0" w:color="auto"/>
              </w:divBdr>
            </w:div>
            <w:div w:id="700320166">
              <w:marLeft w:val="0"/>
              <w:marRight w:val="0"/>
              <w:marTop w:val="0"/>
              <w:marBottom w:val="0"/>
              <w:divBdr>
                <w:top w:val="none" w:sz="0" w:space="0" w:color="auto"/>
                <w:left w:val="none" w:sz="0" w:space="0" w:color="auto"/>
                <w:bottom w:val="none" w:sz="0" w:space="0" w:color="auto"/>
                <w:right w:val="none" w:sz="0" w:space="0" w:color="auto"/>
              </w:divBdr>
            </w:div>
            <w:div w:id="913394441">
              <w:marLeft w:val="0"/>
              <w:marRight w:val="0"/>
              <w:marTop w:val="0"/>
              <w:marBottom w:val="0"/>
              <w:divBdr>
                <w:top w:val="none" w:sz="0" w:space="0" w:color="auto"/>
                <w:left w:val="none" w:sz="0" w:space="0" w:color="auto"/>
                <w:bottom w:val="none" w:sz="0" w:space="0" w:color="auto"/>
                <w:right w:val="none" w:sz="0" w:space="0" w:color="auto"/>
              </w:divBdr>
            </w:div>
            <w:div w:id="1177770783">
              <w:marLeft w:val="0"/>
              <w:marRight w:val="0"/>
              <w:marTop w:val="0"/>
              <w:marBottom w:val="0"/>
              <w:divBdr>
                <w:top w:val="none" w:sz="0" w:space="0" w:color="auto"/>
                <w:left w:val="none" w:sz="0" w:space="0" w:color="auto"/>
                <w:bottom w:val="none" w:sz="0" w:space="0" w:color="auto"/>
                <w:right w:val="none" w:sz="0" w:space="0" w:color="auto"/>
              </w:divBdr>
            </w:div>
            <w:div w:id="1622418051">
              <w:marLeft w:val="0"/>
              <w:marRight w:val="0"/>
              <w:marTop w:val="0"/>
              <w:marBottom w:val="0"/>
              <w:divBdr>
                <w:top w:val="none" w:sz="0" w:space="0" w:color="auto"/>
                <w:left w:val="none" w:sz="0" w:space="0" w:color="auto"/>
                <w:bottom w:val="none" w:sz="0" w:space="0" w:color="auto"/>
                <w:right w:val="none" w:sz="0" w:space="0" w:color="auto"/>
              </w:divBdr>
            </w:div>
            <w:div w:id="240801747">
              <w:marLeft w:val="0"/>
              <w:marRight w:val="0"/>
              <w:marTop w:val="0"/>
              <w:marBottom w:val="0"/>
              <w:divBdr>
                <w:top w:val="none" w:sz="0" w:space="0" w:color="auto"/>
                <w:left w:val="none" w:sz="0" w:space="0" w:color="auto"/>
                <w:bottom w:val="none" w:sz="0" w:space="0" w:color="auto"/>
                <w:right w:val="none" w:sz="0" w:space="0" w:color="auto"/>
              </w:divBdr>
            </w:div>
            <w:div w:id="1682783168">
              <w:marLeft w:val="0"/>
              <w:marRight w:val="0"/>
              <w:marTop w:val="0"/>
              <w:marBottom w:val="0"/>
              <w:divBdr>
                <w:top w:val="none" w:sz="0" w:space="0" w:color="auto"/>
                <w:left w:val="none" w:sz="0" w:space="0" w:color="auto"/>
                <w:bottom w:val="none" w:sz="0" w:space="0" w:color="auto"/>
                <w:right w:val="none" w:sz="0" w:space="0" w:color="auto"/>
              </w:divBdr>
            </w:div>
            <w:div w:id="1072699081">
              <w:marLeft w:val="0"/>
              <w:marRight w:val="0"/>
              <w:marTop w:val="0"/>
              <w:marBottom w:val="0"/>
              <w:divBdr>
                <w:top w:val="none" w:sz="0" w:space="0" w:color="auto"/>
                <w:left w:val="none" w:sz="0" w:space="0" w:color="auto"/>
                <w:bottom w:val="none" w:sz="0" w:space="0" w:color="auto"/>
                <w:right w:val="none" w:sz="0" w:space="0" w:color="auto"/>
              </w:divBdr>
            </w:div>
            <w:div w:id="937828777">
              <w:marLeft w:val="0"/>
              <w:marRight w:val="0"/>
              <w:marTop w:val="0"/>
              <w:marBottom w:val="0"/>
              <w:divBdr>
                <w:top w:val="none" w:sz="0" w:space="0" w:color="auto"/>
                <w:left w:val="none" w:sz="0" w:space="0" w:color="auto"/>
                <w:bottom w:val="none" w:sz="0" w:space="0" w:color="auto"/>
                <w:right w:val="none" w:sz="0" w:space="0" w:color="auto"/>
              </w:divBdr>
            </w:div>
            <w:div w:id="1821464285">
              <w:marLeft w:val="0"/>
              <w:marRight w:val="0"/>
              <w:marTop w:val="0"/>
              <w:marBottom w:val="0"/>
              <w:divBdr>
                <w:top w:val="none" w:sz="0" w:space="0" w:color="auto"/>
                <w:left w:val="none" w:sz="0" w:space="0" w:color="auto"/>
                <w:bottom w:val="none" w:sz="0" w:space="0" w:color="auto"/>
                <w:right w:val="none" w:sz="0" w:space="0" w:color="auto"/>
              </w:divBdr>
            </w:div>
            <w:div w:id="26227502">
              <w:marLeft w:val="0"/>
              <w:marRight w:val="0"/>
              <w:marTop w:val="0"/>
              <w:marBottom w:val="0"/>
              <w:divBdr>
                <w:top w:val="none" w:sz="0" w:space="0" w:color="auto"/>
                <w:left w:val="none" w:sz="0" w:space="0" w:color="auto"/>
                <w:bottom w:val="none" w:sz="0" w:space="0" w:color="auto"/>
                <w:right w:val="none" w:sz="0" w:space="0" w:color="auto"/>
              </w:divBdr>
            </w:div>
            <w:div w:id="88164837">
              <w:marLeft w:val="0"/>
              <w:marRight w:val="0"/>
              <w:marTop w:val="0"/>
              <w:marBottom w:val="0"/>
              <w:divBdr>
                <w:top w:val="none" w:sz="0" w:space="0" w:color="auto"/>
                <w:left w:val="none" w:sz="0" w:space="0" w:color="auto"/>
                <w:bottom w:val="none" w:sz="0" w:space="0" w:color="auto"/>
                <w:right w:val="none" w:sz="0" w:space="0" w:color="auto"/>
              </w:divBdr>
            </w:div>
            <w:div w:id="1862469144">
              <w:marLeft w:val="0"/>
              <w:marRight w:val="0"/>
              <w:marTop w:val="0"/>
              <w:marBottom w:val="0"/>
              <w:divBdr>
                <w:top w:val="none" w:sz="0" w:space="0" w:color="auto"/>
                <w:left w:val="none" w:sz="0" w:space="0" w:color="auto"/>
                <w:bottom w:val="none" w:sz="0" w:space="0" w:color="auto"/>
                <w:right w:val="none" w:sz="0" w:space="0" w:color="auto"/>
              </w:divBdr>
            </w:div>
            <w:div w:id="1515609262">
              <w:marLeft w:val="0"/>
              <w:marRight w:val="0"/>
              <w:marTop w:val="0"/>
              <w:marBottom w:val="0"/>
              <w:divBdr>
                <w:top w:val="none" w:sz="0" w:space="0" w:color="auto"/>
                <w:left w:val="none" w:sz="0" w:space="0" w:color="auto"/>
                <w:bottom w:val="none" w:sz="0" w:space="0" w:color="auto"/>
                <w:right w:val="none" w:sz="0" w:space="0" w:color="auto"/>
              </w:divBdr>
            </w:div>
            <w:div w:id="559631297">
              <w:marLeft w:val="0"/>
              <w:marRight w:val="0"/>
              <w:marTop w:val="0"/>
              <w:marBottom w:val="0"/>
              <w:divBdr>
                <w:top w:val="none" w:sz="0" w:space="0" w:color="auto"/>
                <w:left w:val="none" w:sz="0" w:space="0" w:color="auto"/>
                <w:bottom w:val="none" w:sz="0" w:space="0" w:color="auto"/>
                <w:right w:val="none" w:sz="0" w:space="0" w:color="auto"/>
              </w:divBdr>
            </w:div>
            <w:div w:id="1310016355">
              <w:marLeft w:val="0"/>
              <w:marRight w:val="0"/>
              <w:marTop w:val="0"/>
              <w:marBottom w:val="0"/>
              <w:divBdr>
                <w:top w:val="none" w:sz="0" w:space="0" w:color="auto"/>
                <w:left w:val="none" w:sz="0" w:space="0" w:color="auto"/>
                <w:bottom w:val="none" w:sz="0" w:space="0" w:color="auto"/>
                <w:right w:val="none" w:sz="0" w:space="0" w:color="auto"/>
              </w:divBdr>
            </w:div>
            <w:div w:id="1535726122">
              <w:marLeft w:val="0"/>
              <w:marRight w:val="0"/>
              <w:marTop w:val="0"/>
              <w:marBottom w:val="0"/>
              <w:divBdr>
                <w:top w:val="none" w:sz="0" w:space="0" w:color="auto"/>
                <w:left w:val="none" w:sz="0" w:space="0" w:color="auto"/>
                <w:bottom w:val="none" w:sz="0" w:space="0" w:color="auto"/>
                <w:right w:val="none" w:sz="0" w:space="0" w:color="auto"/>
              </w:divBdr>
            </w:div>
            <w:div w:id="1202402313">
              <w:marLeft w:val="0"/>
              <w:marRight w:val="0"/>
              <w:marTop w:val="0"/>
              <w:marBottom w:val="0"/>
              <w:divBdr>
                <w:top w:val="none" w:sz="0" w:space="0" w:color="auto"/>
                <w:left w:val="none" w:sz="0" w:space="0" w:color="auto"/>
                <w:bottom w:val="none" w:sz="0" w:space="0" w:color="auto"/>
                <w:right w:val="none" w:sz="0" w:space="0" w:color="auto"/>
              </w:divBdr>
            </w:div>
            <w:div w:id="1544440982">
              <w:marLeft w:val="0"/>
              <w:marRight w:val="0"/>
              <w:marTop w:val="0"/>
              <w:marBottom w:val="0"/>
              <w:divBdr>
                <w:top w:val="none" w:sz="0" w:space="0" w:color="auto"/>
                <w:left w:val="none" w:sz="0" w:space="0" w:color="auto"/>
                <w:bottom w:val="none" w:sz="0" w:space="0" w:color="auto"/>
                <w:right w:val="none" w:sz="0" w:space="0" w:color="auto"/>
              </w:divBdr>
            </w:div>
            <w:div w:id="1031615292">
              <w:marLeft w:val="0"/>
              <w:marRight w:val="0"/>
              <w:marTop w:val="0"/>
              <w:marBottom w:val="0"/>
              <w:divBdr>
                <w:top w:val="none" w:sz="0" w:space="0" w:color="auto"/>
                <w:left w:val="none" w:sz="0" w:space="0" w:color="auto"/>
                <w:bottom w:val="none" w:sz="0" w:space="0" w:color="auto"/>
                <w:right w:val="none" w:sz="0" w:space="0" w:color="auto"/>
              </w:divBdr>
            </w:div>
            <w:div w:id="334696461">
              <w:marLeft w:val="0"/>
              <w:marRight w:val="0"/>
              <w:marTop w:val="0"/>
              <w:marBottom w:val="0"/>
              <w:divBdr>
                <w:top w:val="none" w:sz="0" w:space="0" w:color="auto"/>
                <w:left w:val="none" w:sz="0" w:space="0" w:color="auto"/>
                <w:bottom w:val="none" w:sz="0" w:space="0" w:color="auto"/>
                <w:right w:val="none" w:sz="0" w:space="0" w:color="auto"/>
              </w:divBdr>
            </w:div>
            <w:div w:id="1339887192">
              <w:marLeft w:val="0"/>
              <w:marRight w:val="0"/>
              <w:marTop w:val="0"/>
              <w:marBottom w:val="0"/>
              <w:divBdr>
                <w:top w:val="none" w:sz="0" w:space="0" w:color="auto"/>
                <w:left w:val="none" w:sz="0" w:space="0" w:color="auto"/>
                <w:bottom w:val="none" w:sz="0" w:space="0" w:color="auto"/>
                <w:right w:val="none" w:sz="0" w:space="0" w:color="auto"/>
              </w:divBdr>
            </w:div>
            <w:div w:id="1210799340">
              <w:marLeft w:val="0"/>
              <w:marRight w:val="0"/>
              <w:marTop w:val="0"/>
              <w:marBottom w:val="0"/>
              <w:divBdr>
                <w:top w:val="none" w:sz="0" w:space="0" w:color="auto"/>
                <w:left w:val="none" w:sz="0" w:space="0" w:color="auto"/>
                <w:bottom w:val="none" w:sz="0" w:space="0" w:color="auto"/>
                <w:right w:val="none" w:sz="0" w:space="0" w:color="auto"/>
              </w:divBdr>
            </w:div>
            <w:div w:id="1896625553">
              <w:marLeft w:val="0"/>
              <w:marRight w:val="0"/>
              <w:marTop w:val="0"/>
              <w:marBottom w:val="0"/>
              <w:divBdr>
                <w:top w:val="none" w:sz="0" w:space="0" w:color="auto"/>
                <w:left w:val="none" w:sz="0" w:space="0" w:color="auto"/>
                <w:bottom w:val="none" w:sz="0" w:space="0" w:color="auto"/>
                <w:right w:val="none" w:sz="0" w:space="0" w:color="auto"/>
              </w:divBdr>
            </w:div>
            <w:div w:id="250893400">
              <w:marLeft w:val="0"/>
              <w:marRight w:val="0"/>
              <w:marTop w:val="0"/>
              <w:marBottom w:val="0"/>
              <w:divBdr>
                <w:top w:val="none" w:sz="0" w:space="0" w:color="auto"/>
                <w:left w:val="none" w:sz="0" w:space="0" w:color="auto"/>
                <w:bottom w:val="none" w:sz="0" w:space="0" w:color="auto"/>
                <w:right w:val="none" w:sz="0" w:space="0" w:color="auto"/>
              </w:divBdr>
            </w:div>
            <w:div w:id="1650213176">
              <w:marLeft w:val="0"/>
              <w:marRight w:val="0"/>
              <w:marTop w:val="0"/>
              <w:marBottom w:val="0"/>
              <w:divBdr>
                <w:top w:val="none" w:sz="0" w:space="0" w:color="auto"/>
                <w:left w:val="none" w:sz="0" w:space="0" w:color="auto"/>
                <w:bottom w:val="none" w:sz="0" w:space="0" w:color="auto"/>
                <w:right w:val="none" w:sz="0" w:space="0" w:color="auto"/>
              </w:divBdr>
            </w:div>
            <w:div w:id="448745992">
              <w:marLeft w:val="0"/>
              <w:marRight w:val="0"/>
              <w:marTop w:val="0"/>
              <w:marBottom w:val="0"/>
              <w:divBdr>
                <w:top w:val="none" w:sz="0" w:space="0" w:color="auto"/>
                <w:left w:val="none" w:sz="0" w:space="0" w:color="auto"/>
                <w:bottom w:val="none" w:sz="0" w:space="0" w:color="auto"/>
                <w:right w:val="none" w:sz="0" w:space="0" w:color="auto"/>
              </w:divBdr>
            </w:div>
            <w:div w:id="267743224">
              <w:marLeft w:val="0"/>
              <w:marRight w:val="0"/>
              <w:marTop w:val="0"/>
              <w:marBottom w:val="0"/>
              <w:divBdr>
                <w:top w:val="none" w:sz="0" w:space="0" w:color="auto"/>
                <w:left w:val="none" w:sz="0" w:space="0" w:color="auto"/>
                <w:bottom w:val="none" w:sz="0" w:space="0" w:color="auto"/>
                <w:right w:val="none" w:sz="0" w:space="0" w:color="auto"/>
              </w:divBdr>
            </w:div>
            <w:div w:id="900873577">
              <w:marLeft w:val="0"/>
              <w:marRight w:val="0"/>
              <w:marTop w:val="0"/>
              <w:marBottom w:val="0"/>
              <w:divBdr>
                <w:top w:val="none" w:sz="0" w:space="0" w:color="auto"/>
                <w:left w:val="none" w:sz="0" w:space="0" w:color="auto"/>
                <w:bottom w:val="none" w:sz="0" w:space="0" w:color="auto"/>
                <w:right w:val="none" w:sz="0" w:space="0" w:color="auto"/>
              </w:divBdr>
            </w:div>
            <w:div w:id="59789639">
              <w:marLeft w:val="0"/>
              <w:marRight w:val="0"/>
              <w:marTop w:val="0"/>
              <w:marBottom w:val="0"/>
              <w:divBdr>
                <w:top w:val="none" w:sz="0" w:space="0" w:color="auto"/>
                <w:left w:val="none" w:sz="0" w:space="0" w:color="auto"/>
                <w:bottom w:val="none" w:sz="0" w:space="0" w:color="auto"/>
                <w:right w:val="none" w:sz="0" w:space="0" w:color="auto"/>
              </w:divBdr>
            </w:div>
            <w:div w:id="1017998791">
              <w:marLeft w:val="0"/>
              <w:marRight w:val="0"/>
              <w:marTop w:val="0"/>
              <w:marBottom w:val="0"/>
              <w:divBdr>
                <w:top w:val="none" w:sz="0" w:space="0" w:color="auto"/>
                <w:left w:val="none" w:sz="0" w:space="0" w:color="auto"/>
                <w:bottom w:val="none" w:sz="0" w:space="0" w:color="auto"/>
                <w:right w:val="none" w:sz="0" w:space="0" w:color="auto"/>
              </w:divBdr>
            </w:div>
            <w:div w:id="112678702">
              <w:marLeft w:val="0"/>
              <w:marRight w:val="0"/>
              <w:marTop w:val="0"/>
              <w:marBottom w:val="0"/>
              <w:divBdr>
                <w:top w:val="none" w:sz="0" w:space="0" w:color="auto"/>
                <w:left w:val="none" w:sz="0" w:space="0" w:color="auto"/>
                <w:bottom w:val="none" w:sz="0" w:space="0" w:color="auto"/>
                <w:right w:val="none" w:sz="0" w:space="0" w:color="auto"/>
              </w:divBdr>
            </w:div>
            <w:div w:id="291329788">
              <w:marLeft w:val="0"/>
              <w:marRight w:val="0"/>
              <w:marTop w:val="0"/>
              <w:marBottom w:val="0"/>
              <w:divBdr>
                <w:top w:val="none" w:sz="0" w:space="0" w:color="auto"/>
                <w:left w:val="none" w:sz="0" w:space="0" w:color="auto"/>
                <w:bottom w:val="none" w:sz="0" w:space="0" w:color="auto"/>
                <w:right w:val="none" w:sz="0" w:space="0" w:color="auto"/>
              </w:divBdr>
            </w:div>
            <w:div w:id="53203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14416">
      <w:bodyDiv w:val="1"/>
      <w:marLeft w:val="0"/>
      <w:marRight w:val="0"/>
      <w:marTop w:val="0"/>
      <w:marBottom w:val="0"/>
      <w:divBdr>
        <w:top w:val="none" w:sz="0" w:space="0" w:color="auto"/>
        <w:left w:val="none" w:sz="0" w:space="0" w:color="auto"/>
        <w:bottom w:val="none" w:sz="0" w:space="0" w:color="auto"/>
        <w:right w:val="none" w:sz="0" w:space="0" w:color="auto"/>
      </w:divBdr>
    </w:div>
    <w:div w:id="1106539075">
      <w:bodyDiv w:val="1"/>
      <w:marLeft w:val="0"/>
      <w:marRight w:val="0"/>
      <w:marTop w:val="0"/>
      <w:marBottom w:val="0"/>
      <w:divBdr>
        <w:top w:val="none" w:sz="0" w:space="0" w:color="auto"/>
        <w:left w:val="none" w:sz="0" w:space="0" w:color="auto"/>
        <w:bottom w:val="none" w:sz="0" w:space="0" w:color="auto"/>
        <w:right w:val="none" w:sz="0" w:space="0" w:color="auto"/>
      </w:divBdr>
    </w:div>
    <w:div w:id="1132677494">
      <w:bodyDiv w:val="1"/>
      <w:marLeft w:val="0"/>
      <w:marRight w:val="0"/>
      <w:marTop w:val="0"/>
      <w:marBottom w:val="0"/>
      <w:divBdr>
        <w:top w:val="none" w:sz="0" w:space="0" w:color="auto"/>
        <w:left w:val="none" w:sz="0" w:space="0" w:color="auto"/>
        <w:bottom w:val="none" w:sz="0" w:space="0" w:color="auto"/>
        <w:right w:val="none" w:sz="0" w:space="0" w:color="auto"/>
      </w:divBdr>
      <w:divsChild>
        <w:div w:id="701978976">
          <w:marLeft w:val="446"/>
          <w:marRight w:val="0"/>
          <w:marTop w:val="115"/>
          <w:marBottom w:val="120"/>
          <w:divBdr>
            <w:top w:val="none" w:sz="0" w:space="0" w:color="auto"/>
            <w:left w:val="none" w:sz="0" w:space="0" w:color="auto"/>
            <w:bottom w:val="none" w:sz="0" w:space="0" w:color="auto"/>
            <w:right w:val="none" w:sz="0" w:space="0" w:color="auto"/>
          </w:divBdr>
        </w:div>
        <w:div w:id="880744852">
          <w:marLeft w:val="446"/>
          <w:marRight w:val="0"/>
          <w:marTop w:val="115"/>
          <w:marBottom w:val="120"/>
          <w:divBdr>
            <w:top w:val="none" w:sz="0" w:space="0" w:color="auto"/>
            <w:left w:val="none" w:sz="0" w:space="0" w:color="auto"/>
            <w:bottom w:val="none" w:sz="0" w:space="0" w:color="auto"/>
            <w:right w:val="none" w:sz="0" w:space="0" w:color="auto"/>
          </w:divBdr>
        </w:div>
        <w:div w:id="1582249754">
          <w:marLeft w:val="446"/>
          <w:marRight w:val="0"/>
          <w:marTop w:val="115"/>
          <w:marBottom w:val="120"/>
          <w:divBdr>
            <w:top w:val="none" w:sz="0" w:space="0" w:color="auto"/>
            <w:left w:val="none" w:sz="0" w:space="0" w:color="auto"/>
            <w:bottom w:val="none" w:sz="0" w:space="0" w:color="auto"/>
            <w:right w:val="none" w:sz="0" w:space="0" w:color="auto"/>
          </w:divBdr>
        </w:div>
        <w:div w:id="1653407909">
          <w:marLeft w:val="446"/>
          <w:marRight w:val="0"/>
          <w:marTop w:val="115"/>
          <w:marBottom w:val="120"/>
          <w:divBdr>
            <w:top w:val="none" w:sz="0" w:space="0" w:color="auto"/>
            <w:left w:val="none" w:sz="0" w:space="0" w:color="auto"/>
            <w:bottom w:val="none" w:sz="0" w:space="0" w:color="auto"/>
            <w:right w:val="none" w:sz="0" w:space="0" w:color="auto"/>
          </w:divBdr>
        </w:div>
      </w:divsChild>
    </w:div>
    <w:div w:id="1175412288">
      <w:bodyDiv w:val="1"/>
      <w:marLeft w:val="0"/>
      <w:marRight w:val="0"/>
      <w:marTop w:val="0"/>
      <w:marBottom w:val="0"/>
      <w:divBdr>
        <w:top w:val="none" w:sz="0" w:space="0" w:color="auto"/>
        <w:left w:val="none" w:sz="0" w:space="0" w:color="auto"/>
        <w:bottom w:val="none" w:sz="0" w:space="0" w:color="auto"/>
        <w:right w:val="none" w:sz="0" w:space="0" w:color="auto"/>
      </w:divBdr>
    </w:div>
    <w:div w:id="1178304506">
      <w:bodyDiv w:val="1"/>
      <w:marLeft w:val="0"/>
      <w:marRight w:val="0"/>
      <w:marTop w:val="0"/>
      <w:marBottom w:val="0"/>
      <w:divBdr>
        <w:top w:val="none" w:sz="0" w:space="0" w:color="auto"/>
        <w:left w:val="none" w:sz="0" w:space="0" w:color="auto"/>
        <w:bottom w:val="none" w:sz="0" w:space="0" w:color="auto"/>
        <w:right w:val="none" w:sz="0" w:space="0" w:color="auto"/>
      </w:divBdr>
    </w:div>
    <w:div w:id="1279527009">
      <w:bodyDiv w:val="1"/>
      <w:marLeft w:val="0"/>
      <w:marRight w:val="0"/>
      <w:marTop w:val="0"/>
      <w:marBottom w:val="0"/>
      <w:divBdr>
        <w:top w:val="none" w:sz="0" w:space="0" w:color="auto"/>
        <w:left w:val="none" w:sz="0" w:space="0" w:color="auto"/>
        <w:bottom w:val="none" w:sz="0" w:space="0" w:color="auto"/>
        <w:right w:val="none" w:sz="0" w:space="0" w:color="auto"/>
      </w:divBdr>
    </w:div>
    <w:div w:id="1280071481">
      <w:bodyDiv w:val="1"/>
      <w:marLeft w:val="0"/>
      <w:marRight w:val="0"/>
      <w:marTop w:val="0"/>
      <w:marBottom w:val="0"/>
      <w:divBdr>
        <w:top w:val="none" w:sz="0" w:space="0" w:color="auto"/>
        <w:left w:val="none" w:sz="0" w:space="0" w:color="auto"/>
        <w:bottom w:val="none" w:sz="0" w:space="0" w:color="auto"/>
        <w:right w:val="none" w:sz="0" w:space="0" w:color="auto"/>
      </w:divBdr>
      <w:divsChild>
        <w:div w:id="2053074128">
          <w:marLeft w:val="547"/>
          <w:marRight w:val="0"/>
          <w:marTop w:val="200"/>
          <w:marBottom w:val="0"/>
          <w:divBdr>
            <w:top w:val="none" w:sz="0" w:space="0" w:color="auto"/>
            <w:left w:val="none" w:sz="0" w:space="0" w:color="auto"/>
            <w:bottom w:val="none" w:sz="0" w:space="0" w:color="auto"/>
            <w:right w:val="none" w:sz="0" w:space="0" w:color="auto"/>
          </w:divBdr>
        </w:div>
        <w:div w:id="1239751119">
          <w:marLeft w:val="547"/>
          <w:marRight w:val="0"/>
          <w:marTop w:val="200"/>
          <w:marBottom w:val="0"/>
          <w:divBdr>
            <w:top w:val="none" w:sz="0" w:space="0" w:color="auto"/>
            <w:left w:val="none" w:sz="0" w:space="0" w:color="auto"/>
            <w:bottom w:val="none" w:sz="0" w:space="0" w:color="auto"/>
            <w:right w:val="none" w:sz="0" w:space="0" w:color="auto"/>
          </w:divBdr>
        </w:div>
        <w:div w:id="1169247920">
          <w:marLeft w:val="547"/>
          <w:marRight w:val="0"/>
          <w:marTop w:val="200"/>
          <w:marBottom w:val="0"/>
          <w:divBdr>
            <w:top w:val="none" w:sz="0" w:space="0" w:color="auto"/>
            <w:left w:val="none" w:sz="0" w:space="0" w:color="auto"/>
            <w:bottom w:val="none" w:sz="0" w:space="0" w:color="auto"/>
            <w:right w:val="none" w:sz="0" w:space="0" w:color="auto"/>
          </w:divBdr>
        </w:div>
      </w:divsChild>
    </w:div>
    <w:div w:id="1287467338">
      <w:bodyDiv w:val="1"/>
      <w:marLeft w:val="0"/>
      <w:marRight w:val="0"/>
      <w:marTop w:val="0"/>
      <w:marBottom w:val="0"/>
      <w:divBdr>
        <w:top w:val="none" w:sz="0" w:space="0" w:color="auto"/>
        <w:left w:val="none" w:sz="0" w:space="0" w:color="auto"/>
        <w:bottom w:val="none" w:sz="0" w:space="0" w:color="auto"/>
        <w:right w:val="none" w:sz="0" w:space="0" w:color="auto"/>
      </w:divBdr>
    </w:div>
    <w:div w:id="1352563626">
      <w:bodyDiv w:val="1"/>
      <w:marLeft w:val="0"/>
      <w:marRight w:val="0"/>
      <w:marTop w:val="0"/>
      <w:marBottom w:val="0"/>
      <w:divBdr>
        <w:top w:val="none" w:sz="0" w:space="0" w:color="auto"/>
        <w:left w:val="none" w:sz="0" w:space="0" w:color="auto"/>
        <w:bottom w:val="none" w:sz="0" w:space="0" w:color="auto"/>
        <w:right w:val="none" w:sz="0" w:space="0" w:color="auto"/>
      </w:divBdr>
      <w:divsChild>
        <w:div w:id="5526354">
          <w:marLeft w:val="547"/>
          <w:marRight w:val="0"/>
          <w:marTop w:val="200"/>
          <w:marBottom w:val="0"/>
          <w:divBdr>
            <w:top w:val="none" w:sz="0" w:space="0" w:color="auto"/>
            <w:left w:val="none" w:sz="0" w:space="0" w:color="auto"/>
            <w:bottom w:val="none" w:sz="0" w:space="0" w:color="auto"/>
            <w:right w:val="none" w:sz="0" w:space="0" w:color="auto"/>
          </w:divBdr>
        </w:div>
        <w:div w:id="1058673677">
          <w:marLeft w:val="547"/>
          <w:marRight w:val="0"/>
          <w:marTop w:val="200"/>
          <w:marBottom w:val="0"/>
          <w:divBdr>
            <w:top w:val="none" w:sz="0" w:space="0" w:color="auto"/>
            <w:left w:val="none" w:sz="0" w:space="0" w:color="auto"/>
            <w:bottom w:val="none" w:sz="0" w:space="0" w:color="auto"/>
            <w:right w:val="none" w:sz="0" w:space="0" w:color="auto"/>
          </w:divBdr>
        </w:div>
      </w:divsChild>
    </w:div>
    <w:div w:id="1357275064">
      <w:bodyDiv w:val="1"/>
      <w:marLeft w:val="0"/>
      <w:marRight w:val="0"/>
      <w:marTop w:val="0"/>
      <w:marBottom w:val="0"/>
      <w:divBdr>
        <w:top w:val="none" w:sz="0" w:space="0" w:color="auto"/>
        <w:left w:val="none" w:sz="0" w:space="0" w:color="auto"/>
        <w:bottom w:val="none" w:sz="0" w:space="0" w:color="auto"/>
        <w:right w:val="none" w:sz="0" w:space="0" w:color="auto"/>
      </w:divBdr>
    </w:div>
    <w:div w:id="1381202648">
      <w:bodyDiv w:val="1"/>
      <w:marLeft w:val="0"/>
      <w:marRight w:val="0"/>
      <w:marTop w:val="0"/>
      <w:marBottom w:val="0"/>
      <w:divBdr>
        <w:top w:val="none" w:sz="0" w:space="0" w:color="auto"/>
        <w:left w:val="none" w:sz="0" w:space="0" w:color="auto"/>
        <w:bottom w:val="none" w:sz="0" w:space="0" w:color="auto"/>
        <w:right w:val="none" w:sz="0" w:space="0" w:color="auto"/>
      </w:divBdr>
      <w:divsChild>
        <w:div w:id="893203234">
          <w:marLeft w:val="547"/>
          <w:marRight w:val="0"/>
          <w:marTop w:val="200"/>
          <w:marBottom w:val="0"/>
          <w:divBdr>
            <w:top w:val="none" w:sz="0" w:space="0" w:color="auto"/>
            <w:left w:val="none" w:sz="0" w:space="0" w:color="auto"/>
            <w:bottom w:val="none" w:sz="0" w:space="0" w:color="auto"/>
            <w:right w:val="none" w:sz="0" w:space="0" w:color="auto"/>
          </w:divBdr>
        </w:div>
        <w:div w:id="1679766470">
          <w:marLeft w:val="547"/>
          <w:marRight w:val="0"/>
          <w:marTop w:val="200"/>
          <w:marBottom w:val="0"/>
          <w:divBdr>
            <w:top w:val="none" w:sz="0" w:space="0" w:color="auto"/>
            <w:left w:val="none" w:sz="0" w:space="0" w:color="auto"/>
            <w:bottom w:val="none" w:sz="0" w:space="0" w:color="auto"/>
            <w:right w:val="none" w:sz="0" w:space="0" w:color="auto"/>
          </w:divBdr>
        </w:div>
        <w:div w:id="1993636761">
          <w:marLeft w:val="547"/>
          <w:marRight w:val="0"/>
          <w:marTop w:val="200"/>
          <w:marBottom w:val="0"/>
          <w:divBdr>
            <w:top w:val="none" w:sz="0" w:space="0" w:color="auto"/>
            <w:left w:val="none" w:sz="0" w:space="0" w:color="auto"/>
            <w:bottom w:val="none" w:sz="0" w:space="0" w:color="auto"/>
            <w:right w:val="none" w:sz="0" w:space="0" w:color="auto"/>
          </w:divBdr>
        </w:div>
        <w:div w:id="1664965574">
          <w:marLeft w:val="547"/>
          <w:marRight w:val="0"/>
          <w:marTop w:val="200"/>
          <w:marBottom w:val="0"/>
          <w:divBdr>
            <w:top w:val="none" w:sz="0" w:space="0" w:color="auto"/>
            <w:left w:val="none" w:sz="0" w:space="0" w:color="auto"/>
            <w:bottom w:val="none" w:sz="0" w:space="0" w:color="auto"/>
            <w:right w:val="none" w:sz="0" w:space="0" w:color="auto"/>
          </w:divBdr>
        </w:div>
      </w:divsChild>
    </w:div>
    <w:div w:id="1388525453">
      <w:bodyDiv w:val="1"/>
      <w:marLeft w:val="0"/>
      <w:marRight w:val="0"/>
      <w:marTop w:val="0"/>
      <w:marBottom w:val="0"/>
      <w:divBdr>
        <w:top w:val="none" w:sz="0" w:space="0" w:color="auto"/>
        <w:left w:val="none" w:sz="0" w:space="0" w:color="auto"/>
        <w:bottom w:val="none" w:sz="0" w:space="0" w:color="auto"/>
        <w:right w:val="none" w:sz="0" w:space="0" w:color="auto"/>
      </w:divBdr>
      <w:divsChild>
        <w:div w:id="2072993922">
          <w:marLeft w:val="547"/>
          <w:marRight w:val="0"/>
          <w:marTop w:val="200"/>
          <w:marBottom w:val="0"/>
          <w:divBdr>
            <w:top w:val="none" w:sz="0" w:space="0" w:color="auto"/>
            <w:left w:val="none" w:sz="0" w:space="0" w:color="auto"/>
            <w:bottom w:val="none" w:sz="0" w:space="0" w:color="auto"/>
            <w:right w:val="none" w:sz="0" w:space="0" w:color="auto"/>
          </w:divBdr>
        </w:div>
        <w:div w:id="1621259216">
          <w:marLeft w:val="547"/>
          <w:marRight w:val="0"/>
          <w:marTop w:val="200"/>
          <w:marBottom w:val="0"/>
          <w:divBdr>
            <w:top w:val="none" w:sz="0" w:space="0" w:color="auto"/>
            <w:left w:val="none" w:sz="0" w:space="0" w:color="auto"/>
            <w:bottom w:val="none" w:sz="0" w:space="0" w:color="auto"/>
            <w:right w:val="none" w:sz="0" w:space="0" w:color="auto"/>
          </w:divBdr>
        </w:div>
        <w:div w:id="1908957213">
          <w:marLeft w:val="547"/>
          <w:marRight w:val="0"/>
          <w:marTop w:val="200"/>
          <w:marBottom w:val="0"/>
          <w:divBdr>
            <w:top w:val="none" w:sz="0" w:space="0" w:color="auto"/>
            <w:left w:val="none" w:sz="0" w:space="0" w:color="auto"/>
            <w:bottom w:val="none" w:sz="0" w:space="0" w:color="auto"/>
            <w:right w:val="none" w:sz="0" w:space="0" w:color="auto"/>
          </w:divBdr>
        </w:div>
      </w:divsChild>
    </w:div>
    <w:div w:id="1418867281">
      <w:bodyDiv w:val="1"/>
      <w:marLeft w:val="0"/>
      <w:marRight w:val="0"/>
      <w:marTop w:val="0"/>
      <w:marBottom w:val="0"/>
      <w:divBdr>
        <w:top w:val="none" w:sz="0" w:space="0" w:color="auto"/>
        <w:left w:val="none" w:sz="0" w:space="0" w:color="auto"/>
        <w:bottom w:val="none" w:sz="0" w:space="0" w:color="auto"/>
        <w:right w:val="none" w:sz="0" w:space="0" w:color="auto"/>
      </w:divBdr>
      <w:divsChild>
        <w:div w:id="217936107">
          <w:marLeft w:val="547"/>
          <w:marRight w:val="0"/>
          <w:marTop w:val="200"/>
          <w:marBottom w:val="0"/>
          <w:divBdr>
            <w:top w:val="none" w:sz="0" w:space="0" w:color="auto"/>
            <w:left w:val="none" w:sz="0" w:space="0" w:color="auto"/>
            <w:bottom w:val="none" w:sz="0" w:space="0" w:color="auto"/>
            <w:right w:val="none" w:sz="0" w:space="0" w:color="auto"/>
          </w:divBdr>
        </w:div>
        <w:div w:id="1394041141">
          <w:marLeft w:val="547"/>
          <w:marRight w:val="0"/>
          <w:marTop w:val="200"/>
          <w:marBottom w:val="0"/>
          <w:divBdr>
            <w:top w:val="none" w:sz="0" w:space="0" w:color="auto"/>
            <w:left w:val="none" w:sz="0" w:space="0" w:color="auto"/>
            <w:bottom w:val="none" w:sz="0" w:space="0" w:color="auto"/>
            <w:right w:val="none" w:sz="0" w:space="0" w:color="auto"/>
          </w:divBdr>
        </w:div>
        <w:div w:id="1209029153">
          <w:marLeft w:val="547"/>
          <w:marRight w:val="0"/>
          <w:marTop w:val="200"/>
          <w:marBottom w:val="0"/>
          <w:divBdr>
            <w:top w:val="none" w:sz="0" w:space="0" w:color="auto"/>
            <w:left w:val="none" w:sz="0" w:space="0" w:color="auto"/>
            <w:bottom w:val="none" w:sz="0" w:space="0" w:color="auto"/>
            <w:right w:val="none" w:sz="0" w:space="0" w:color="auto"/>
          </w:divBdr>
        </w:div>
      </w:divsChild>
    </w:div>
    <w:div w:id="1439132771">
      <w:bodyDiv w:val="1"/>
      <w:marLeft w:val="0"/>
      <w:marRight w:val="0"/>
      <w:marTop w:val="0"/>
      <w:marBottom w:val="0"/>
      <w:divBdr>
        <w:top w:val="none" w:sz="0" w:space="0" w:color="auto"/>
        <w:left w:val="none" w:sz="0" w:space="0" w:color="auto"/>
        <w:bottom w:val="none" w:sz="0" w:space="0" w:color="auto"/>
        <w:right w:val="none" w:sz="0" w:space="0" w:color="auto"/>
      </w:divBdr>
    </w:div>
    <w:div w:id="1459493315">
      <w:bodyDiv w:val="1"/>
      <w:marLeft w:val="0"/>
      <w:marRight w:val="0"/>
      <w:marTop w:val="0"/>
      <w:marBottom w:val="0"/>
      <w:divBdr>
        <w:top w:val="none" w:sz="0" w:space="0" w:color="auto"/>
        <w:left w:val="none" w:sz="0" w:space="0" w:color="auto"/>
        <w:bottom w:val="none" w:sz="0" w:space="0" w:color="auto"/>
        <w:right w:val="none" w:sz="0" w:space="0" w:color="auto"/>
      </w:divBdr>
      <w:divsChild>
        <w:div w:id="1098794738">
          <w:marLeft w:val="446"/>
          <w:marRight w:val="0"/>
          <w:marTop w:val="115"/>
          <w:marBottom w:val="120"/>
          <w:divBdr>
            <w:top w:val="none" w:sz="0" w:space="0" w:color="auto"/>
            <w:left w:val="none" w:sz="0" w:space="0" w:color="auto"/>
            <w:bottom w:val="none" w:sz="0" w:space="0" w:color="auto"/>
            <w:right w:val="none" w:sz="0" w:space="0" w:color="auto"/>
          </w:divBdr>
        </w:div>
        <w:div w:id="1087464292">
          <w:marLeft w:val="446"/>
          <w:marRight w:val="0"/>
          <w:marTop w:val="115"/>
          <w:marBottom w:val="120"/>
          <w:divBdr>
            <w:top w:val="none" w:sz="0" w:space="0" w:color="auto"/>
            <w:left w:val="none" w:sz="0" w:space="0" w:color="auto"/>
            <w:bottom w:val="none" w:sz="0" w:space="0" w:color="auto"/>
            <w:right w:val="none" w:sz="0" w:space="0" w:color="auto"/>
          </w:divBdr>
        </w:div>
        <w:div w:id="1986008745">
          <w:marLeft w:val="446"/>
          <w:marRight w:val="0"/>
          <w:marTop w:val="115"/>
          <w:marBottom w:val="120"/>
          <w:divBdr>
            <w:top w:val="none" w:sz="0" w:space="0" w:color="auto"/>
            <w:left w:val="none" w:sz="0" w:space="0" w:color="auto"/>
            <w:bottom w:val="none" w:sz="0" w:space="0" w:color="auto"/>
            <w:right w:val="none" w:sz="0" w:space="0" w:color="auto"/>
          </w:divBdr>
        </w:div>
      </w:divsChild>
    </w:div>
    <w:div w:id="1474829284">
      <w:bodyDiv w:val="1"/>
      <w:marLeft w:val="0"/>
      <w:marRight w:val="0"/>
      <w:marTop w:val="0"/>
      <w:marBottom w:val="0"/>
      <w:divBdr>
        <w:top w:val="none" w:sz="0" w:space="0" w:color="auto"/>
        <w:left w:val="none" w:sz="0" w:space="0" w:color="auto"/>
        <w:bottom w:val="none" w:sz="0" w:space="0" w:color="auto"/>
        <w:right w:val="none" w:sz="0" w:space="0" w:color="auto"/>
      </w:divBdr>
      <w:divsChild>
        <w:div w:id="1046880307">
          <w:marLeft w:val="547"/>
          <w:marRight w:val="0"/>
          <w:marTop w:val="200"/>
          <w:marBottom w:val="0"/>
          <w:divBdr>
            <w:top w:val="none" w:sz="0" w:space="0" w:color="auto"/>
            <w:left w:val="none" w:sz="0" w:space="0" w:color="auto"/>
            <w:bottom w:val="none" w:sz="0" w:space="0" w:color="auto"/>
            <w:right w:val="none" w:sz="0" w:space="0" w:color="auto"/>
          </w:divBdr>
        </w:div>
      </w:divsChild>
    </w:div>
    <w:div w:id="1515412779">
      <w:bodyDiv w:val="1"/>
      <w:marLeft w:val="0"/>
      <w:marRight w:val="0"/>
      <w:marTop w:val="0"/>
      <w:marBottom w:val="0"/>
      <w:divBdr>
        <w:top w:val="none" w:sz="0" w:space="0" w:color="auto"/>
        <w:left w:val="none" w:sz="0" w:space="0" w:color="auto"/>
        <w:bottom w:val="none" w:sz="0" w:space="0" w:color="auto"/>
        <w:right w:val="none" w:sz="0" w:space="0" w:color="auto"/>
      </w:divBdr>
      <w:divsChild>
        <w:div w:id="1536890712">
          <w:marLeft w:val="547"/>
          <w:marRight w:val="0"/>
          <w:marTop w:val="200"/>
          <w:marBottom w:val="0"/>
          <w:divBdr>
            <w:top w:val="none" w:sz="0" w:space="0" w:color="auto"/>
            <w:left w:val="none" w:sz="0" w:space="0" w:color="auto"/>
            <w:bottom w:val="none" w:sz="0" w:space="0" w:color="auto"/>
            <w:right w:val="none" w:sz="0" w:space="0" w:color="auto"/>
          </w:divBdr>
        </w:div>
        <w:div w:id="1845975038">
          <w:marLeft w:val="547"/>
          <w:marRight w:val="0"/>
          <w:marTop w:val="200"/>
          <w:marBottom w:val="0"/>
          <w:divBdr>
            <w:top w:val="none" w:sz="0" w:space="0" w:color="auto"/>
            <w:left w:val="none" w:sz="0" w:space="0" w:color="auto"/>
            <w:bottom w:val="none" w:sz="0" w:space="0" w:color="auto"/>
            <w:right w:val="none" w:sz="0" w:space="0" w:color="auto"/>
          </w:divBdr>
        </w:div>
      </w:divsChild>
    </w:div>
    <w:div w:id="1520969672">
      <w:bodyDiv w:val="1"/>
      <w:marLeft w:val="0"/>
      <w:marRight w:val="0"/>
      <w:marTop w:val="0"/>
      <w:marBottom w:val="0"/>
      <w:divBdr>
        <w:top w:val="none" w:sz="0" w:space="0" w:color="auto"/>
        <w:left w:val="none" w:sz="0" w:space="0" w:color="auto"/>
        <w:bottom w:val="none" w:sz="0" w:space="0" w:color="auto"/>
        <w:right w:val="none" w:sz="0" w:space="0" w:color="auto"/>
      </w:divBdr>
    </w:div>
    <w:div w:id="1544974905">
      <w:bodyDiv w:val="1"/>
      <w:marLeft w:val="0"/>
      <w:marRight w:val="0"/>
      <w:marTop w:val="0"/>
      <w:marBottom w:val="0"/>
      <w:divBdr>
        <w:top w:val="none" w:sz="0" w:space="0" w:color="auto"/>
        <w:left w:val="none" w:sz="0" w:space="0" w:color="auto"/>
        <w:bottom w:val="none" w:sz="0" w:space="0" w:color="auto"/>
        <w:right w:val="none" w:sz="0" w:space="0" w:color="auto"/>
      </w:divBdr>
    </w:div>
    <w:div w:id="1670019414">
      <w:bodyDiv w:val="1"/>
      <w:marLeft w:val="0"/>
      <w:marRight w:val="0"/>
      <w:marTop w:val="0"/>
      <w:marBottom w:val="0"/>
      <w:divBdr>
        <w:top w:val="none" w:sz="0" w:space="0" w:color="auto"/>
        <w:left w:val="none" w:sz="0" w:space="0" w:color="auto"/>
        <w:bottom w:val="none" w:sz="0" w:space="0" w:color="auto"/>
        <w:right w:val="none" w:sz="0" w:space="0" w:color="auto"/>
      </w:divBdr>
      <w:divsChild>
        <w:div w:id="792600294">
          <w:marLeft w:val="547"/>
          <w:marRight w:val="0"/>
          <w:marTop w:val="200"/>
          <w:marBottom w:val="0"/>
          <w:divBdr>
            <w:top w:val="none" w:sz="0" w:space="0" w:color="auto"/>
            <w:left w:val="none" w:sz="0" w:space="0" w:color="auto"/>
            <w:bottom w:val="none" w:sz="0" w:space="0" w:color="auto"/>
            <w:right w:val="none" w:sz="0" w:space="0" w:color="auto"/>
          </w:divBdr>
        </w:div>
        <w:div w:id="801114207">
          <w:marLeft w:val="547"/>
          <w:marRight w:val="0"/>
          <w:marTop w:val="200"/>
          <w:marBottom w:val="0"/>
          <w:divBdr>
            <w:top w:val="none" w:sz="0" w:space="0" w:color="auto"/>
            <w:left w:val="none" w:sz="0" w:space="0" w:color="auto"/>
            <w:bottom w:val="none" w:sz="0" w:space="0" w:color="auto"/>
            <w:right w:val="none" w:sz="0" w:space="0" w:color="auto"/>
          </w:divBdr>
        </w:div>
        <w:div w:id="1745755564">
          <w:marLeft w:val="547"/>
          <w:marRight w:val="0"/>
          <w:marTop w:val="200"/>
          <w:marBottom w:val="0"/>
          <w:divBdr>
            <w:top w:val="none" w:sz="0" w:space="0" w:color="auto"/>
            <w:left w:val="none" w:sz="0" w:space="0" w:color="auto"/>
            <w:bottom w:val="none" w:sz="0" w:space="0" w:color="auto"/>
            <w:right w:val="none" w:sz="0" w:space="0" w:color="auto"/>
          </w:divBdr>
        </w:div>
        <w:div w:id="1953971667">
          <w:marLeft w:val="547"/>
          <w:marRight w:val="0"/>
          <w:marTop w:val="200"/>
          <w:marBottom w:val="0"/>
          <w:divBdr>
            <w:top w:val="none" w:sz="0" w:space="0" w:color="auto"/>
            <w:left w:val="none" w:sz="0" w:space="0" w:color="auto"/>
            <w:bottom w:val="none" w:sz="0" w:space="0" w:color="auto"/>
            <w:right w:val="none" w:sz="0" w:space="0" w:color="auto"/>
          </w:divBdr>
        </w:div>
      </w:divsChild>
    </w:div>
    <w:div w:id="1705670200">
      <w:bodyDiv w:val="1"/>
      <w:marLeft w:val="0"/>
      <w:marRight w:val="0"/>
      <w:marTop w:val="0"/>
      <w:marBottom w:val="0"/>
      <w:divBdr>
        <w:top w:val="none" w:sz="0" w:space="0" w:color="auto"/>
        <w:left w:val="none" w:sz="0" w:space="0" w:color="auto"/>
        <w:bottom w:val="none" w:sz="0" w:space="0" w:color="auto"/>
        <w:right w:val="none" w:sz="0" w:space="0" w:color="auto"/>
      </w:divBdr>
      <w:divsChild>
        <w:div w:id="1484392708">
          <w:marLeft w:val="446"/>
          <w:marRight w:val="0"/>
          <w:marTop w:val="115"/>
          <w:marBottom w:val="120"/>
          <w:divBdr>
            <w:top w:val="none" w:sz="0" w:space="0" w:color="auto"/>
            <w:left w:val="none" w:sz="0" w:space="0" w:color="auto"/>
            <w:bottom w:val="none" w:sz="0" w:space="0" w:color="auto"/>
            <w:right w:val="none" w:sz="0" w:space="0" w:color="auto"/>
          </w:divBdr>
        </w:div>
        <w:div w:id="2106148481">
          <w:marLeft w:val="446"/>
          <w:marRight w:val="0"/>
          <w:marTop w:val="115"/>
          <w:marBottom w:val="120"/>
          <w:divBdr>
            <w:top w:val="none" w:sz="0" w:space="0" w:color="auto"/>
            <w:left w:val="none" w:sz="0" w:space="0" w:color="auto"/>
            <w:bottom w:val="none" w:sz="0" w:space="0" w:color="auto"/>
            <w:right w:val="none" w:sz="0" w:space="0" w:color="auto"/>
          </w:divBdr>
        </w:div>
      </w:divsChild>
    </w:div>
    <w:div w:id="1726568379">
      <w:bodyDiv w:val="1"/>
      <w:marLeft w:val="0"/>
      <w:marRight w:val="0"/>
      <w:marTop w:val="0"/>
      <w:marBottom w:val="0"/>
      <w:divBdr>
        <w:top w:val="none" w:sz="0" w:space="0" w:color="auto"/>
        <w:left w:val="none" w:sz="0" w:space="0" w:color="auto"/>
        <w:bottom w:val="none" w:sz="0" w:space="0" w:color="auto"/>
        <w:right w:val="none" w:sz="0" w:space="0" w:color="auto"/>
      </w:divBdr>
    </w:div>
    <w:div w:id="1784299105">
      <w:bodyDiv w:val="1"/>
      <w:marLeft w:val="0"/>
      <w:marRight w:val="0"/>
      <w:marTop w:val="0"/>
      <w:marBottom w:val="0"/>
      <w:divBdr>
        <w:top w:val="none" w:sz="0" w:space="0" w:color="auto"/>
        <w:left w:val="none" w:sz="0" w:space="0" w:color="auto"/>
        <w:bottom w:val="none" w:sz="0" w:space="0" w:color="auto"/>
        <w:right w:val="none" w:sz="0" w:space="0" w:color="auto"/>
      </w:divBdr>
      <w:divsChild>
        <w:div w:id="2054113701">
          <w:marLeft w:val="446"/>
          <w:marRight w:val="0"/>
          <w:marTop w:val="115"/>
          <w:marBottom w:val="120"/>
          <w:divBdr>
            <w:top w:val="none" w:sz="0" w:space="0" w:color="auto"/>
            <w:left w:val="none" w:sz="0" w:space="0" w:color="auto"/>
            <w:bottom w:val="none" w:sz="0" w:space="0" w:color="auto"/>
            <w:right w:val="none" w:sz="0" w:space="0" w:color="auto"/>
          </w:divBdr>
        </w:div>
      </w:divsChild>
    </w:div>
    <w:div w:id="1800995272">
      <w:bodyDiv w:val="1"/>
      <w:marLeft w:val="0"/>
      <w:marRight w:val="0"/>
      <w:marTop w:val="0"/>
      <w:marBottom w:val="0"/>
      <w:divBdr>
        <w:top w:val="none" w:sz="0" w:space="0" w:color="auto"/>
        <w:left w:val="none" w:sz="0" w:space="0" w:color="auto"/>
        <w:bottom w:val="none" w:sz="0" w:space="0" w:color="auto"/>
        <w:right w:val="none" w:sz="0" w:space="0" w:color="auto"/>
      </w:divBdr>
      <w:divsChild>
        <w:div w:id="338198063">
          <w:marLeft w:val="446"/>
          <w:marRight w:val="0"/>
          <w:marTop w:val="125"/>
          <w:marBottom w:val="120"/>
          <w:divBdr>
            <w:top w:val="none" w:sz="0" w:space="0" w:color="auto"/>
            <w:left w:val="none" w:sz="0" w:space="0" w:color="auto"/>
            <w:bottom w:val="none" w:sz="0" w:space="0" w:color="auto"/>
            <w:right w:val="none" w:sz="0" w:space="0" w:color="auto"/>
          </w:divBdr>
        </w:div>
        <w:div w:id="932083259">
          <w:marLeft w:val="446"/>
          <w:marRight w:val="0"/>
          <w:marTop w:val="125"/>
          <w:marBottom w:val="120"/>
          <w:divBdr>
            <w:top w:val="none" w:sz="0" w:space="0" w:color="auto"/>
            <w:left w:val="none" w:sz="0" w:space="0" w:color="auto"/>
            <w:bottom w:val="none" w:sz="0" w:space="0" w:color="auto"/>
            <w:right w:val="none" w:sz="0" w:space="0" w:color="auto"/>
          </w:divBdr>
        </w:div>
      </w:divsChild>
    </w:div>
    <w:div w:id="1815368881">
      <w:bodyDiv w:val="1"/>
      <w:marLeft w:val="0"/>
      <w:marRight w:val="0"/>
      <w:marTop w:val="0"/>
      <w:marBottom w:val="0"/>
      <w:divBdr>
        <w:top w:val="none" w:sz="0" w:space="0" w:color="auto"/>
        <w:left w:val="none" w:sz="0" w:space="0" w:color="auto"/>
        <w:bottom w:val="none" w:sz="0" w:space="0" w:color="auto"/>
        <w:right w:val="none" w:sz="0" w:space="0" w:color="auto"/>
      </w:divBdr>
      <w:divsChild>
        <w:div w:id="734204895">
          <w:marLeft w:val="0"/>
          <w:marRight w:val="0"/>
          <w:marTop w:val="0"/>
          <w:marBottom w:val="0"/>
          <w:divBdr>
            <w:top w:val="none" w:sz="0" w:space="0" w:color="auto"/>
            <w:left w:val="none" w:sz="0" w:space="0" w:color="auto"/>
            <w:bottom w:val="none" w:sz="0" w:space="0" w:color="auto"/>
            <w:right w:val="none" w:sz="0" w:space="0" w:color="auto"/>
          </w:divBdr>
          <w:divsChild>
            <w:div w:id="655302587">
              <w:marLeft w:val="0"/>
              <w:marRight w:val="0"/>
              <w:marTop w:val="0"/>
              <w:marBottom w:val="0"/>
              <w:divBdr>
                <w:top w:val="none" w:sz="0" w:space="0" w:color="auto"/>
                <w:left w:val="none" w:sz="0" w:space="0" w:color="auto"/>
                <w:bottom w:val="none" w:sz="0" w:space="0" w:color="auto"/>
                <w:right w:val="none" w:sz="0" w:space="0" w:color="auto"/>
              </w:divBdr>
            </w:div>
            <w:div w:id="1580826148">
              <w:marLeft w:val="0"/>
              <w:marRight w:val="0"/>
              <w:marTop w:val="0"/>
              <w:marBottom w:val="0"/>
              <w:divBdr>
                <w:top w:val="none" w:sz="0" w:space="0" w:color="auto"/>
                <w:left w:val="none" w:sz="0" w:space="0" w:color="auto"/>
                <w:bottom w:val="none" w:sz="0" w:space="0" w:color="auto"/>
                <w:right w:val="none" w:sz="0" w:space="0" w:color="auto"/>
              </w:divBdr>
            </w:div>
            <w:div w:id="1378703968">
              <w:marLeft w:val="0"/>
              <w:marRight w:val="0"/>
              <w:marTop w:val="0"/>
              <w:marBottom w:val="0"/>
              <w:divBdr>
                <w:top w:val="none" w:sz="0" w:space="0" w:color="auto"/>
                <w:left w:val="none" w:sz="0" w:space="0" w:color="auto"/>
                <w:bottom w:val="none" w:sz="0" w:space="0" w:color="auto"/>
                <w:right w:val="none" w:sz="0" w:space="0" w:color="auto"/>
              </w:divBdr>
            </w:div>
            <w:div w:id="832914342">
              <w:marLeft w:val="0"/>
              <w:marRight w:val="0"/>
              <w:marTop w:val="0"/>
              <w:marBottom w:val="0"/>
              <w:divBdr>
                <w:top w:val="none" w:sz="0" w:space="0" w:color="auto"/>
                <w:left w:val="none" w:sz="0" w:space="0" w:color="auto"/>
                <w:bottom w:val="none" w:sz="0" w:space="0" w:color="auto"/>
                <w:right w:val="none" w:sz="0" w:space="0" w:color="auto"/>
              </w:divBdr>
            </w:div>
            <w:div w:id="1565490110">
              <w:marLeft w:val="0"/>
              <w:marRight w:val="0"/>
              <w:marTop w:val="0"/>
              <w:marBottom w:val="0"/>
              <w:divBdr>
                <w:top w:val="none" w:sz="0" w:space="0" w:color="auto"/>
                <w:left w:val="none" w:sz="0" w:space="0" w:color="auto"/>
                <w:bottom w:val="none" w:sz="0" w:space="0" w:color="auto"/>
                <w:right w:val="none" w:sz="0" w:space="0" w:color="auto"/>
              </w:divBdr>
            </w:div>
            <w:div w:id="1365253906">
              <w:marLeft w:val="0"/>
              <w:marRight w:val="0"/>
              <w:marTop w:val="0"/>
              <w:marBottom w:val="0"/>
              <w:divBdr>
                <w:top w:val="none" w:sz="0" w:space="0" w:color="auto"/>
                <w:left w:val="none" w:sz="0" w:space="0" w:color="auto"/>
                <w:bottom w:val="none" w:sz="0" w:space="0" w:color="auto"/>
                <w:right w:val="none" w:sz="0" w:space="0" w:color="auto"/>
              </w:divBdr>
            </w:div>
            <w:div w:id="2119174456">
              <w:marLeft w:val="0"/>
              <w:marRight w:val="0"/>
              <w:marTop w:val="0"/>
              <w:marBottom w:val="0"/>
              <w:divBdr>
                <w:top w:val="none" w:sz="0" w:space="0" w:color="auto"/>
                <w:left w:val="none" w:sz="0" w:space="0" w:color="auto"/>
                <w:bottom w:val="none" w:sz="0" w:space="0" w:color="auto"/>
                <w:right w:val="none" w:sz="0" w:space="0" w:color="auto"/>
              </w:divBdr>
            </w:div>
            <w:div w:id="652366825">
              <w:marLeft w:val="0"/>
              <w:marRight w:val="0"/>
              <w:marTop w:val="0"/>
              <w:marBottom w:val="0"/>
              <w:divBdr>
                <w:top w:val="none" w:sz="0" w:space="0" w:color="auto"/>
                <w:left w:val="none" w:sz="0" w:space="0" w:color="auto"/>
                <w:bottom w:val="none" w:sz="0" w:space="0" w:color="auto"/>
                <w:right w:val="none" w:sz="0" w:space="0" w:color="auto"/>
              </w:divBdr>
            </w:div>
            <w:div w:id="867913997">
              <w:marLeft w:val="0"/>
              <w:marRight w:val="0"/>
              <w:marTop w:val="0"/>
              <w:marBottom w:val="0"/>
              <w:divBdr>
                <w:top w:val="none" w:sz="0" w:space="0" w:color="auto"/>
                <w:left w:val="none" w:sz="0" w:space="0" w:color="auto"/>
                <w:bottom w:val="none" w:sz="0" w:space="0" w:color="auto"/>
                <w:right w:val="none" w:sz="0" w:space="0" w:color="auto"/>
              </w:divBdr>
            </w:div>
            <w:div w:id="71703720">
              <w:marLeft w:val="0"/>
              <w:marRight w:val="0"/>
              <w:marTop w:val="0"/>
              <w:marBottom w:val="0"/>
              <w:divBdr>
                <w:top w:val="none" w:sz="0" w:space="0" w:color="auto"/>
                <w:left w:val="none" w:sz="0" w:space="0" w:color="auto"/>
                <w:bottom w:val="none" w:sz="0" w:space="0" w:color="auto"/>
                <w:right w:val="none" w:sz="0" w:space="0" w:color="auto"/>
              </w:divBdr>
            </w:div>
            <w:div w:id="1956791272">
              <w:marLeft w:val="0"/>
              <w:marRight w:val="0"/>
              <w:marTop w:val="0"/>
              <w:marBottom w:val="0"/>
              <w:divBdr>
                <w:top w:val="none" w:sz="0" w:space="0" w:color="auto"/>
                <w:left w:val="none" w:sz="0" w:space="0" w:color="auto"/>
                <w:bottom w:val="none" w:sz="0" w:space="0" w:color="auto"/>
                <w:right w:val="none" w:sz="0" w:space="0" w:color="auto"/>
              </w:divBdr>
            </w:div>
            <w:div w:id="884413760">
              <w:marLeft w:val="0"/>
              <w:marRight w:val="0"/>
              <w:marTop w:val="0"/>
              <w:marBottom w:val="0"/>
              <w:divBdr>
                <w:top w:val="none" w:sz="0" w:space="0" w:color="auto"/>
                <w:left w:val="none" w:sz="0" w:space="0" w:color="auto"/>
                <w:bottom w:val="none" w:sz="0" w:space="0" w:color="auto"/>
                <w:right w:val="none" w:sz="0" w:space="0" w:color="auto"/>
              </w:divBdr>
            </w:div>
            <w:div w:id="945770239">
              <w:marLeft w:val="0"/>
              <w:marRight w:val="0"/>
              <w:marTop w:val="0"/>
              <w:marBottom w:val="0"/>
              <w:divBdr>
                <w:top w:val="none" w:sz="0" w:space="0" w:color="auto"/>
                <w:left w:val="none" w:sz="0" w:space="0" w:color="auto"/>
                <w:bottom w:val="none" w:sz="0" w:space="0" w:color="auto"/>
                <w:right w:val="none" w:sz="0" w:space="0" w:color="auto"/>
              </w:divBdr>
            </w:div>
            <w:div w:id="640309656">
              <w:marLeft w:val="0"/>
              <w:marRight w:val="0"/>
              <w:marTop w:val="0"/>
              <w:marBottom w:val="0"/>
              <w:divBdr>
                <w:top w:val="none" w:sz="0" w:space="0" w:color="auto"/>
                <w:left w:val="none" w:sz="0" w:space="0" w:color="auto"/>
                <w:bottom w:val="none" w:sz="0" w:space="0" w:color="auto"/>
                <w:right w:val="none" w:sz="0" w:space="0" w:color="auto"/>
              </w:divBdr>
            </w:div>
            <w:div w:id="1296330707">
              <w:marLeft w:val="0"/>
              <w:marRight w:val="0"/>
              <w:marTop w:val="0"/>
              <w:marBottom w:val="0"/>
              <w:divBdr>
                <w:top w:val="none" w:sz="0" w:space="0" w:color="auto"/>
                <w:left w:val="none" w:sz="0" w:space="0" w:color="auto"/>
                <w:bottom w:val="none" w:sz="0" w:space="0" w:color="auto"/>
                <w:right w:val="none" w:sz="0" w:space="0" w:color="auto"/>
              </w:divBdr>
            </w:div>
            <w:div w:id="757142591">
              <w:marLeft w:val="0"/>
              <w:marRight w:val="0"/>
              <w:marTop w:val="0"/>
              <w:marBottom w:val="0"/>
              <w:divBdr>
                <w:top w:val="none" w:sz="0" w:space="0" w:color="auto"/>
                <w:left w:val="none" w:sz="0" w:space="0" w:color="auto"/>
                <w:bottom w:val="none" w:sz="0" w:space="0" w:color="auto"/>
                <w:right w:val="none" w:sz="0" w:space="0" w:color="auto"/>
              </w:divBdr>
            </w:div>
            <w:div w:id="1371418719">
              <w:marLeft w:val="0"/>
              <w:marRight w:val="0"/>
              <w:marTop w:val="0"/>
              <w:marBottom w:val="0"/>
              <w:divBdr>
                <w:top w:val="none" w:sz="0" w:space="0" w:color="auto"/>
                <w:left w:val="none" w:sz="0" w:space="0" w:color="auto"/>
                <w:bottom w:val="none" w:sz="0" w:space="0" w:color="auto"/>
                <w:right w:val="none" w:sz="0" w:space="0" w:color="auto"/>
              </w:divBdr>
            </w:div>
            <w:div w:id="1329363094">
              <w:marLeft w:val="0"/>
              <w:marRight w:val="0"/>
              <w:marTop w:val="0"/>
              <w:marBottom w:val="0"/>
              <w:divBdr>
                <w:top w:val="none" w:sz="0" w:space="0" w:color="auto"/>
                <w:left w:val="none" w:sz="0" w:space="0" w:color="auto"/>
                <w:bottom w:val="none" w:sz="0" w:space="0" w:color="auto"/>
                <w:right w:val="none" w:sz="0" w:space="0" w:color="auto"/>
              </w:divBdr>
            </w:div>
            <w:div w:id="1163199611">
              <w:marLeft w:val="0"/>
              <w:marRight w:val="0"/>
              <w:marTop w:val="0"/>
              <w:marBottom w:val="0"/>
              <w:divBdr>
                <w:top w:val="none" w:sz="0" w:space="0" w:color="auto"/>
                <w:left w:val="none" w:sz="0" w:space="0" w:color="auto"/>
                <w:bottom w:val="none" w:sz="0" w:space="0" w:color="auto"/>
                <w:right w:val="none" w:sz="0" w:space="0" w:color="auto"/>
              </w:divBdr>
            </w:div>
            <w:div w:id="1908297571">
              <w:marLeft w:val="0"/>
              <w:marRight w:val="0"/>
              <w:marTop w:val="0"/>
              <w:marBottom w:val="0"/>
              <w:divBdr>
                <w:top w:val="none" w:sz="0" w:space="0" w:color="auto"/>
                <w:left w:val="none" w:sz="0" w:space="0" w:color="auto"/>
                <w:bottom w:val="none" w:sz="0" w:space="0" w:color="auto"/>
                <w:right w:val="none" w:sz="0" w:space="0" w:color="auto"/>
              </w:divBdr>
            </w:div>
            <w:div w:id="900168803">
              <w:marLeft w:val="0"/>
              <w:marRight w:val="0"/>
              <w:marTop w:val="0"/>
              <w:marBottom w:val="0"/>
              <w:divBdr>
                <w:top w:val="none" w:sz="0" w:space="0" w:color="auto"/>
                <w:left w:val="none" w:sz="0" w:space="0" w:color="auto"/>
                <w:bottom w:val="none" w:sz="0" w:space="0" w:color="auto"/>
                <w:right w:val="none" w:sz="0" w:space="0" w:color="auto"/>
              </w:divBdr>
            </w:div>
            <w:div w:id="168183109">
              <w:marLeft w:val="0"/>
              <w:marRight w:val="0"/>
              <w:marTop w:val="0"/>
              <w:marBottom w:val="0"/>
              <w:divBdr>
                <w:top w:val="none" w:sz="0" w:space="0" w:color="auto"/>
                <w:left w:val="none" w:sz="0" w:space="0" w:color="auto"/>
                <w:bottom w:val="none" w:sz="0" w:space="0" w:color="auto"/>
                <w:right w:val="none" w:sz="0" w:space="0" w:color="auto"/>
              </w:divBdr>
            </w:div>
            <w:div w:id="63452332">
              <w:marLeft w:val="0"/>
              <w:marRight w:val="0"/>
              <w:marTop w:val="0"/>
              <w:marBottom w:val="0"/>
              <w:divBdr>
                <w:top w:val="none" w:sz="0" w:space="0" w:color="auto"/>
                <w:left w:val="none" w:sz="0" w:space="0" w:color="auto"/>
                <w:bottom w:val="none" w:sz="0" w:space="0" w:color="auto"/>
                <w:right w:val="none" w:sz="0" w:space="0" w:color="auto"/>
              </w:divBdr>
            </w:div>
            <w:div w:id="1404907504">
              <w:marLeft w:val="0"/>
              <w:marRight w:val="0"/>
              <w:marTop w:val="0"/>
              <w:marBottom w:val="0"/>
              <w:divBdr>
                <w:top w:val="none" w:sz="0" w:space="0" w:color="auto"/>
                <w:left w:val="none" w:sz="0" w:space="0" w:color="auto"/>
                <w:bottom w:val="none" w:sz="0" w:space="0" w:color="auto"/>
                <w:right w:val="none" w:sz="0" w:space="0" w:color="auto"/>
              </w:divBdr>
            </w:div>
            <w:div w:id="653027169">
              <w:marLeft w:val="0"/>
              <w:marRight w:val="0"/>
              <w:marTop w:val="0"/>
              <w:marBottom w:val="0"/>
              <w:divBdr>
                <w:top w:val="none" w:sz="0" w:space="0" w:color="auto"/>
                <w:left w:val="none" w:sz="0" w:space="0" w:color="auto"/>
                <w:bottom w:val="none" w:sz="0" w:space="0" w:color="auto"/>
                <w:right w:val="none" w:sz="0" w:space="0" w:color="auto"/>
              </w:divBdr>
            </w:div>
            <w:div w:id="492988351">
              <w:marLeft w:val="0"/>
              <w:marRight w:val="0"/>
              <w:marTop w:val="0"/>
              <w:marBottom w:val="0"/>
              <w:divBdr>
                <w:top w:val="none" w:sz="0" w:space="0" w:color="auto"/>
                <w:left w:val="none" w:sz="0" w:space="0" w:color="auto"/>
                <w:bottom w:val="none" w:sz="0" w:space="0" w:color="auto"/>
                <w:right w:val="none" w:sz="0" w:space="0" w:color="auto"/>
              </w:divBdr>
            </w:div>
            <w:div w:id="752122172">
              <w:marLeft w:val="0"/>
              <w:marRight w:val="0"/>
              <w:marTop w:val="0"/>
              <w:marBottom w:val="0"/>
              <w:divBdr>
                <w:top w:val="none" w:sz="0" w:space="0" w:color="auto"/>
                <w:left w:val="none" w:sz="0" w:space="0" w:color="auto"/>
                <w:bottom w:val="none" w:sz="0" w:space="0" w:color="auto"/>
                <w:right w:val="none" w:sz="0" w:space="0" w:color="auto"/>
              </w:divBdr>
            </w:div>
            <w:div w:id="452675476">
              <w:marLeft w:val="0"/>
              <w:marRight w:val="0"/>
              <w:marTop w:val="0"/>
              <w:marBottom w:val="0"/>
              <w:divBdr>
                <w:top w:val="none" w:sz="0" w:space="0" w:color="auto"/>
                <w:left w:val="none" w:sz="0" w:space="0" w:color="auto"/>
                <w:bottom w:val="none" w:sz="0" w:space="0" w:color="auto"/>
                <w:right w:val="none" w:sz="0" w:space="0" w:color="auto"/>
              </w:divBdr>
            </w:div>
            <w:div w:id="249702501">
              <w:marLeft w:val="0"/>
              <w:marRight w:val="0"/>
              <w:marTop w:val="0"/>
              <w:marBottom w:val="0"/>
              <w:divBdr>
                <w:top w:val="none" w:sz="0" w:space="0" w:color="auto"/>
                <w:left w:val="none" w:sz="0" w:space="0" w:color="auto"/>
                <w:bottom w:val="none" w:sz="0" w:space="0" w:color="auto"/>
                <w:right w:val="none" w:sz="0" w:space="0" w:color="auto"/>
              </w:divBdr>
            </w:div>
            <w:div w:id="870343863">
              <w:marLeft w:val="0"/>
              <w:marRight w:val="0"/>
              <w:marTop w:val="0"/>
              <w:marBottom w:val="0"/>
              <w:divBdr>
                <w:top w:val="none" w:sz="0" w:space="0" w:color="auto"/>
                <w:left w:val="none" w:sz="0" w:space="0" w:color="auto"/>
                <w:bottom w:val="none" w:sz="0" w:space="0" w:color="auto"/>
                <w:right w:val="none" w:sz="0" w:space="0" w:color="auto"/>
              </w:divBdr>
            </w:div>
            <w:div w:id="1518153925">
              <w:marLeft w:val="0"/>
              <w:marRight w:val="0"/>
              <w:marTop w:val="0"/>
              <w:marBottom w:val="0"/>
              <w:divBdr>
                <w:top w:val="none" w:sz="0" w:space="0" w:color="auto"/>
                <w:left w:val="none" w:sz="0" w:space="0" w:color="auto"/>
                <w:bottom w:val="none" w:sz="0" w:space="0" w:color="auto"/>
                <w:right w:val="none" w:sz="0" w:space="0" w:color="auto"/>
              </w:divBdr>
            </w:div>
            <w:div w:id="44939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80404">
      <w:bodyDiv w:val="1"/>
      <w:marLeft w:val="0"/>
      <w:marRight w:val="0"/>
      <w:marTop w:val="0"/>
      <w:marBottom w:val="0"/>
      <w:divBdr>
        <w:top w:val="none" w:sz="0" w:space="0" w:color="auto"/>
        <w:left w:val="none" w:sz="0" w:space="0" w:color="auto"/>
        <w:bottom w:val="none" w:sz="0" w:space="0" w:color="auto"/>
        <w:right w:val="none" w:sz="0" w:space="0" w:color="auto"/>
      </w:divBdr>
      <w:divsChild>
        <w:div w:id="925960015">
          <w:marLeft w:val="547"/>
          <w:marRight w:val="0"/>
          <w:marTop w:val="200"/>
          <w:marBottom w:val="0"/>
          <w:divBdr>
            <w:top w:val="none" w:sz="0" w:space="0" w:color="auto"/>
            <w:left w:val="none" w:sz="0" w:space="0" w:color="auto"/>
            <w:bottom w:val="none" w:sz="0" w:space="0" w:color="auto"/>
            <w:right w:val="none" w:sz="0" w:space="0" w:color="auto"/>
          </w:divBdr>
        </w:div>
      </w:divsChild>
    </w:div>
    <w:div w:id="1848398012">
      <w:bodyDiv w:val="1"/>
      <w:marLeft w:val="0"/>
      <w:marRight w:val="0"/>
      <w:marTop w:val="0"/>
      <w:marBottom w:val="0"/>
      <w:divBdr>
        <w:top w:val="none" w:sz="0" w:space="0" w:color="auto"/>
        <w:left w:val="none" w:sz="0" w:space="0" w:color="auto"/>
        <w:bottom w:val="none" w:sz="0" w:space="0" w:color="auto"/>
        <w:right w:val="none" w:sz="0" w:space="0" w:color="auto"/>
      </w:divBdr>
      <w:divsChild>
        <w:div w:id="527526785">
          <w:marLeft w:val="547"/>
          <w:marRight w:val="0"/>
          <w:marTop w:val="200"/>
          <w:marBottom w:val="0"/>
          <w:divBdr>
            <w:top w:val="none" w:sz="0" w:space="0" w:color="auto"/>
            <w:left w:val="none" w:sz="0" w:space="0" w:color="auto"/>
            <w:bottom w:val="none" w:sz="0" w:space="0" w:color="auto"/>
            <w:right w:val="none" w:sz="0" w:space="0" w:color="auto"/>
          </w:divBdr>
        </w:div>
      </w:divsChild>
    </w:div>
    <w:div w:id="1976250986">
      <w:bodyDiv w:val="1"/>
      <w:marLeft w:val="0"/>
      <w:marRight w:val="0"/>
      <w:marTop w:val="0"/>
      <w:marBottom w:val="0"/>
      <w:divBdr>
        <w:top w:val="none" w:sz="0" w:space="0" w:color="auto"/>
        <w:left w:val="none" w:sz="0" w:space="0" w:color="auto"/>
        <w:bottom w:val="none" w:sz="0" w:space="0" w:color="auto"/>
        <w:right w:val="none" w:sz="0" w:space="0" w:color="auto"/>
      </w:divBdr>
      <w:divsChild>
        <w:div w:id="562376629">
          <w:marLeft w:val="446"/>
          <w:marRight w:val="0"/>
          <w:marTop w:val="115"/>
          <w:marBottom w:val="120"/>
          <w:divBdr>
            <w:top w:val="none" w:sz="0" w:space="0" w:color="auto"/>
            <w:left w:val="none" w:sz="0" w:space="0" w:color="auto"/>
            <w:bottom w:val="none" w:sz="0" w:space="0" w:color="auto"/>
            <w:right w:val="none" w:sz="0" w:space="0" w:color="auto"/>
          </w:divBdr>
        </w:div>
        <w:div w:id="1692338930">
          <w:marLeft w:val="720"/>
          <w:marRight w:val="0"/>
          <w:marTop w:val="115"/>
          <w:marBottom w:val="120"/>
          <w:divBdr>
            <w:top w:val="none" w:sz="0" w:space="0" w:color="auto"/>
            <w:left w:val="none" w:sz="0" w:space="0" w:color="auto"/>
            <w:bottom w:val="none" w:sz="0" w:space="0" w:color="auto"/>
            <w:right w:val="none" w:sz="0" w:space="0" w:color="auto"/>
          </w:divBdr>
        </w:div>
        <w:div w:id="892078174">
          <w:marLeft w:val="720"/>
          <w:marRight w:val="0"/>
          <w:marTop w:val="115"/>
          <w:marBottom w:val="120"/>
          <w:divBdr>
            <w:top w:val="none" w:sz="0" w:space="0" w:color="auto"/>
            <w:left w:val="none" w:sz="0" w:space="0" w:color="auto"/>
            <w:bottom w:val="none" w:sz="0" w:space="0" w:color="auto"/>
            <w:right w:val="none" w:sz="0" w:space="0" w:color="auto"/>
          </w:divBdr>
        </w:div>
        <w:div w:id="439878067">
          <w:marLeft w:val="720"/>
          <w:marRight w:val="0"/>
          <w:marTop w:val="115"/>
          <w:marBottom w:val="120"/>
          <w:divBdr>
            <w:top w:val="none" w:sz="0" w:space="0" w:color="auto"/>
            <w:left w:val="none" w:sz="0" w:space="0" w:color="auto"/>
            <w:bottom w:val="none" w:sz="0" w:space="0" w:color="auto"/>
            <w:right w:val="none" w:sz="0" w:space="0" w:color="auto"/>
          </w:divBdr>
        </w:div>
        <w:div w:id="1137339453">
          <w:marLeft w:val="720"/>
          <w:marRight w:val="0"/>
          <w:marTop w:val="115"/>
          <w:marBottom w:val="120"/>
          <w:divBdr>
            <w:top w:val="none" w:sz="0" w:space="0" w:color="auto"/>
            <w:left w:val="none" w:sz="0" w:space="0" w:color="auto"/>
            <w:bottom w:val="none" w:sz="0" w:space="0" w:color="auto"/>
            <w:right w:val="none" w:sz="0" w:space="0" w:color="auto"/>
          </w:divBdr>
        </w:div>
        <w:div w:id="1712223446">
          <w:marLeft w:val="720"/>
          <w:marRight w:val="0"/>
          <w:marTop w:val="115"/>
          <w:marBottom w:val="120"/>
          <w:divBdr>
            <w:top w:val="none" w:sz="0" w:space="0" w:color="auto"/>
            <w:left w:val="none" w:sz="0" w:space="0" w:color="auto"/>
            <w:bottom w:val="none" w:sz="0" w:space="0" w:color="auto"/>
            <w:right w:val="none" w:sz="0" w:space="0" w:color="auto"/>
          </w:divBdr>
        </w:div>
        <w:div w:id="1658799957">
          <w:marLeft w:val="720"/>
          <w:marRight w:val="0"/>
          <w:marTop w:val="115"/>
          <w:marBottom w:val="120"/>
          <w:divBdr>
            <w:top w:val="none" w:sz="0" w:space="0" w:color="auto"/>
            <w:left w:val="none" w:sz="0" w:space="0" w:color="auto"/>
            <w:bottom w:val="none" w:sz="0" w:space="0" w:color="auto"/>
            <w:right w:val="none" w:sz="0" w:space="0" w:color="auto"/>
          </w:divBdr>
        </w:div>
        <w:div w:id="1937906560">
          <w:marLeft w:val="720"/>
          <w:marRight w:val="0"/>
          <w:marTop w:val="115"/>
          <w:marBottom w:val="120"/>
          <w:divBdr>
            <w:top w:val="none" w:sz="0" w:space="0" w:color="auto"/>
            <w:left w:val="none" w:sz="0" w:space="0" w:color="auto"/>
            <w:bottom w:val="none" w:sz="0" w:space="0" w:color="auto"/>
            <w:right w:val="none" w:sz="0" w:space="0" w:color="auto"/>
          </w:divBdr>
        </w:div>
        <w:div w:id="1761563533">
          <w:marLeft w:val="720"/>
          <w:marRight w:val="0"/>
          <w:marTop w:val="115"/>
          <w:marBottom w:val="120"/>
          <w:divBdr>
            <w:top w:val="none" w:sz="0" w:space="0" w:color="auto"/>
            <w:left w:val="none" w:sz="0" w:space="0" w:color="auto"/>
            <w:bottom w:val="none" w:sz="0" w:space="0" w:color="auto"/>
            <w:right w:val="none" w:sz="0" w:space="0" w:color="auto"/>
          </w:divBdr>
        </w:div>
      </w:divsChild>
    </w:div>
    <w:div w:id="2015524634">
      <w:bodyDiv w:val="1"/>
      <w:marLeft w:val="0"/>
      <w:marRight w:val="0"/>
      <w:marTop w:val="0"/>
      <w:marBottom w:val="0"/>
      <w:divBdr>
        <w:top w:val="none" w:sz="0" w:space="0" w:color="auto"/>
        <w:left w:val="none" w:sz="0" w:space="0" w:color="auto"/>
        <w:bottom w:val="none" w:sz="0" w:space="0" w:color="auto"/>
        <w:right w:val="none" w:sz="0" w:space="0" w:color="auto"/>
      </w:divBdr>
    </w:div>
    <w:div w:id="2030452409">
      <w:bodyDiv w:val="1"/>
      <w:marLeft w:val="0"/>
      <w:marRight w:val="0"/>
      <w:marTop w:val="0"/>
      <w:marBottom w:val="0"/>
      <w:divBdr>
        <w:top w:val="none" w:sz="0" w:space="0" w:color="auto"/>
        <w:left w:val="none" w:sz="0" w:space="0" w:color="auto"/>
        <w:bottom w:val="none" w:sz="0" w:space="0" w:color="auto"/>
        <w:right w:val="none" w:sz="0" w:space="0" w:color="auto"/>
      </w:divBdr>
      <w:divsChild>
        <w:div w:id="616761011">
          <w:marLeft w:val="0"/>
          <w:marRight w:val="0"/>
          <w:marTop w:val="0"/>
          <w:marBottom w:val="0"/>
          <w:divBdr>
            <w:top w:val="none" w:sz="0" w:space="0" w:color="auto"/>
            <w:left w:val="none" w:sz="0" w:space="0" w:color="auto"/>
            <w:bottom w:val="none" w:sz="0" w:space="0" w:color="auto"/>
            <w:right w:val="none" w:sz="0" w:space="0" w:color="auto"/>
          </w:divBdr>
          <w:divsChild>
            <w:div w:id="1296909619">
              <w:marLeft w:val="0"/>
              <w:marRight w:val="0"/>
              <w:marTop w:val="0"/>
              <w:marBottom w:val="0"/>
              <w:divBdr>
                <w:top w:val="none" w:sz="0" w:space="0" w:color="auto"/>
                <w:left w:val="none" w:sz="0" w:space="0" w:color="auto"/>
                <w:bottom w:val="none" w:sz="0" w:space="0" w:color="auto"/>
                <w:right w:val="none" w:sz="0" w:space="0" w:color="auto"/>
              </w:divBdr>
            </w:div>
            <w:div w:id="1535074748">
              <w:marLeft w:val="0"/>
              <w:marRight w:val="0"/>
              <w:marTop w:val="0"/>
              <w:marBottom w:val="0"/>
              <w:divBdr>
                <w:top w:val="none" w:sz="0" w:space="0" w:color="auto"/>
                <w:left w:val="none" w:sz="0" w:space="0" w:color="auto"/>
                <w:bottom w:val="none" w:sz="0" w:space="0" w:color="auto"/>
                <w:right w:val="none" w:sz="0" w:space="0" w:color="auto"/>
              </w:divBdr>
            </w:div>
            <w:div w:id="437679026">
              <w:marLeft w:val="0"/>
              <w:marRight w:val="0"/>
              <w:marTop w:val="0"/>
              <w:marBottom w:val="0"/>
              <w:divBdr>
                <w:top w:val="none" w:sz="0" w:space="0" w:color="auto"/>
                <w:left w:val="none" w:sz="0" w:space="0" w:color="auto"/>
                <w:bottom w:val="none" w:sz="0" w:space="0" w:color="auto"/>
                <w:right w:val="none" w:sz="0" w:space="0" w:color="auto"/>
              </w:divBdr>
            </w:div>
            <w:div w:id="407651259">
              <w:marLeft w:val="0"/>
              <w:marRight w:val="0"/>
              <w:marTop w:val="0"/>
              <w:marBottom w:val="0"/>
              <w:divBdr>
                <w:top w:val="none" w:sz="0" w:space="0" w:color="auto"/>
                <w:left w:val="none" w:sz="0" w:space="0" w:color="auto"/>
                <w:bottom w:val="none" w:sz="0" w:space="0" w:color="auto"/>
                <w:right w:val="none" w:sz="0" w:space="0" w:color="auto"/>
              </w:divBdr>
            </w:div>
            <w:div w:id="1954097051">
              <w:marLeft w:val="0"/>
              <w:marRight w:val="0"/>
              <w:marTop w:val="0"/>
              <w:marBottom w:val="0"/>
              <w:divBdr>
                <w:top w:val="none" w:sz="0" w:space="0" w:color="auto"/>
                <w:left w:val="none" w:sz="0" w:space="0" w:color="auto"/>
                <w:bottom w:val="none" w:sz="0" w:space="0" w:color="auto"/>
                <w:right w:val="none" w:sz="0" w:space="0" w:color="auto"/>
              </w:divBdr>
            </w:div>
            <w:div w:id="2141459474">
              <w:marLeft w:val="0"/>
              <w:marRight w:val="0"/>
              <w:marTop w:val="0"/>
              <w:marBottom w:val="0"/>
              <w:divBdr>
                <w:top w:val="none" w:sz="0" w:space="0" w:color="auto"/>
                <w:left w:val="none" w:sz="0" w:space="0" w:color="auto"/>
                <w:bottom w:val="none" w:sz="0" w:space="0" w:color="auto"/>
                <w:right w:val="none" w:sz="0" w:space="0" w:color="auto"/>
              </w:divBdr>
            </w:div>
            <w:div w:id="106393848">
              <w:marLeft w:val="0"/>
              <w:marRight w:val="0"/>
              <w:marTop w:val="0"/>
              <w:marBottom w:val="0"/>
              <w:divBdr>
                <w:top w:val="none" w:sz="0" w:space="0" w:color="auto"/>
                <w:left w:val="none" w:sz="0" w:space="0" w:color="auto"/>
                <w:bottom w:val="none" w:sz="0" w:space="0" w:color="auto"/>
                <w:right w:val="none" w:sz="0" w:space="0" w:color="auto"/>
              </w:divBdr>
            </w:div>
            <w:div w:id="2039695844">
              <w:marLeft w:val="0"/>
              <w:marRight w:val="0"/>
              <w:marTop w:val="0"/>
              <w:marBottom w:val="0"/>
              <w:divBdr>
                <w:top w:val="none" w:sz="0" w:space="0" w:color="auto"/>
                <w:left w:val="none" w:sz="0" w:space="0" w:color="auto"/>
                <w:bottom w:val="none" w:sz="0" w:space="0" w:color="auto"/>
                <w:right w:val="none" w:sz="0" w:space="0" w:color="auto"/>
              </w:divBdr>
            </w:div>
            <w:div w:id="1137337037">
              <w:marLeft w:val="0"/>
              <w:marRight w:val="0"/>
              <w:marTop w:val="0"/>
              <w:marBottom w:val="0"/>
              <w:divBdr>
                <w:top w:val="none" w:sz="0" w:space="0" w:color="auto"/>
                <w:left w:val="none" w:sz="0" w:space="0" w:color="auto"/>
                <w:bottom w:val="none" w:sz="0" w:space="0" w:color="auto"/>
                <w:right w:val="none" w:sz="0" w:space="0" w:color="auto"/>
              </w:divBdr>
            </w:div>
            <w:div w:id="1897400028">
              <w:marLeft w:val="0"/>
              <w:marRight w:val="0"/>
              <w:marTop w:val="0"/>
              <w:marBottom w:val="0"/>
              <w:divBdr>
                <w:top w:val="none" w:sz="0" w:space="0" w:color="auto"/>
                <w:left w:val="none" w:sz="0" w:space="0" w:color="auto"/>
                <w:bottom w:val="none" w:sz="0" w:space="0" w:color="auto"/>
                <w:right w:val="none" w:sz="0" w:space="0" w:color="auto"/>
              </w:divBdr>
            </w:div>
            <w:div w:id="703755148">
              <w:marLeft w:val="0"/>
              <w:marRight w:val="0"/>
              <w:marTop w:val="0"/>
              <w:marBottom w:val="0"/>
              <w:divBdr>
                <w:top w:val="none" w:sz="0" w:space="0" w:color="auto"/>
                <w:left w:val="none" w:sz="0" w:space="0" w:color="auto"/>
                <w:bottom w:val="none" w:sz="0" w:space="0" w:color="auto"/>
                <w:right w:val="none" w:sz="0" w:space="0" w:color="auto"/>
              </w:divBdr>
            </w:div>
            <w:div w:id="1696734891">
              <w:marLeft w:val="0"/>
              <w:marRight w:val="0"/>
              <w:marTop w:val="0"/>
              <w:marBottom w:val="0"/>
              <w:divBdr>
                <w:top w:val="none" w:sz="0" w:space="0" w:color="auto"/>
                <w:left w:val="none" w:sz="0" w:space="0" w:color="auto"/>
                <w:bottom w:val="none" w:sz="0" w:space="0" w:color="auto"/>
                <w:right w:val="none" w:sz="0" w:space="0" w:color="auto"/>
              </w:divBdr>
            </w:div>
            <w:div w:id="248661457">
              <w:marLeft w:val="0"/>
              <w:marRight w:val="0"/>
              <w:marTop w:val="0"/>
              <w:marBottom w:val="0"/>
              <w:divBdr>
                <w:top w:val="none" w:sz="0" w:space="0" w:color="auto"/>
                <w:left w:val="none" w:sz="0" w:space="0" w:color="auto"/>
                <w:bottom w:val="none" w:sz="0" w:space="0" w:color="auto"/>
                <w:right w:val="none" w:sz="0" w:space="0" w:color="auto"/>
              </w:divBdr>
            </w:div>
            <w:div w:id="2070181197">
              <w:marLeft w:val="0"/>
              <w:marRight w:val="0"/>
              <w:marTop w:val="0"/>
              <w:marBottom w:val="0"/>
              <w:divBdr>
                <w:top w:val="none" w:sz="0" w:space="0" w:color="auto"/>
                <w:left w:val="none" w:sz="0" w:space="0" w:color="auto"/>
                <w:bottom w:val="none" w:sz="0" w:space="0" w:color="auto"/>
                <w:right w:val="none" w:sz="0" w:space="0" w:color="auto"/>
              </w:divBdr>
            </w:div>
            <w:div w:id="1111322718">
              <w:marLeft w:val="0"/>
              <w:marRight w:val="0"/>
              <w:marTop w:val="0"/>
              <w:marBottom w:val="0"/>
              <w:divBdr>
                <w:top w:val="none" w:sz="0" w:space="0" w:color="auto"/>
                <w:left w:val="none" w:sz="0" w:space="0" w:color="auto"/>
                <w:bottom w:val="none" w:sz="0" w:space="0" w:color="auto"/>
                <w:right w:val="none" w:sz="0" w:space="0" w:color="auto"/>
              </w:divBdr>
            </w:div>
            <w:div w:id="1963685982">
              <w:marLeft w:val="0"/>
              <w:marRight w:val="0"/>
              <w:marTop w:val="0"/>
              <w:marBottom w:val="0"/>
              <w:divBdr>
                <w:top w:val="none" w:sz="0" w:space="0" w:color="auto"/>
                <w:left w:val="none" w:sz="0" w:space="0" w:color="auto"/>
                <w:bottom w:val="none" w:sz="0" w:space="0" w:color="auto"/>
                <w:right w:val="none" w:sz="0" w:space="0" w:color="auto"/>
              </w:divBdr>
            </w:div>
            <w:div w:id="1541866651">
              <w:marLeft w:val="0"/>
              <w:marRight w:val="0"/>
              <w:marTop w:val="0"/>
              <w:marBottom w:val="0"/>
              <w:divBdr>
                <w:top w:val="none" w:sz="0" w:space="0" w:color="auto"/>
                <w:left w:val="none" w:sz="0" w:space="0" w:color="auto"/>
                <w:bottom w:val="none" w:sz="0" w:space="0" w:color="auto"/>
                <w:right w:val="none" w:sz="0" w:space="0" w:color="auto"/>
              </w:divBdr>
            </w:div>
            <w:div w:id="1114592775">
              <w:marLeft w:val="0"/>
              <w:marRight w:val="0"/>
              <w:marTop w:val="0"/>
              <w:marBottom w:val="0"/>
              <w:divBdr>
                <w:top w:val="none" w:sz="0" w:space="0" w:color="auto"/>
                <w:left w:val="none" w:sz="0" w:space="0" w:color="auto"/>
                <w:bottom w:val="none" w:sz="0" w:space="0" w:color="auto"/>
                <w:right w:val="none" w:sz="0" w:space="0" w:color="auto"/>
              </w:divBdr>
            </w:div>
            <w:div w:id="2057385240">
              <w:marLeft w:val="0"/>
              <w:marRight w:val="0"/>
              <w:marTop w:val="0"/>
              <w:marBottom w:val="0"/>
              <w:divBdr>
                <w:top w:val="none" w:sz="0" w:space="0" w:color="auto"/>
                <w:left w:val="none" w:sz="0" w:space="0" w:color="auto"/>
                <w:bottom w:val="none" w:sz="0" w:space="0" w:color="auto"/>
                <w:right w:val="none" w:sz="0" w:space="0" w:color="auto"/>
              </w:divBdr>
            </w:div>
            <w:div w:id="2102799438">
              <w:marLeft w:val="0"/>
              <w:marRight w:val="0"/>
              <w:marTop w:val="0"/>
              <w:marBottom w:val="0"/>
              <w:divBdr>
                <w:top w:val="none" w:sz="0" w:space="0" w:color="auto"/>
                <w:left w:val="none" w:sz="0" w:space="0" w:color="auto"/>
                <w:bottom w:val="none" w:sz="0" w:space="0" w:color="auto"/>
                <w:right w:val="none" w:sz="0" w:space="0" w:color="auto"/>
              </w:divBdr>
            </w:div>
            <w:div w:id="1133477074">
              <w:marLeft w:val="0"/>
              <w:marRight w:val="0"/>
              <w:marTop w:val="0"/>
              <w:marBottom w:val="0"/>
              <w:divBdr>
                <w:top w:val="none" w:sz="0" w:space="0" w:color="auto"/>
                <w:left w:val="none" w:sz="0" w:space="0" w:color="auto"/>
                <w:bottom w:val="none" w:sz="0" w:space="0" w:color="auto"/>
                <w:right w:val="none" w:sz="0" w:space="0" w:color="auto"/>
              </w:divBdr>
            </w:div>
            <w:div w:id="1035161546">
              <w:marLeft w:val="0"/>
              <w:marRight w:val="0"/>
              <w:marTop w:val="0"/>
              <w:marBottom w:val="0"/>
              <w:divBdr>
                <w:top w:val="none" w:sz="0" w:space="0" w:color="auto"/>
                <w:left w:val="none" w:sz="0" w:space="0" w:color="auto"/>
                <w:bottom w:val="none" w:sz="0" w:space="0" w:color="auto"/>
                <w:right w:val="none" w:sz="0" w:space="0" w:color="auto"/>
              </w:divBdr>
            </w:div>
            <w:div w:id="568006701">
              <w:marLeft w:val="0"/>
              <w:marRight w:val="0"/>
              <w:marTop w:val="0"/>
              <w:marBottom w:val="0"/>
              <w:divBdr>
                <w:top w:val="none" w:sz="0" w:space="0" w:color="auto"/>
                <w:left w:val="none" w:sz="0" w:space="0" w:color="auto"/>
                <w:bottom w:val="none" w:sz="0" w:space="0" w:color="auto"/>
                <w:right w:val="none" w:sz="0" w:space="0" w:color="auto"/>
              </w:divBdr>
            </w:div>
            <w:div w:id="303512945">
              <w:marLeft w:val="0"/>
              <w:marRight w:val="0"/>
              <w:marTop w:val="0"/>
              <w:marBottom w:val="0"/>
              <w:divBdr>
                <w:top w:val="none" w:sz="0" w:space="0" w:color="auto"/>
                <w:left w:val="none" w:sz="0" w:space="0" w:color="auto"/>
                <w:bottom w:val="none" w:sz="0" w:space="0" w:color="auto"/>
                <w:right w:val="none" w:sz="0" w:space="0" w:color="auto"/>
              </w:divBdr>
            </w:div>
            <w:div w:id="873662956">
              <w:marLeft w:val="0"/>
              <w:marRight w:val="0"/>
              <w:marTop w:val="0"/>
              <w:marBottom w:val="0"/>
              <w:divBdr>
                <w:top w:val="none" w:sz="0" w:space="0" w:color="auto"/>
                <w:left w:val="none" w:sz="0" w:space="0" w:color="auto"/>
                <w:bottom w:val="none" w:sz="0" w:space="0" w:color="auto"/>
                <w:right w:val="none" w:sz="0" w:space="0" w:color="auto"/>
              </w:divBdr>
            </w:div>
            <w:div w:id="1015232545">
              <w:marLeft w:val="0"/>
              <w:marRight w:val="0"/>
              <w:marTop w:val="0"/>
              <w:marBottom w:val="0"/>
              <w:divBdr>
                <w:top w:val="none" w:sz="0" w:space="0" w:color="auto"/>
                <w:left w:val="none" w:sz="0" w:space="0" w:color="auto"/>
                <w:bottom w:val="none" w:sz="0" w:space="0" w:color="auto"/>
                <w:right w:val="none" w:sz="0" w:space="0" w:color="auto"/>
              </w:divBdr>
            </w:div>
            <w:div w:id="1872571691">
              <w:marLeft w:val="0"/>
              <w:marRight w:val="0"/>
              <w:marTop w:val="0"/>
              <w:marBottom w:val="0"/>
              <w:divBdr>
                <w:top w:val="none" w:sz="0" w:space="0" w:color="auto"/>
                <w:left w:val="none" w:sz="0" w:space="0" w:color="auto"/>
                <w:bottom w:val="none" w:sz="0" w:space="0" w:color="auto"/>
                <w:right w:val="none" w:sz="0" w:space="0" w:color="auto"/>
              </w:divBdr>
            </w:div>
            <w:div w:id="1509710562">
              <w:marLeft w:val="0"/>
              <w:marRight w:val="0"/>
              <w:marTop w:val="0"/>
              <w:marBottom w:val="0"/>
              <w:divBdr>
                <w:top w:val="none" w:sz="0" w:space="0" w:color="auto"/>
                <w:left w:val="none" w:sz="0" w:space="0" w:color="auto"/>
                <w:bottom w:val="none" w:sz="0" w:space="0" w:color="auto"/>
                <w:right w:val="none" w:sz="0" w:space="0" w:color="auto"/>
              </w:divBdr>
            </w:div>
            <w:div w:id="1060782667">
              <w:marLeft w:val="0"/>
              <w:marRight w:val="0"/>
              <w:marTop w:val="0"/>
              <w:marBottom w:val="0"/>
              <w:divBdr>
                <w:top w:val="none" w:sz="0" w:space="0" w:color="auto"/>
                <w:left w:val="none" w:sz="0" w:space="0" w:color="auto"/>
                <w:bottom w:val="none" w:sz="0" w:space="0" w:color="auto"/>
                <w:right w:val="none" w:sz="0" w:space="0" w:color="auto"/>
              </w:divBdr>
            </w:div>
            <w:div w:id="1451704004">
              <w:marLeft w:val="0"/>
              <w:marRight w:val="0"/>
              <w:marTop w:val="0"/>
              <w:marBottom w:val="0"/>
              <w:divBdr>
                <w:top w:val="none" w:sz="0" w:space="0" w:color="auto"/>
                <w:left w:val="none" w:sz="0" w:space="0" w:color="auto"/>
                <w:bottom w:val="none" w:sz="0" w:space="0" w:color="auto"/>
                <w:right w:val="none" w:sz="0" w:space="0" w:color="auto"/>
              </w:divBdr>
            </w:div>
            <w:div w:id="287472504">
              <w:marLeft w:val="0"/>
              <w:marRight w:val="0"/>
              <w:marTop w:val="0"/>
              <w:marBottom w:val="0"/>
              <w:divBdr>
                <w:top w:val="none" w:sz="0" w:space="0" w:color="auto"/>
                <w:left w:val="none" w:sz="0" w:space="0" w:color="auto"/>
                <w:bottom w:val="none" w:sz="0" w:space="0" w:color="auto"/>
                <w:right w:val="none" w:sz="0" w:space="0" w:color="auto"/>
              </w:divBdr>
            </w:div>
            <w:div w:id="1245189525">
              <w:marLeft w:val="0"/>
              <w:marRight w:val="0"/>
              <w:marTop w:val="0"/>
              <w:marBottom w:val="0"/>
              <w:divBdr>
                <w:top w:val="none" w:sz="0" w:space="0" w:color="auto"/>
                <w:left w:val="none" w:sz="0" w:space="0" w:color="auto"/>
                <w:bottom w:val="none" w:sz="0" w:space="0" w:color="auto"/>
                <w:right w:val="none" w:sz="0" w:space="0" w:color="auto"/>
              </w:divBdr>
            </w:div>
            <w:div w:id="29889960">
              <w:marLeft w:val="0"/>
              <w:marRight w:val="0"/>
              <w:marTop w:val="0"/>
              <w:marBottom w:val="0"/>
              <w:divBdr>
                <w:top w:val="none" w:sz="0" w:space="0" w:color="auto"/>
                <w:left w:val="none" w:sz="0" w:space="0" w:color="auto"/>
                <w:bottom w:val="none" w:sz="0" w:space="0" w:color="auto"/>
                <w:right w:val="none" w:sz="0" w:space="0" w:color="auto"/>
              </w:divBdr>
            </w:div>
            <w:div w:id="1501845890">
              <w:marLeft w:val="0"/>
              <w:marRight w:val="0"/>
              <w:marTop w:val="0"/>
              <w:marBottom w:val="0"/>
              <w:divBdr>
                <w:top w:val="none" w:sz="0" w:space="0" w:color="auto"/>
                <w:left w:val="none" w:sz="0" w:space="0" w:color="auto"/>
                <w:bottom w:val="none" w:sz="0" w:space="0" w:color="auto"/>
                <w:right w:val="none" w:sz="0" w:space="0" w:color="auto"/>
              </w:divBdr>
            </w:div>
            <w:div w:id="78141503">
              <w:marLeft w:val="0"/>
              <w:marRight w:val="0"/>
              <w:marTop w:val="0"/>
              <w:marBottom w:val="0"/>
              <w:divBdr>
                <w:top w:val="none" w:sz="0" w:space="0" w:color="auto"/>
                <w:left w:val="none" w:sz="0" w:space="0" w:color="auto"/>
                <w:bottom w:val="none" w:sz="0" w:space="0" w:color="auto"/>
                <w:right w:val="none" w:sz="0" w:space="0" w:color="auto"/>
              </w:divBdr>
            </w:div>
            <w:div w:id="2087455738">
              <w:marLeft w:val="0"/>
              <w:marRight w:val="0"/>
              <w:marTop w:val="0"/>
              <w:marBottom w:val="0"/>
              <w:divBdr>
                <w:top w:val="none" w:sz="0" w:space="0" w:color="auto"/>
                <w:left w:val="none" w:sz="0" w:space="0" w:color="auto"/>
                <w:bottom w:val="none" w:sz="0" w:space="0" w:color="auto"/>
                <w:right w:val="none" w:sz="0" w:space="0" w:color="auto"/>
              </w:divBdr>
            </w:div>
            <w:div w:id="290939251">
              <w:marLeft w:val="0"/>
              <w:marRight w:val="0"/>
              <w:marTop w:val="0"/>
              <w:marBottom w:val="0"/>
              <w:divBdr>
                <w:top w:val="none" w:sz="0" w:space="0" w:color="auto"/>
                <w:left w:val="none" w:sz="0" w:space="0" w:color="auto"/>
                <w:bottom w:val="none" w:sz="0" w:space="0" w:color="auto"/>
                <w:right w:val="none" w:sz="0" w:space="0" w:color="auto"/>
              </w:divBdr>
            </w:div>
            <w:div w:id="514659892">
              <w:marLeft w:val="0"/>
              <w:marRight w:val="0"/>
              <w:marTop w:val="0"/>
              <w:marBottom w:val="0"/>
              <w:divBdr>
                <w:top w:val="none" w:sz="0" w:space="0" w:color="auto"/>
                <w:left w:val="none" w:sz="0" w:space="0" w:color="auto"/>
                <w:bottom w:val="none" w:sz="0" w:space="0" w:color="auto"/>
                <w:right w:val="none" w:sz="0" w:space="0" w:color="auto"/>
              </w:divBdr>
            </w:div>
            <w:div w:id="1651255013">
              <w:marLeft w:val="0"/>
              <w:marRight w:val="0"/>
              <w:marTop w:val="0"/>
              <w:marBottom w:val="0"/>
              <w:divBdr>
                <w:top w:val="none" w:sz="0" w:space="0" w:color="auto"/>
                <w:left w:val="none" w:sz="0" w:space="0" w:color="auto"/>
                <w:bottom w:val="none" w:sz="0" w:space="0" w:color="auto"/>
                <w:right w:val="none" w:sz="0" w:space="0" w:color="auto"/>
              </w:divBdr>
            </w:div>
            <w:div w:id="995298826">
              <w:marLeft w:val="0"/>
              <w:marRight w:val="0"/>
              <w:marTop w:val="0"/>
              <w:marBottom w:val="0"/>
              <w:divBdr>
                <w:top w:val="none" w:sz="0" w:space="0" w:color="auto"/>
                <w:left w:val="none" w:sz="0" w:space="0" w:color="auto"/>
                <w:bottom w:val="none" w:sz="0" w:space="0" w:color="auto"/>
                <w:right w:val="none" w:sz="0" w:space="0" w:color="auto"/>
              </w:divBdr>
            </w:div>
            <w:div w:id="411197531">
              <w:marLeft w:val="0"/>
              <w:marRight w:val="0"/>
              <w:marTop w:val="0"/>
              <w:marBottom w:val="0"/>
              <w:divBdr>
                <w:top w:val="none" w:sz="0" w:space="0" w:color="auto"/>
                <w:left w:val="none" w:sz="0" w:space="0" w:color="auto"/>
                <w:bottom w:val="none" w:sz="0" w:space="0" w:color="auto"/>
                <w:right w:val="none" w:sz="0" w:space="0" w:color="auto"/>
              </w:divBdr>
            </w:div>
            <w:div w:id="816920458">
              <w:marLeft w:val="0"/>
              <w:marRight w:val="0"/>
              <w:marTop w:val="0"/>
              <w:marBottom w:val="0"/>
              <w:divBdr>
                <w:top w:val="none" w:sz="0" w:space="0" w:color="auto"/>
                <w:left w:val="none" w:sz="0" w:space="0" w:color="auto"/>
                <w:bottom w:val="none" w:sz="0" w:space="0" w:color="auto"/>
                <w:right w:val="none" w:sz="0" w:space="0" w:color="auto"/>
              </w:divBdr>
            </w:div>
            <w:div w:id="876892485">
              <w:marLeft w:val="0"/>
              <w:marRight w:val="0"/>
              <w:marTop w:val="0"/>
              <w:marBottom w:val="0"/>
              <w:divBdr>
                <w:top w:val="none" w:sz="0" w:space="0" w:color="auto"/>
                <w:left w:val="none" w:sz="0" w:space="0" w:color="auto"/>
                <w:bottom w:val="none" w:sz="0" w:space="0" w:color="auto"/>
                <w:right w:val="none" w:sz="0" w:space="0" w:color="auto"/>
              </w:divBdr>
            </w:div>
            <w:div w:id="1940599557">
              <w:marLeft w:val="0"/>
              <w:marRight w:val="0"/>
              <w:marTop w:val="0"/>
              <w:marBottom w:val="0"/>
              <w:divBdr>
                <w:top w:val="none" w:sz="0" w:space="0" w:color="auto"/>
                <w:left w:val="none" w:sz="0" w:space="0" w:color="auto"/>
                <w:bottom w:val="none" w:sz="0" w:space="0" w:color="auto"/>
                <w:right w:val="none" w:sz="0" w:space="0" w:color="auto"/>
              </w:divBdr>
            </w:div>
            <w:div w:id="1451315583">
              <w:marLeft w:val="0"/>
              <w:marRight w:val="0"/>
              <w:marTop w:val="0"/>
              <w:marBottom w:val="0"/>
              <w:divBdr>
                <w:top w:val="none" w:sz="0" w:space="0" w:color="auto"/>
                <w:left w:val="none" w:sz="0" w:space="0" w:color="auto"/>
                <w:bottom w:val="none" w:sz="0" w:space="0" w:color="auto"/>
                <w:right w:val="none" w:sz="0" w:space="0" w:color="auto"/>
              </w:divBdr>
            </w:div>
            <w:div w:id="549806888">
              <w:marLeft w:val="0"/>
              <w:marRight w:val="0"/>
              <w:marTop w:val="0"/>
              <w:marBottom w:val="0"/>
              <w:divBdr>
                <w:top w:val="none" w:sz="0" w:space="0" w:color="auto"/>
                <w:left w:val="none" w:sz="0" w:space="0" w:color="auto"/>
                <w:bottom w:val="none" w:sz="0" w:space="0" w:color="auto"/>
                <w:right w:val="none" w:sz="0" w:space="0" w:color="auto"/>
              </w:divBdr>
            </w:div>
            <w:div w:id="573467354">
              <w:marLeft w:val="0"/>
              <w:marRight w:val="0"/>
              <w:marTop w:val="0"/>
              <w:marBottom w:val="0"/>
              <w:divBdr>
                <w:top w:val="none" w:sz="0" w:space="0" w:color="auto"/>
                <w:left w:val="none" w:sz="0" w:space="0" w:color="auto"/>
                <w:bottom w:val="none" w:sz="0" w:space="0" w:color="auto"/>
                <w:right w:val="none" w:sz="0" w:space="0" w:color="auto"/>
              </w:divBdr>
            </w:div>
            <w:div w:id="1363290499">
              <w:marLeft w:val="0"/>
              <w:marRight w:val="0"/>
              <w:marTop w:val="0"/>
              <w:marBottom w:val="0"/>
              <w:divBdr>
                <w:top w:val="none" w:sz="0" w:space="0" w:color="auto"/>
                <w:left w:val="none" w:sz="0" w:space="0" w:color="auto"/>
                <w:bottom w:val="none" w:sz="0" w:space="0" w:color="auto"/>
                <w:right w:val="none" w:sz="0" w:space="0" w:color="auto"/>
              </w:divBdr>
            </w:div>
            <w:div w:id="387850709">
              <w:marLeft w:val="0"/>
              <w:marRight w:val="0"/>
              <w:marTop w:val="0"/>
              <w:marBottom w:val="0"/>
              <w:divBdr>
                <w:top w:val="none" w:sz="0" w:space="0" w:color="auto"/>
                <w:left w:val="none" w:sz="0" w:space="0" w:color="auto"/>
                <w:bottom w:val="none" w:sz="0" w:space="0" w:color="auto"/>
                <w:right w:val="none" w:sz="0" w:space="0" w:color="auto"/>
              </w:divBdr>
            </w:div>
            <w:div w:id="1754469885">
              <w:marLeft w:val="0"/>
              <w:marRight w:val="0"/>
              <w:marTop w:val="0"/>
              <w:marBottom w:val="0"/>
              <w:divBdr>
                <w:top w:val="none" w:sz="0" w:space="0" w:color="auto"/>
                <w:left w:val="none" w:sz="0" w:space="0" w:color="auto"/>
                <w:bottom w:val="none" w:sz="0" w:space="0" w:color="auto"/>
                <w:right w:val="none" w:sz="0" w:space="0" w:color="auto"/>
              </w:divBdr>
            </w:div>
            <w:div w:id="313148845">
              <w:marLeft w:val="0"/>
              <w:marRight w:val="0"/>
              <w:marTop w:val="0"/>
              <w:marBottom w:val="0"/>
              <w:divBdr>
                <w:top w:val="none" w:sz="0" w:space="0" w:color="auto"/>
                <w:left w:val="none" w:sz="0" w:space="0" w:color="auto"/>
                <w:bottom w:val="none" w:sz="0" w:space="0" w:color="auto"/>
                <w:right w:val="none" w:sz="0" w:space="0" w:color="auto"/>
              </w:divBdr>
            </w:div>
            <w:div w:id="196361174">
              <w:marLeft w:val="0"/>
              <w:marRight w:val="0"/>
              <w:marTop w:val="0"/>
              <w:marBottom w:val="0"/>
              <w:divBdr>
                <w:top w:val="none" w:sz="0" w:space="0" w:color="auto"/>
                <w:left w:val="none" w:sz="0" w:space="0" w:color="auto"/>
                <w:bottom w:val="none" w:sz="0" w:space="0" w:color="auto"/>
                <w:right w:val="none" w:sz="0" w:space="0" w:color="auto"/>
              </w:divBdr>
            </w:div>
            <w:div w:id="680354268">
              <w:marLeft w:val="0"/>
              <w:marRight w:val="0"/>
              <w:marTop w:val="0"/>
              <w:marBottom w:val="0"/>
              <w:divBdr>
                <w:top w:val="none" w:sz="0" w:space="0" w:color="auto"/>
                <w:left w:val="none" w:sz="0" w:space="0" w:color="auto"/>
                <w:bottom w:val="none" w:sz="0" w:space="0" w:color="auto"/>
                <w:right w:val="none" w:sz="0" w:space="0" w:color="auto"/>
              </w:divBdr>
            </w:div>
            <w:div w:id="1377774096">
              <w:marLeft w:val="0"/>
              <w:marRight w:val="0"/>
              <w:marTop w:val="0"/>
              <w:marBottom w:val="0"/>
              <w:divBdr>
                <w:top w:val="none" w:sz="0" w:space="0" w:color="auto"/>
                <w:left w:val="none" w:sz="0" w:space="0" w:color="auto"/>
                <w:bottom w:val="none" w:sz="0" w:space="0" w:color="auto"/>
                <w:right w:val="none" w:sz="0" w:space="0" w:color="auto"/>
              </w:divBdr>
            </w:div>
            <w:div w:id="807674517">
              <w:marLeft w:val="0"/>
              <w:marRight w:val="0"/>
              <w:marTop w:val="0"/>
              <w:marBottom w:val="0"/>
              <w:divBdr>
                <w:top w:val="none" w:sz="0" w:space="0" w:color="auto"/>
                <w:left w:val="none" w:sz="0" w:space="0" w:color="auto"/>
                <w:bottom w:val="none" w:sz="0" w:space="0" w:color="auto"/>
                <w:right w:val="none" w:sz="0" w:space="0" w:color="auto"/>
              </w:divBdr>
            </w:div>
            <w:div w:id="850265377">
              <w:marLeft w:val="0"/>
              <w:marRight w:val="0"/>
              <w:marTop w:val="0"/>
              <w:marBottom w:val="0"/>
              <w:divBdr>
                <w:top w:val="none" w:sz="0" w:space="0" w:color="auto"/>
                <w:left w:val="none" w:sz="0" w:space="0" w:color="auto"/>
                <w:bottom w:val="none" w:sz="0" w:space="0" w:color="auto"/>
                <w:right w:val="none" w:sz="0" w:space="0" w:color="auto"/>
              </w:divBdr>
            </w:div>
            <w:div w:id="1225217011">
              <w:marLeft w:val="0"/>
              <w:marRight w:val="0"/>
              <w:marTop w:val="0"/>
              <w:marBottom w:val="0"/>
              <w:divBdr>
                <w:top w:val="none" w:sz="0" w:space="0" w:color="auto"/>
                <w:left w:val="none" w:sz="0" w:space="0" w:color="auto"/>
                <w:bottom w:val="none" w:sz="0" w:space="0" w:color="auto"/>
                <w:right w:val="none" w:sz="0" w:space="0" w:color="auto"/>
              </w:divBdr>
            </w:div>
            <w:div w:id="644622985">
              <w:marLeft w:val="0"/>
              <w:marRight w:val="0"/>
              <w:marTop w:val="0"/>
              <w:marBottom w:val="0"/>
              <w:divBdr>
                <w:top w:val="none" w:sz="0" w:space="0" w:color="auto"/>
                <w:left w:val="none" w:sz="0" w:space="0" w:color="auto"/>
                <w:bottom w:val="none" w:sz="0" w:space="0" w:color="auto"/>
                <w:right w:val="none" w:sz="0" w:space="0" w:color="auto"/>
              </w:divBdr>
            </w:div>
            <w:div w:id="1769735955">
              <w:marLeft w:val="0"/>
              <w:marRight w:val="0"/>
              <w:marTop w:val="0"/>
              <w:marBottom w:val="0"/>
              <w:divBdr>
                <w:top w:val="none" w:sz="0" w:space="0" w:color="auto"/>
                <w:left w:val="none" w:sz="0" w:space="0" w:color="auto"/>
                <w:bottom w:val="none" w:sz="0" w:space="0" w:color="auto"/>
                <w:right w:val="none" w:sz="0" w:space="0" w:color="auto"/>
              </w:divBdr>
            </w:div>
            <w:div w:id="2066105532">
              <w:marLeft w:val="0"/>
              <w:marRight w:val="0"/>
              <w:marTop w:val="0"/>
              <w:marBottom w:val="0"/>
              <w:divBdr>
                <w:top w:val="none" w:sz="0" w:space="0" w:color="auto"/>
                <w:left w:val="none" w:sz="0" w:space="0" w:color="auto"/>
                <w:bottom w:val="none" w:sz="0" w:space="0" w:color="auto"/>
                <w:right w:val="none" w:sz="0" w:space="0" w:color="auto"/>
              </w:divBdr>
            </w:div>
            <w:div w:id="1798066970">
              <w:marLeft w:val="0"/>
              <w:marRight w:val="0"/>
              <w:marTop w:val="0"/>
              <w:marBottom w:val="0"/>
              <w:divBdr>
                <w:top w:val="none" w:sz="0" w:space="0" w:color="auto"/>
                <w:left w:val="none" w:sz="0" w:space="0" w:color="auto"/>
                <w:bottom w:val="none" w:sz="0" w:space="0" w:color="auto"/>
                <w:right w:val="none" w:sz="0" w:space="0" w:color="auto"/>
              </w:divBdr>
            </w:div>
            <w:div w:id="522399337">
              <w:marLeft w:val="0"/>
              <w:marRight w:val="0"/>
              <w:marTop w:val="0"/>
              <w:marBottom w:val="0"/>
              <w:divBdr>
                <w:top w:val="none" w:sz="0" w:space="0" w:color="auto"/>
                <w:left w:val="none" w:sz="0" w:space="0" w:color="auto"/>
                <w:bottom w:val="none" w:sz="0" w:space="0" w:color="auto"/>
                <w:right w:val="none" w:sz="0" w:space="0" w:color="auto"/>
              </w:divBdr>
            </w:div>
            <w:div w:id="188567958">
              <w:marLeft w:val="0"/>
              <w:marRight w:val="0"/>
              <w:marTop w:val="0"/>
              <w:marBottom w:val="0"/>
              <w:divBdr>
                <w:top w:val="none" w:sz="0" w:space="0" w:color="auto"/>
                <w:left w:val="none" w:sz="0" w:space="0" w:color="auto"/>
                <w:bottom w:val="none" w:sz="0" w:space="0" w:color="auto"/>
                <w:right w:val="none" w:sz="0" w:space="0" w:color="auto"/>
              </w:divBdr>
            </w:div>
            <w:div w:id="2006585861">
              <w:marLeft w:val="0"/>
              <w:marRight w:val="0"/>
              <w:marTop w:val="0"/>
              <w:marBottom w:val="0"/>
              <w:divBdr>
                <w:top w:val="none" w:sz="0" w:space="0" w:color="auto"/>
                <w:left w:val="none" w:sz="0" w:space="0" w:color="auto"/>
                <w:bottom w:val="none" w:sz="0" w:space="0" w:color="auto"/>
                <w:right w:val="none" w:sz="0" w:space="0" w:color="auto"/>
              </w:divBdr>
            </w:div>
            <w:div w:id="1257903278">
              <w:marLeft w:val="0"/>
              <w:marRight w:val="0"/>
              <w:marTop w:val="0"/>
              <w:marBottom w:val="0"/>
              <w:divBdr>
                <w:top w:val="none" w:sz="0" w:space="0" w:color="auto"/>
                <w:left w:val="none" w:sz="0" w:space="0" w:color="auto"/>
                <w:bottom w:val="none" w:sz="0" w:space="0" w:color="auto"/>
                <w:right w:val="none" w:sz="0" w:space="0" w:color="auto"/>
              </w:divBdr>
            </w:div>
            <w:div w:id="1616904385">
              <w:marLeft w:val="0"/>
              <w:marRight w:val="0"/>
              <w:marTop w:val="0"/>
              <w:marBottom w:val="0"/>
              <w:divBdr>
                <w:top w:val="none" w:sz="0" w:space="0" w:color="auto"/>
                <w:left w:val="none" w:sz="0" w:space="0" w:color="auto"/>
                <w:bottom w:val="none" w:sz="0" w:space="0" w:color="auto"/>
                <w:right w:val="none" w:sz="0" w:space="0" w:color="auto"/>
              </w:divBdr>
            </w:div>
            <w:div w:id="2028554751">
              <w:marLeft w:val="0"/>
              <w:marRight w:val="0"/>
              <w:marTop w:val="0"/>
              <w:marBottom w:val="0"/>
              <w:divBdr>
                <w:top w:val="none" w:sz="0" w:space="0" w:color="auto"/>
                <w:left w:val="none" w:sz="0" w:space="0" w:color="auto"/>
                <w:bottom w:val="none" w:sz="0" w:space="0" w:color="auto"/>
                <w:right w:val="none" w:sz="0" w:space="0" w:color="auto"/>
              </w:divBdr>
            </w:div>
            <w:div w:id="1310596167">
              <w:marLeft w:val="0"/>
              <w:marRight w:val="0"/>
              <w:marTop w:val="0"/>
              <w:marBottom w:val="0"/>
              <w:divBdr>
                <w:top w:val="none" w:sz="0" w:space="0" w:color="auto"/>
                <w:left w:val="none" w:sz="0" w:space="0" w:color="auto"/>
                <w:bottom w:val="none" w:sz="0" w:space="0" w:color="auto"/>
                <w:right w:val="none" w:sz="0" w:space="0" w:color="auto"/>
              </w:divBdr>
            </w:div>
            <w:div w:id="1761754058">
              <w:marLeft w:val="0"/>
              <w:marRight w:val="0"/>
              <w:marTop w:val="0"/>
              <w:marBottom w:val="0"/>
              <w:divBdr>
                <w:top w:val="none" w:sz="0" w:space="0" w:color="auto"/>
                <w:left w:val="none" w:sz="0" w:space="0" w:color="auto"/>
                <w:bottom w:val="none" w:sz="0" w:space="0" w:color="auto"/>
                <w:right w:val="none" w:sz="0" w:space="0" w:color="auto"/>
              </w:divBdr>
            </w:div>
            <w:div w:id="1310478596">
              <w:marLeft w:val="0"/>
              <w:marRight w:val="0"/>
              <w:marTop w:val="0"/>
              <w:marBottom w:val="0"/>
              <w:divBdr>
                <w:top w:val="none" w:sz="0" w:space="0" w:color="auto"/>
                <w:left w:val="none" w:sz="0" w:space="0" w:color="auto"/>
                <w:bottom w:val="none" w:sz="0" w:space="0" w:color="auto"/>
                <w:right w:val="none" w:sz="0" w:space="0" w:color="auto"/>
              </w:divBdr>
            </w:div>
            <w:div w:id="346491659">
              <w:marLeft w:val="0"/>
              <w:marRight w:val="0"/>
              <w:marTop w:val="0"/>
              <w:marBottom w:val="0"/>
              <w:divBdr>
                <w:top w:val="none" w:sz="0" w:space="0" w:color="auto"/>
                <w:left w:val="none" w:sz="0" w:space="0" w:color="auto"/>
                <w:bottom w:val="none" w:sz="0" w:space="0" w:color="auto"/>
                <w:right w:val="none" w:sz="0" w:space="0" w:color="auto"/>
              </w:divBdr>
            </w:div>
            <w:div w:id="564991716">
              <w:marLeft w:val="0"/>
              <w:marRight w:val="0"/>
              <w:marTop w:val="0"/>
              <w:marBottom w:val="0"/>
              <w:divBdr>
                <w:top w:val="none" w:sz="0" w:space="0" w:color="auto"/>
                <w:left w:val="none" w:sz="0" w:space="0" w:color="auto"/>
                <w:bottom w:val="none" w:sz="0" w:space="0" w:color="auto"/>
                <w:right w:val="none" w:sz="0" w:space="0" w:color="auto"/>
              </w:divBdr>
            </w:div>
            <w:div w:id="108534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68455">
      <w:bodyDiv w:val="1"/>
      <w:marLeft w:val="0"/>
      <w:marRight w:val="0"/>
      <w:marTop w:val="0"/>
      <w:marBottom w:val="0"/>
      <w:divBdr>
        <w:top w:val="none" w:sz="0" w:space="0" w:color="auto"/>
        <w:left w:val="none" w:sz="0" w:space="0" w:color="auto"/>
        <w:bottom w:val="none" w:sz="0" w:space="0" w:color="auto"/>
        <w:right w:val="none" w:sz="0" w:space="0" w:color="auto"/>
      </w:divBdr>
    </w:div>
    <w:div w:id="2068914786">
      <w:bodyDiv w:val="1"/>
      <w:marLeft w:val="0"/>
      <w:marRight w:val="0"/>
      <w:marTop w:val="0"/>
      <w:marBottom w:val="0"/>
      <w:divBdr>
        <w:top w:val="none" w:sz="0" w:space="0" w:color="auto"/>
        <w:left w:val="none" w:sz="0" w:space="0" w:color="auto"/>
        <w:bottom w:val="none" w:sz="0" w:space="0" w:color="auto"/>
        <w:right w:val="none" w:sz="0" w:space="0" w:color="auto"/>
      </w:divBdr>
      <w:divsChild>
        <w:div w:id="1354065657">
          <w:marLeft w:val="547"/>
          <w:marRight w:val="0"/>
          <w:marTop w:val="200"/>
          <w:marBottom w:val="0"/>
          <w:divBdr>
            <w:top w:val="none" w:sz="0" w:space="0" w:color="auto"/>
            <w:left w:val="none" w:sz="0" w:space="0" w:color="auto"/>
            <w:bottom w:val="none" w:sz="0" w:space="0" w:color="auto"/>
            <w:right w:val="none" w:sz="0" w:space="0" w:color="auto"/>
          </w:divBdr>
        </w:div>
      </w:divsChild>
    </w:div>
    <w:div w:id="2075929511">
      <w:bodyDiv w:val="1"/>
      <w:marLeft w:val="0"/>
      <w:marRight w:val="0"/>
      <w:marTop w:val="0"/>
      <w:marBottom w:val="0"/>
      <w:divBdr>
        <w:top w:val="none" w:sz="0" w:space="0" w:color="auto"/>
        <w:left w:val="none" w:sz="0" w:space="0" w:color="auto"/>
        <w:bottom w:val="none" w:sz="0" w:space="0" w:color="auto"/>
        <w:right w:val="none" w:sz="0" w:space="0" w:color="auto"/>
      </w:divBdr>
      <w:divsChild>
        <w:div w:id="1987080220">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m</b:Tag>
    <b:SourceType>InternetSite</b:SourceType>
    <b:Guid>{9ED20F0E-03EA-4333-8EEC-4E226882F936}</b:Guid>
    <b:Title>Pengolahan Citra Digital, Pengolahan Video, Pengenalan Pola, dan Data Mining</b:Title>
    <b:Author>
      <b:Author>
        <b:NameList>
          <b:Person>
            <b:Last>Matlab</b:Last>
            <b:First>Pemrograman</b:First>
          </b:Person>
        </b:NameList>
      </b:Author>
    </b:Author>
    <b:InternetSiteTitle>pemrogramanmatlab.com</b:InternetSiteTitle>
    <b:URL>https://pemrogramanmatlab.com/tag/dasar-dasar-pengolahan-citra-digital/</b:URL>
    <b:RefOrder>1</b:RefOrder>
  </b:Source>
  <b:Source>
    <b:Tag>Ana</b:Tag>
    <b:SourceType>InternetSite</b:SourceType>
    <b:Guid>{3EBB0373-D5CE-4184-A668-077D0DBE033E}</b:Guid>
    <b:Author>
      <b:Author>
        <b:NameList>
          <b:Person>
            <b:Last>IT</b:Last>
            <b:First>Anak</b:First>
          </b:Person>
        </b:NameList>
      </b:Author>
    </b:Author>
    <b:Title>Cara Membuat Flipping Vertikal Citra di Matlab</b:Title>
    <b:InternetSiteTitle>anakit.com</b:InternetSiteTitle>
    <b:URL>https://www.anakit.id/2018/08/cara-membuat-flipping-vertikal-citra-di.html</b:URL>
    <b:RefOrder>2</b:RefOrder>
  </b:Source>
</b:Sources>
</file>

<file path=customXml/itemProps1.xml><?xml version="1.0" encoding="utf-8"?>
<ds:datastoreItem xmlns:ds="http://schemas.openxmlformats.org/officeDocument/2006/customXml" ds:itemID="{E1869693-7F2C-4160-8654-AAABCED1B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92</TotalTime>
  <Pages>1</Pages>
  <Words>3570</Words>
  <Characters>2035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Indonesia</Company>
  <LinksUpToDate>false</LinksUpToDate>
  <CharactersWithSpaces>238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qillah</dc:creator>
  <cp:keywords/>
  <dc:description/>
  <cp:lastModifiedBy>Mayor Kucing</cp:lastModifiedBy>
  <cp:revision>5836</cp:revision>
  <cp:lastPrinted>2021-09-19T07:27:00Z</cp:lastPrinted>
  <dcterms:created xsi:type="dcterms:W3CDTF">2015-03-23T17:09:00Z</dcterms:created>
  <dcterms:modified xsi:type="dcterms:W3CDTF">2021-09-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bad415-0246-3753-8e6e-748292ca8327</vt:lpwstr>
  </property>
  <property fmtid="{D5CDD505-2E9C-101B-9397-08002B2CF9AE}" pid="24" name="Mendeley Citation Style_1">
    <vt:lpwstr>http://www.zotero.org/styles/american-medical-association</vt:lpwstr>
  </property>
</Properties>
</file>